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D1E2BD" w14:textId="77777777" w:rsidR="00F50E98" w:rsidRDefault="00F50E98" w:rsidP="00F50E98"/>
    <w:p w14:paraId="59F4545C" w14:textId="77777777" w:rsidR="00F50E98" w:rsidRDefault="00F50E98" w:rsidP="00F50E98"/>
    <w:p w14:paraId="0D553640" w14:textId="77777777" w:rsidR="00F50E98" w:rsidRDefault="00F50E98" w:rsidP="00F50E98"/>
    <w:p w14:paraId="6CAC919C" w14:textId="364CA753" w:rsidR="00F50E98" w:rsidRPr="008A2FA2" w:rsidRDefault="00F50E98" w:rsidP="00F50E98">
      <w:pPr>
        <w:jc w:val="center"/>
        <w:rPr>
          <w:b/>
          <w:bCs/>
          <w:sz w:val="36"/>
          <w:szCs w:val="36"/>
        </w:rPr>
      </w:pPr>
      <w:r>
        <w:rPr>
          <w:b/>
          <w:bCs/>
          <w:sz w:val="36"/>
          <w:szCs w:val="36"/>
        </w:rPr>
        <w:t>Project Report</w:t>
      </w:r>
      <w:r w:rsidRPr="00F50E98">
        <w:rPr>
          <w:b/>
          <w:bCs/>
          <w:i/>
          <w:iCs/>
          <w:sz w:val="36"/>
          <w:szCs w:val="36"/>
        </w:rPr>
        <w:t xml:space="preserve"> </w:t>
      </w:r>
      <w:r w:rsidRPr="00F50E98">
        <w:rPr>
          <w:b/>
          <w:bCs/>
          <w:i/>
          <w:iCs/>
          <w:sz w:val="36"/>
          <w:szCs w:val="36"/>
        </w:rPr>
        <w:br/>
      </w:r>
      <w:r w:rsidR="00022672">
        <w:rPr>
          <w:b/>
          <w:bCs/>
          <w:i/>
          <w:iCs/>
          <w:sz w:val="36"/>
          <w:szCs w:val="36"/>
        </w:rPr>
        <w:t xml:space="preserve">A Framework of </w:t>
      </w:r>
      <w:r w:rsidRPr="00F50E98">
        <w:rPr>
          <w:b/>
          <w:bCs/>
          <w:i/>
          <w:iCs/>
          <w:sz w:val="36"/>
          <w:szCs w:val="36"/>
        </w:rPr>
        <w:t>Autonomous Driving Simulator</w:t>
      </w:r>
    </w:p>
    <w:p w14:paraId="335B0077" w14:textId="77777777" w:rsidR="00F50E98" w:rsidRPr="006412DE" w:rsidRDefault="00F50E98" w:rsidP="00F50E98"/>
    <w:p w14:paraId="452D9332" w14:textId="77777777" w:rsidR="00F50E98" w:rsidRPr="006412DE" w:rsidRDefault="00F50E98" w:rsidP="00F50E98"/>
    <w:p w14:paraId="0074C753" w14:textId="77777777" w:rsidR="00F50E98" w:rsidRPr="006412DE" w:rsidRDefault="00F50E98" w:rsidP="00F50E9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36"/>
        <w:gridCol w:w="3057"/>
        <w:gridCol w:w="3057"/>
      </w:tblGrid>
      <w:tr w:rsidR="00F50E98" w14:paraId="50CBF737" w14:textId="77777777" w:rsidTr="00F50E98">
        <w:tc>
          <w:tcPr>
            <w:tcW w:w="3236" w:type="dxa"/>
          </w:tcPr>
          <w:p w14:paraId="11546274"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20B792CD" w14:textId="5F185506" w:rsidR="00F50E98" w:rsidRDefault="00F50E98" w:rsidP="00F50E98">
            <w:hyperlink r:id="rId5" w:history="1">
              <w:r w:rsidRPr="008A2FA2">
                <w:rPr>
                  <w:rStyle w:val="SubtleEmphasis"/>
                </w:rPr>
                <w:t>270328700@yoobeestudent.ac.nz</w:t>
              </w:r>
            </w:hyperlink>
          </w:p>
        </w:tc>
        <w:tc>
          <w:tcPr>
            <w:tcW w:w="3057" w:type="dxa"/>
          </w:tcPr>
          <w:p w14:paraId="3D877A5F" w14:textId="18DC47C6" w:rsidR="00F50E98" w:rsidRDefault="00F50E98" w:rsidP="00F50E98">
            <w:r>
              <w:t>XiangWen, Tian</w:t>
            </w:r>
          </w:p>
        </w:tc>
        <w:tc>
          <w:tcPr>
            <w:tcW w:w="3057" w:type="dxa"/>
          </w:tcPr>
          <w:p w14:paraId="116E5552" w14:textId="6338E5FF" w:rsidR="00F50E98" w:rsidRDefault="00F50E98" w:rsidP="00F50E98">
            <w:r>
              <w:t>DingQi, Zhang</w:t>
            </w:r>
          </w:p>
        </w:tc>
      </w:tr>
    </w:tbl>
    <w:p w14:paraId="7D98C2D4"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1B0F6CAF" w14:textId="77777777" w:rsidR="00F50E98" w:rsidRPr="006412DE" w:rsidRDefault="00F50E98" w:rsidP="00F50E98"/>
    <w:p w14:paraId="529443A8" w14:textId="6F5E579F" w:rsidR="00F50E98" w:rsidRPr="008A2FA2" w:rsidRDefault="00F50E98" w:rsidP="00F50E98">
      <w:pPr>
        <w:pStyle w:val="NoSpacing"/>
        <w:jc w:val="center"/>
        <w:rPr>
          <w:rStyle w:val="SubtleEmphasis"/>
          <w:i w:val="0"/>
          <w:iCs w:val="0"/>
        </w:rPr>
      </w:pPr>
    </w:p>
    <w:p w14:paraId="1CF475DA" w14:textId="77777777" w:rsidR="00F50E98" w:rsidRPr="006412DE" w:rsidRDefault="00F50E98" w:rsidP="00F50E98"/>
    <w:p w14:paraId="6959DC4C" w14:textId="77777777" w:rsidR="00F50E98" w:rsidRPr="006412DE" w:rsidRDefault="00F50E98" w:rsidP="00F50E98"/>
    <w:p w14:paraId="376540FA" w14:textId="77777777" w:rsidR="00F50E98" w:rsidRPr="006412DE" w:rsidRDefault="00F50E98" w:rsidP="00F50E98">
      <w:r>
        <w:softHyphen/>
      </w:r>
      <w:r>
        <w:softHyphen/>
      </w:r>
      <w:r>
        <w:softHyphen/>
      </w:r>
    </w:p>
    <w:p w14:paraId="427A89D7" w14:textId="77777777" w:rsidR="00F50E98" w:rsidRPr="006412DE" w:rsidRDefault="00F50E98" w:rsidP="00F50E98"/>
    <w:p w14:paraId="7206E0D5" w14:textId="77777777" w:rsidR="00F50E98" w:rsidRPr="006412DE" w:rsidRDefault="00F50E98" w:rsidP="00F50E98"/>
    <w:p w14:paraId="0CEC4285" w14:textId="77777777" w:rsidR="00F50E98" w:rsidRPr="006412DE" w:rsidRDefault="00F50E98" w:rsidP="00F50E98"/>
    <w:p w14:paraId="5EC09499" w14:textId="62334771" w:rsidR="00F50E98" w:rsidRPr="008A2FA2" w:rsidRDefault="00F50E98" w:rsidP="00F50E98">
      <w:pPr>
        <w:pStyle w:val="NoSpacing"/>
        <w:jc w:val="center"/>
        <w:rPr>
          <w:rStyle w:val="SubtleEmphasis"/>
        </w:rPr>
      </w:pPr>
      <w:r w:rsidRPr="008A2FA2">
        <w:rPr>
          <w:rStyle w:val="SubtleEmphasis"/>
        </w:rPr>
        <w:t xml:space="preserve">Date: </w:t>
      </w:r>
      <w:r>
        <w:rPr>
          <w:rStyle w:val="SubtleEmphasis"/>
        </w:rPr>
        <w:t>16</w:t>
      </w:r>
      <w:r>
        <w:rPr>
          <w:rStyle w:val="SubtleEmphasis"/>
          <w:vertAlign w:val="superscript"/>
        </w:rPr>
        <w:t>th</w:t>
      </w:r>
      <w:r>
        <w:rPr>
          <w:rStyle w:val="SubtleEmphasis"/>
        </w:rPr>
        <w:t xml:space="preserve"> </w:t>
      </w:r>
      <w:r>
        <w:rPr>
          <w:rStyle w:val="SubtleEmphasis"/>
        </w:rPr>
        <w:t>March</w:t>
      </w:r>
      <w:r w:rsidRPr="008A2FA2">
        <w:rPr>
          <w:rStyle w:val="SubtleEmphasis"/>
        </w:rPr>
        <w:t>,2024</w:t>
      </w:r>
    </w:p>
    <w:p w14:paraId="1D1198D6" w14:textId="77777777" w:rsidR="00F50E98" w:rsidRPr="008A2FA2" w:rsidRDefault="00F50E98" w:rsidP="00F50E98">
      <w:pPr>
        <w:pStyle w:val="NoSpacing"/>
        <w:jc w:val="center"/>
        <w:rPr>
          <w:rStyle w:val="SubtleEmphasis"/>
        </w:rPr>
      </w:pPr>
      <w:r w:rsidRPr="008A2FA2">
        <w:rPr>
          <w:rStyle w:val="SubtleEmphasis"/>
        </w:rPr>
        <w:t>Supervisory team:</w:t>
      </w:r>
    </w:p>
    <w:p w14:paraId="472108C2" w14:textId="77777777" w:rsidR="00F50E98" w:rsidRPr="008A2FA2" w:rsidRDefault="00F50E98" w:rsidP="00F50E98">
      <w:pPr>
        <w:pStyle w:val="NoSpacing"/>
        <w:jc w:val="center"/>
        <w:rPr>
          <w:rStyle w:val="SubtleEmphasis"/>
        </w:rPr>
      </w:pPr>
      <w:r w:rsidRPr="008A2FA2">
        <w:rPr>
          <w:rStyle w:val="SubtleEmphasis"/>
        </w:rPr>
        <w:t>Arun Kumar</w:t>
      </w:r>
    </w:p>
    <w:p w14:paraId="5959CB19" w14:textId="77777777" w:rsidR="00F50E98" w:rsidRPr="006412DE" w:rsidRDefault="00F50E98" w:rsidP="00F50E98"/>
    <w:p w14:paraId="64D16901" w14:textId="77777777" w:rsidR="00F50E98" w:rsidRPr="006412DE" w:rsidRDefault="00F50E98" w:rsidP="00F50E98"/>
    <w:bookmarkStart w:id="0" w:name="_Toc145079805" w:displacedByCustomXml="next"/>
    <w:sdt>
      <w:sdtPr>
        <w:rPr>
          <w:rFonts w:eastAsia="SimSun"/>
          <w:color w:val="auto"/>
          <w:sz w:val="22"/>
          <w:szCs w:val="22"/>
        </w:rPr>
        <w:id w:val="904034026"/>
        <w:docPartObj>
          <w:docPartGallery w:val="Table of Contents"/>
          <w:docPartUnique/>
        </w:docPartObj>
      </w:sdtPr>
      <w:sdtEndPr>
        <w:rPr>
          <w:b/>
          <w:bCs/>
          <w:noProof/>
        </w:rPr>
      </w:sdtEndPr>
      <w:sdtContent>
        <w:p w14:paraId="50B62CEB" w14:textId="77777777" w:rsidR="00F50E98" w:rsidRPr="00A677B3" w:rsidRDefault="00F50E98" w:rsidP="00F50E98">
          <w:pPr>
            <w:pStyle w:val="TOCHeading"/>
            <w:numPr>
              <w:ilvl w:val="0"/>
              <w:numId w:val="0"/>
            </w:numPr>
            <w:rPr>
              <w:b/>
              <w:bCs/>
            </w:rPr>
          </w:pPr>
          <w:r w:rsidRPr="00A677B3">
            <w:rPr>
              <w:b/>
              <w:bCs/>
            </w:rPr>
            <w:t>Contents</w:t>
          </w:r>
        </w:p>
        <w:p w14:paraId="77E6203D"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526FC171"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245CDA81"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19374129"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77CB8181"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55343A3B"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4FAAD9C0"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68707F4D"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3ED0A409"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6531B8CC"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3F8B478C"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5D448CBD"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29D8286C"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64937114"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0765EECD"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6C86DC7A"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0CC52265"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01C529BA"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03DE7E6B"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09A48B0B"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0876EA00" w14:textId="77777777" w:rsidR="00F50E98" w:rsidRDefault="00F50E98" w:rsidP="00F50E98">
          <w:r>
            <w:rPr>
              <w:b/>
              <w:bCs/>
              <w:noProof/>
            </w:rPr>
            <w:fldChar w:fldCharType="end"/>
          </w:r>
        </w:p>
      </w:sdtContent>
    </w:sdt>
    <w:p w14:paraId="54FBB162" w14:textId="77777777" w:rsidR="00F50E98" w:rsidRDefault="00F50E98" w:rsidP="00F50E98"/>
    <w:p w14:paraId="56D0D60E" w14:textId="77777777" w:rsidR="00F50E98" w:rsidRDefault="00F50E98" w:rsidP="00F50E98"/>
    <w:p w14:paraId="24B0C35C" w14:textId="77777777" w:rsidR="00F50E98" w:rsidRDefault="00F50E98" w:rsidP="00F50E98">
      <w:r>
        <w:lastRenderedPageBreak/>
        <w:br w:type="page"/>
      </w:r>
    </w:p>
    <w:p w14:paraId="2C4365F5" w14:textId="77777777" w:rsidR="00F50E98" w:rsidRPr="00646337" w:rsidRDefault="00F50E98" w:rsidP="00F50E98">
      <w:pPr>
        <w:pStyle w:val="Heading1"/>
      </w:pPr>
      <w:bookmarkStart w:id="1" w:name="_Toc159575067"/>
      <w:r w:rsidRPr="00646337">
        <w:lastRenderedPageBreak/>
        <w:t>Abstract</w:t>
      </w:r>
      <w:bookmarkEnd w:id="0"/>
      <w:bookmarkEnd w:id="1"/>
    </w:p>
    <w:p w14:paraId="30AB310F"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3285EA1C"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56730FF5" w14:textId="77777777" w:rsidR="00F50E98" w:rsidRDefault="00F50E98" w:rsidP="00F50E98"/>
    <w:p w14:paraId="17381767"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5DE68563" w14:textId="77777777" w:rsidR="00F50E98" w:rsidRDefault="00F50E98" w:rsidP="00F50E98">
      <w:pPr>
        <w:rPr>
          <w:lang w:val="en-US"/>
        </w:rPr>
      </w:pPr>
    </w:p>
    <w:p w14:paraId="6F97FEEE" w14:textId="77777777" w:rsidR="00F50E98" w:rsidRDefault="00F50E98" w:rsidP="00F50E98">
      <w:pPr>
        <w:rPr>
          <w:lang w:val="en-US"/>
        </w:rPr>
      </w:pPr>
    </w:p>
    <w:p w14:paraId="351BD3BE" w14:textId="77777777" w:rsidR="00F50E98" w:rsidRDefault="00F50E98" w:rsidP="00F50E98">
      <w:pPr>
        <w:pStyle w:val="Heading1"/>
      </w:pPr>
      <w:bookmarkStart w:id="2" w:name="_Toc145079806"/>
      <w:bookmarkStart w:id="3" w:name="_Toc159575068"/>
      <w:r w:rsidRPr="00AF4DF8">
        <w:t>Introduction</w:t>
      </w:r>
      <w:bookmarkEnd w:id="2"/>
      <w:bookmarkEnd w:id="3"/>
    </w:p>
    <w:p w14:paraId="0796ED6E"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441F3A6D"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7D113A8A"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18FFC343"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26F29006" w14:textId="77777777" w:rsidR="00F50E98" w:rsidRDefault="00F50E98" w:rsidP="00F50E98">
      <w:pPr>
        <w:rPr>
          <w:lang w:val="en-US"/>
        </w:rPr>
      </w:pPr>
    </w:p>
    <w:p w14:paraId="428BEFE0" w14:textId="77777777" w:rsidR="00F50E98" w:rsidRPr="00E82D88" w:rsidRDefault="00F50E98" w:rsidP="00F50E98">
      <w:pPr>
        <w:rPr>
          <w:lang w:val="en-US"/>
        </w:rPr>
      </w:pPr>
      <w:r w:rsidRPr="00E82D88">
        <w:rPr>
          <w:lang w:val="en-US"/>
        </w:rPr>
        <w:t xml:space="preserve"> </w:t>
      </w:r>
    </w:p>
    <w:p w14:paraId="0D7E38F9" w14:textId="77777777" w:rsidR="00F50E98" w:rsidRPr="00505AEB" w:rsidRDefault="00F50E98" w:rsidP="00F50E98">
      <w:pPr>
        <w:rPr>
          <w:lang w:val="en-US"/>
        </w:rPr>
      </w:pPr>
    </w:p>
    <w:p w14:paraId="3E5C5EB5" w14:textId="77777777" w:rsidR="00F50E98" w:rsidRDefault="00F50E98" w:rsidP="00F50E98">
      <w:pPr>
        <w:pStyle w:val="Heading1"/>
      </w:pPr>
      <w:bookmarkStart w:id="4" w:name="_Toc159575069"/>
      <w:r w:rsidRPr="00926911">
        <w:t>Literature Review</w:t>
      </w:r>
      <w:bookmarkEnd w:id="4"/>
    </w:p>
    <w:p w14:paraId="78AA0CB5"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2EB67C7B"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29D256EC"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055D6638" w14:textId="77777777" w:rsidR="00F50E98" w:rsidRDefault="00F50E98" w:rsidP="00F50E98">
      <w:pPr>
        <w:pStyle w:val="ListParagraph"/>
        <w:numPr>
          <w:ilvl w:val="0"/>
          <w:numId w:val="11"/>
        </w:numPr>
        <w:rPr>
          <w:lang w:eastAsia="zh-CN"/>
        </w:rPr>
      </w:pPr>
      <w:r>
        <w:rPr>
          <w:lang w:eastAsia="zh-CN"/>
        </w:rPr>
        <w:t>C-ITS</w:t>
      </w:r>
    </w:p>
    <w:p w14:paraId="6B271495"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554D98B4"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1CE825E8" w14:textId="77777777" w:rsidR="00F50E98" w:rsidRDefault="00F50E98" w:rsidP="00F50E98">
      <w:pPr>
        <w:pStyle w:val="ListParagraph"/>
        <w:numPr>
          <w:ilvl w:val="0"/>
          <w:numId w:val="11"/>
        </w:numPr>
        <w:rPr>
          <w:lang w:eastAsia="zh-CN"/>
        </w:rPr>
      </w:pPr>
      <w:r>
        <w:rPr>
          <w:lang w:eastAsia="zh-CN"/>
        </w:rPr>
        <w:t>AI and ML</w:t>
      </w:r>
    </w:p>
    <w:p w14:paraId="1102FA12"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3A402E46"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4B3C13F0"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5AD5B63A"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53BCB951"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0A1E47FF" w14:textId="77777777" w:rsidR="00F50E98" w:rsidRDefault="00F50E98" w:rsidP="00F50E98">
      <w:pPr>
        <w:pStyle w:val="ListParagraph"/>
        <w:numPr>
          <w:ilvl w:val="0"/>
          <w:numId w:val="11"/>
        </w:numPr>
      </w:pPr>
      <w:r>
        <w:t>Autonomous Driving</w:t>
      </w:r>
    </w:p>
    <w:p w14:paraId="46BCC6DF"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53262C8E"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7A8831BA"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55E8AD39" w14:textId="77777777" w:rsidR="00F50E98" w:rsidRDefault="00F50E98" w:rsidP="00F50E98"/>
    <w:p w14:paraId="5A4A38E6" w14:textId="77777777" w:rsidR="00F50E98" w:rsidRPr="00DB2C44" w:rsidRDefault="00F50E98" w:rsidP="00F50E98"/>
    <w:p w14:paraId="6C75BD8C" w14:textId="77777777" w:rsidR="00F50E98" w:rsidRPr="00926911" w:rsidRDefault="00F50E98" w:rsidP="00F50E98">
      <w:pPr>
        <w:pStyle w:val="Heading1"/>
      </w:pPr>
      <w:bookmarkStart w:id="5" w:name="_Toc159575070"/>
      <w:r w:rsidRPr="00926911">
        <w:lastRenderedPageBreak/>
        <w:t>Overview of Dublin Bus ITS Implementation</w:t>
      </w:r>
      <w:bookmarkEnd w:id="5"/>
    </w:p>
    <w:p w14:paraId="7BF59692"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179E62D7"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32429910"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3FF6D52D"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7B5CFB6E" w14:textId="77777777" w:rsidR="00F50E98" w:rsidRPr="00926911" w:rsidRDefault="00F50E98" w:rsidP="00F50E98"/>
    <w:p w14:paraId="3926B43B" w14:textId="77777777" w:rsidR="00F50E98" w:rsidRDefault="00F50E98" w:rsidP="00F50E98">
      <w:pPr>
        <w:pStyle w:val="Heading2"/>
      </w:pPr>
      <w:bookmarkStart w:id="6" w:name="_Toc159575071"/>
      <w:r w:rsidRPr="00926911">
        <w:t>Electronic Ticket Machines (ETM)</w:t>
      </w:r>
      <w:bookmarkEnd w:id="6"/>
    </w:p>
    <w:p w14:paraId="1CDD0C49"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672CFF9E"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44574BF5"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6409BDA2" w14:textId="77777777" w:rsidR="00F50E98" w:rsidRPr="00CB4F54" w:rsidRDefault="00F50E98" w:rsidP="00F50E98">
      <w:pPr>
        <w:rPr>
          <w:lang w:val="en-US"/>
        </w:rPr>
      </w:pPr>
    </w:p>
    <w:p w14:paraId="64BCE291" w14:textId="77777777" w:rsidR="00F50E98" w:rsidRDefault="00F50E98" w:rsidP="00F50E98">
      <w:pPr>
        <w:pStyle w:val="Heading2"/>
      </w:pPr>
      <w:bookmarkStart w:id="7" w:name="_Toc159575072"/>
      <w:r w:rsidRPr="00926911">
        <w:t>Integrated Ticketing</w:t>
      </w:r>
      <w:r>
        <w:t xml:space="preserve"> System</w:t>
      </w:r>
      <w:bookmarkEnd w:id="7"/>
    </w:p>
    <w:p w14:paraId="3D4CB209"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4256E98C" w14:textId="77777777" w:rsidR="00F50E98" w:rsidRDefault="00F50E98" w:rsidP="00F50E98"/>
    <w:p w14:paraId="1B4A7761"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12D27DB6" w14:textId="77777777" w:rsidR="00F50E98" w:rsidRDefault="00F50E98" w:rsidP="00F50E98"/>
    <w:p w14:paraId="302D6ECF" w14:textId="77777777" w:rsidR="00F50E98" w:rsidRDefault="00F50E98" w:rsidP="00F50E98">
      <w:pPr>
        <w:pStyle w:val="Heading2"/>
      </w:pPr>
      <w:bookmarkStart w:id="8" w:name="_Toc159575073"/>
      <w:r w:rsidRPr="00926911">
        <w:t>Automatic Vehicle Location (AVL)</w:t>
      </w:r>
      <w:bookmarkEnd w:id="8"/>
    </w:p>
    <w:p w14:paraId="5A00BDCF"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697E9A65" w14:textId="77777777" w:rsidR="00F50E98" w:rsidRPr="00972D4E" w:rsidRDefault="00F50E98" w:rsidP="00F50E98"/>
    <w:p w14:paraId="38F5F99F" w14:textId="77777777" w:rsidR="00F50E98" w:rsidRDefault="00F50E98" w:rsidP="00F50E98">
      <w:pPr>
        <w:pStyle w:val="Heading2"/>
      </w:pPr>
      <w:bookmarkStart w:id="9" w:name="_Toc159575074"/>
      <w:r w:rsidRPr="00926911">
        <w:t>Control Centre operations</w:t>
      </w:r>
      <w:bookmarkEnd w:id="9"/>
    </w:p>
    <w:p w14:paraId="4F7615F0"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0034757A"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778B8243"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3E114658" w14:textId="77777777" w:rsidR="00F50E98" w:rsidRPr="00EA2261" w:rsidRDefault="00F50E98" w:rsidP="00F50E98"/>
    <w:p w14:paraId="37C46587" w14:textId="77777777" w:rsidR="00F50E98" w:rsidRDefault="00F50E98" w:rsidP="00F50E98">
      <w:pPr>
        <w:pStyle w:val="Heading2"/>
      </w:pPr>
      <w:bookmarkStart w:id="10" w:name="_Toc159575075"/>
      <w:r w:rsidRPr="00926911">
        <w:t>Real-Time Passenger Information (RTPI)</w:t>
      </w:r>
      <w:bookmarkEnd w:id="10"/>
    </w:p>
    <w:p w14:paraId="0477B16E"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7EDE8413"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397DD92B" w14:textId="77777777" w:rsidR="00F50E98" w:rsidRPr="00874241" w:rsidRDefault="00F50E98" w:rsidP="00F50E98"/>
    <w:p w14:paraId="2C0121A9" w14:textId="77777777" w:rsidR="00F50E98" w:rsidRPr="00926911" w:rsidRDefault="00F50E98" w:rsidP="00F50E98">
      <w:pPr>
        <w:pStyle w:val="Heading2"/>
      </w:pPr>
      <w:bookmarkStart w:id="11" w:name="_Toc159575076"/>
      <w:r w:rsidRPr="00926911">
        <w:t>CCTV Integration and Other Developments</w:t>
      </w:r>
      <w:bookmarkEnd w:id="11"/>
    </w:p>
    <w:p w14:paraId="42751E78"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221EC5C6"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11961127" w14:textId="77777777" w:rsidR="00F50E98" w:rsidRDefault="00F50E98" w:rsidP="00F50E98"/>
    <w:p w14:paraId="451CBEF0" w14:textId="77777777" w:rsidR="00F50E98" w:rsidRDefault="00F50E98" w:rsidP="00F50E98"/>
    <w:p w14:paraId="7AD5D8BF" w14:textId="77777777" w:rsidR="00F50E98" w:rsidRDefault="00F50E98" w:rsidP="00F50E98"/>
    <w:p w14:paraId="78E9163D" w14:textId="77777777" w:rsidR="00F50E98" w:rsidRPr="00926911" w:rsidRDefault="00F50E98" w:rsidP="00F50E98">
      <w:pPr>
        <w:pStyle w:val="Heading2"/>
      </w:pPr>
      <w:bookmarkStart w:id="12" w:name="_Toc159575077"/>
      <w:r w:rsidRPr="00926911">
        <w:t>Traffic Signal Priority (TSP)</w:t>
      </w:r>
      <w:bookmarkEnd w:id="12"/>
    </w:p>
    <w:p w14:paraId="21070FEF"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26FAFB59"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05894FAA"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7FC1E76C"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4CD8230E"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1AC59DA4" w14:textId="77777777" w:rsidR="00F50E98" w:rsidRDefault="00F50E98" w:rsidP="00F50E98"/>
    <w:p w14:paraId="2A3D4FFB" w14:textId="77777777" w:rsidR="00F50E98" w:rsidRPr="00926911" w:rsidRDefault="00F50E98" w:rsidP="00F50E98"/>
    <w:p w14:paraId="0D321AE4" w14:textId="77777777" w:rsidR="00F50E98" w:rsidRPr="00926911" w:rsidRDefault="00F50E98" w:rsidP="00F50E98">
      <w:pPr>
        <w:pStyle w:val="Heading1"/>
      </w:pPr>
      <w:bookmarkStart w:id="13" w:name="_Toc159575078"/>
      <w:r w:rsidRPr="00926911">
        <w:t>Challenges and Benefits</w:t>
      </w:r>
      <w:bookmarkEnd w:id="13"/>
    </w:p>
    <w:p w14:paraId="563E53F9"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30286BAC"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19B774C3"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2E071710"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610C7975"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369C63A2" w14:textId="77777777" w:rsidR="00F50E98" w:rsidRDefault="00F50E98" w:rsidP="00F50E98"/>
    <w:p w14:paraId="28A7076F" w14:textId="77777777" w:rsidR="00F50E98" w:rsidRPr="00926911" w:rsidRDefault="00F50E98" w:rsidP="00F50E98">
      <w:pPr>
        <w:pStyle w:val="Heading1"/>
      </w:pPr>
      <w:bookmarkStart w:id="14" w:name="_Toc159575079"/>
      <w:r w:rsidRPr="00926911">
        <w:t>Comparison with International Standards</w:t>
      </w:r>
      <w:bookmarkEnd w:id="14"/>
    </w:p>
    <w:p w14:paraId="2AD4EF0A"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45E31193"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3325FE0F" w14:textId="77777777" w:rsidR="00F50E98" w:rsidRDefault="00F50E98" w:rsidP="00F50E98"/>
    <w:p w14:paraId="53904E21" w14:textId="77777777" w:rsidR="00F50E98" w:rsidRPr="00926911" w:rsidRDefault="00F50E98" w:rsidP="00F50E98">
      <w:pPr>
        <w:pStyle w:val="Heading1"/>
      </w:pPr>
      <w:bookmarkStart w:id="15" w:name="_Toc159575080"/>
      <w:r w:rsidRPr="00926911">
        <w:t>Case Studies and Examples</w:t>
      </w:r>
      <w:bookmarkEnd w:id="15"/>
    </w:p>
    <w:p w14:paraId="6212292B"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6DC24703" w14:textId="77777777" w:rsidR="00F50E98" w:rsidRDefault="00F50E98" w:rsidP="00F50E98">
      <w:r>
        <w:lastRenderedPageBreak/>
        <w:t xml:space="preserve">There are already enriched cases of practices and experiments for applying cutting edge techniques around the world at different levels. </w:t>
      </w:r>
    </w:p>
    <w:p w14:paraId="512B299C"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7FE838AF"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0AD38AD0" w14:textId="77777777" w:rsidR="00F50E98" w:rsidRDefault="00F50E98" w:rsidP="00F50E98"/>
    <w:p w14:paraId="7080FD24" w14:textId="77777777" w:rsidR="00F50E98" w:rsidRPr="00926911" w:rsidRDefault="00F50E98" w:rsidP="00F50E98"/>
    <w:p w14:paraId="1F7C3508" w14:textId="77777777" w:rsidR="00F50E98" w:rsidRPr="00926911" w:rsidRDefault="00F50E98" w:rsidP="00F50E98">
      <w:pPr>
        <w:pStyle w:val="Heading1"/>
      </w:pPr>
      <w:bookmarkStart w:id="16" w:name="_Toc159575081"/>
      <w:r w:rsidRPr="00926911">
        <w:t>Future Directions and Recommendations</w:t>
      </w:r>
      <w:bookmarkEnd w:id="16"/>
    </w:p>
    <w:p w14:paraId="7B0B3D8F"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794585FD" w14:textId="77777777" w:rsidR="00F50E98" w:rsidRDefault="00F50E98" w:rsidP="00F50E98">
      <w:r>
        <w:t>To further enhance the ITS framework at Dublin Bus, the following actionable recommendations could be considered:</w:t>
      </w:r>
    </w:p>
    <w:p w14:paraId="7B32429A" w14:textId="77777777" w:rsidR="00F50E98" w:rsidRDefault="00F50E98" w:rsidP="00F50E98">
      <w:pPr>
        <w:pStyle w:val="ListParagraph"/>
        <w:numPr>
          <w:ilvl w:val="0"/>
          <w:numId w:val="11"/>
        </w:numPr>
      </w:pPr>
      <w:r>
        <w:t xml:space="preserve">Cooperative Intelligent Transport Systems (C-ITS): </w:t>
      </w:r>
    </w:p>
    <w:p w14:paraId="52320C59"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65109CA7" w14:textId="77777777" w:rsidR="00F50E98" w:rsidRDefault="00F50E98" w:rsidP="00F50E98">
      <w:pPr>
        <w:pStyle w:val="ListParagraph"/>
        <w:numPr>
          <w:ilvl w:val="0"/>
          <w:numId w:val="11"/>
        </w:numPr>
      </w:pPr>
      <w:r>
        <w:lastRenderedPageBreak/>
        <w:t xml:space="preserve">AI and ML Technologies: </w:t>
      </w:r>
    </w:p>
    <w:p w14:paraId="4956A934"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1CA6175E" w14:textId="77777777" w:rsidR="00F50E98" w:rsidRDefault="00F50E98" w:rsidP="00F50E98">
      <w:pPr>
        <w:pStyle w:val="ListParagraph"/>
        <w:numPr>
          <w:ilvl w:val="0"/>
          <w:numId w:val="11"/>
        </w:numPr>
      </w:pPr>
      <w:r>
        <w:t xml:space="preserve">Autonomous Driving: </w:t>
      </w:r>
    </w:p>
    <w:p w14:paraId="2ADB4512"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38F587CD" w14:textId="77777777" w:rsidR="00F50E98" w:rsidRDefault="00F50E98" w:rsidP="00F50E98"/>
    <w:p w14:paraId="3E678928" w14:textId="77777777" w:rsidR="00F50E98" w:rsidRDefault="00F50E98" w:rsidP="00F50E98"/>
    <w:p w14:paraId="25059A86" w14:textId="77777777" w:rsidR="00F50E98" w:rsidRDefault="00F50E98" w:rsidP="00F50E98"/>
    <w:p w14:paraId="6305DC19" w14:textId="77777777" w:rsidR="00F50E98" w:rsidRPr="00926911" w:rsidRDefault="00F50E98" w:rsidP="00F50E98">
      <w:pPr>
        <w:pStyle w:val="Heading1"/>
      </w:pPr>
      <w:bookmarkStart w:id="17" w:name="_Toc159575082"/>
      <w:r w:rsidRPr="00926911">
        <w:t>Challenges and Considerations</w:t>
      </w:r>
      <w:bookmarkEnd w:id="17"/>
    </w:p>
    <w:p w14:paraId="72D9879E" w14:textId="77777777" w:rsidR="00F50E98" w:rsidRDefault="00F50E98" w:rsidP="00F50E98">
      <w:r>
        <w:t>There are certain challenges and considerations ahead to escalate the current ITS with AI and ML technologies.</w:t>
      </w:r>
    </w:p>
    <w:p w14:paraId="1E349EC1"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63BB0A62"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198A3B41"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670FE46F"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67BB5C86"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19D97798" w14:textId="77777777" w:rsidR="00F50E98" w:rsidRPr="00E60EC4" w:rsidRDefault="00F50E98" w:rsidP="00F50E98"/>
    <w:p w14:paraId="46CDBFCF" w14:textId="77777777" w:rsidR="00F50E98" w:rsidRDefault="00F50E98" w:rsidP="00F50E98"/>
    <w:p w14:paraId="5E444DE0" w14:textId="77777777" w:rsidR="00F50E98" w:rsidRPr="00926911" w:rsidRDefault="00F50E98" w:rsidP="00F50E98">
      <w:pPr>
        <w:pStyle w:val="Heading1"/>
      </w:pPr>
      <w:bookmarkStart w:id="18" w:name="_Toc159575083"/>
      <w:r w:rsidRPr="00926911">
        <w:t>Recommendations for AI and ML Integration</w:t>
      </w:r>
      <w:bookmarkEnd w:id="18"/>
    </w:p>
    <w:p w14:paraId="7D6C76DE"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45192373" w14:textId="77777777" w:rsidR="00F50E98" w:rsidRDefault="00F50E98" w:rsidP="00F50E98">
      <w:pPr>
        <w:pStyle w:val="ListParagraph"/>
        <w:numPr>
          <w:ilvl w:val="0"/>
          <w:numId w:val="11"/>
        </w:numPr>
      </w:pPr>
      <w:r>
        <w:t xml:space="preserve">Enhanced predictive techniques </w:t>
      </w:r>
    </w:p>
    <w:p w14:paraId="7071D5E8" w14:textId="77777777" w:rsidR="00F50E98" w:rsidRDefault="00F50E98" w:rsidP="00F50E98">
      <w:r>
        <w:t xml:space="preserve">AI and ML can significantly improve the accuracy of traffic prediction models, helping to anticipate congestion and delays. </w:t>
      </w:r>
    </w:p>
    <w:p w14:paraId="5A280B08" w14:textId="77777777" w:rsidR="00F50E98" w:rsidRDefault="00F50E98" w:rsidP="00F50E98">
      <w:pPr>
        <w:pStyle w:val="ListParagraph"/>
        <w:numPr>
          <w:ilvl w:val="0"/>
          <w:numId w:val="11"/>
        </w:numPr>
      </w:pPr>
      <w:r>
        <w:t xml:space="preserve">Real-time decision-making </w:t>
      </w:r>
    </w:p>
    <w:p w14:paraId="4D3C2585"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17784393" w14:textId="77777777" w:rsidR="00F50E98" w:rsidRDefault="00F50E98" w:rsidP="00F50E98">
      <w:pPr>
        <w:pStyle w:val="ListParagraph"/>
        <w:numPr>
          <w:ilvl w:val="0"/>
          <w:numId w:val="11"/>
        </w:numPr>
      </w:pPr>
      <w:r>
        <w:t xml:space="preserve">Personalised services </w:t>
      </w:r>
    </w:p>
    <w:p w14:paraId="7BC51339"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527F7415" w14:textId="77777777" w:rsidR="00F50E98" w:rsidRDefault="00F50E98" w:rsidP="00F50E98">
      <w:pPr>
        <w:pStyle w:val="ListParagraph"/>
        <w:numPr>
          <w:ilvl w:val="0"/>
          <w:numId w:val="11"/>
        </w:numPr>
      </w:pPr>
      <w:r>
        <w:t>Advanced safety measures</w:t>
      </w:r>
    </w:p>
    <w:p w14:paraId="7E952590" w14:textId="77777777" w:rsidR="00F50E98" w:rsidRDefault="00F50E98" w:rsidP="00F50E98">
      <w:r>
        <w:t>AI and ML can help implement advanced safety measures such as collision-avoidance systems, real-time vehicle diagnostics, and proactive maintenance scheduling.</w:t>
      </w:r>
    </w:p>
    <w:p w14:paraId="3ACF00A5" w14:textId="77777777" w:rsidR="00F50E98" w:rsidRDefault="00F50E98" w:rsidP="00F50E98">
      <w:pPr>
        <w:pStyle w:val="ListParagraph"/>
        <w:numPr>
          <w:ilvl w:val="0"/>
          <w:numId w:val="11"/>
        </w:numPr>
      </w:pPr>
      <w:r>
        <w:t>Intelligent driver assistants</w:t>
      </w:r>
    </w:p>
    <w:p w14:paraId="3258932F" w14:textId="77777777" w:rsidR="00F50E98" w:rsidRDefault="00F50E98" w:rsidP="00F50E98">
      <w:r>
        <w:t>Using AI based driving assistants has potential to improve the efficiency of human driver, while alleviating the pressure of being continuously monitored.</w:t>
      </w:r>
    </w:p>
    <w:p w14:paraId="0B13325E" w14:textId="77777777" w:rsidR="00F50E98" w:rsidRDefault="00F50E98" w:rsidP="00F50E98">
      <w:pPr>
        <w:pStyle w:val="ListParagraph"/>
        <w:numPr>
          <w:ilvl w:val="0"/>
          <w:numId w:val="11"/>
        </w:numPr>
      </w:pPr>
      <w:r>
        <w:t>Experiments for unmanned driving</w:t>
      </w:r>
    </w:p>
    <w:p w14:paraId="7A7FEDC7" w14:textId="77777777" w:rsidR="00F50E98" w:rsidRDefault="00F50E98" w:rsidP="00F50E98">
      <w:r>
        <w:t>In certain area with conditions enable potential unmanned bus driving, it is suggested experiments shall be undertaken to prepare future autonomous bus operation.</w:t>
      </w:r>
    </w:p>
    <w:p w14:paraId="18D1DCE3" w14:textId="77777777" w:rsidR="00F50E98" w:rsidRDefault="00F50E98" w:rsidP="00F50E98"/>
    <w:p w14:paraId="4613B207" w14:textId="77777777" w:rsidR="00F50E98" w:rsidRDefault="00F50E98" w:rsidP="00F50E98"/>
    <w:p w14:paraId="7CA18DE8" w14:textId="77777777" w:rsidR="00F50E98" w:rsidRDefault="00F50E98" w:rsidP="00F50E98"/>
    <w:p w14:paraId="5CCDF58A" w14:textId="77777777" w:rsidR="00F50E98" w:rsidRPr="00926911" w:rsidRDefault="00F50E98" w:rsidP="00F50E98">
      <w:pPr>
        <w:pStyle w:val="Heading1"/>
      </w:pPr>
      <w:bookmarkStart w:id="19" w:name="_Toc159575084"/>
      <w:r w:rsidRPr="00926911">
        <w:t>Conclusion</w:t>
      </w:r>
      <w:bookmarkEnd w:id="19"/>
    </w:p>
    <w:p w14:paraId="64519D80"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2A1426B2"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621D436B"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17B04806"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60C7D416" w14:textId="77777777" w:rsidR="00F50E98" w:rsidRDefault="00F50E98" w:rsidP="00F50E98">
      <w:pPr>
        <w:spacing w:before="0" w:after="160" w:line="259" w:lineRule="auto"/>
      </w:pPr>
      <w:r>
        <w:br w:type="page"/>
      </w:r>
    </w:p>
    <w:p w14:paraId="6D203BE3" w14:textId="77777777" w:rsidR="00F50E98" w:rsidRDefault="00F50E98" w:rsidP="00F50E98"/>
    <w:p w14:paraId="08A662E3" w14:textId="77777777" w:rsidR="00F50E98" w:rsidRPr="00926911" w:rsidRDefault="00F50E98" w:rsidP="00F50E98">
      <w:pPr>
        <w:pStyle w:val="Heading1"/>
      </w:pPr>
      <w:bookmarkStart w:id="20" w:name="_Toc159575085"/>
      <w:r w:rsidRPr="00926911">
        <w:t>References</w:t>
      </w:r>
      <w:bookmarkEnd w:id="20"/>
    </w:p>
    <w:p w14:paraId="722C55D6"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29E5D580"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713C528F"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32382798"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2F53BE92"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3AC2C466"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5CF56355"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4CF08B65"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43208186"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5115D7BB"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4E0209E8"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3F42F57A"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06D02E41"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7B8B1A6C"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2281A4E3"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629F517C"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1505E4A8"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1E21B602"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0E502E51"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350D86C2"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62F79631"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4F49CE36"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5D78C37C"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7CF04C07"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29A19C89"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37FEEE24"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4A02A1A9"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6200AE47"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4F2ACA7C"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37A6D814"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16BC59B9"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52CADB9B"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4B57BB80"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7FC0F071"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27D5222D"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368CED64"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577BF563"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4981AB8F"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0E9F6990"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14A18046"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12C2B16F"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521DA50C"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5651A044" w14:textId="77777777" w:rsidR="00F50E98" w:rsidRDefault="00F50E98" w:rsidP="00F50E98">
      <w:r>
        <w:fldChar w:fldCharType="end"/>
      </w:r>
    </w:p>
    <w:p w14:paraId="147E218E" w14:textId="77777777" w:rsidR="00F50E98" w:rsidRDefault="00F50E98" w:rsidP="00F50E98">
      <w:pPr>
        <w:spacing w:before="0" w:after="160" w:line="259" w:lineRule="auto"/>
      </w:pPr>
      <w:r>
        <w:br w:type="page"/>
      </w:r>
    </w:p>
    <w:p w14:paraId="45D9F7B0" w14:textId="77777777" w:rsidR="00F50E98" w:rsidRDefault="00F50E98" w:rsidP="00F50E98"/>
    <w:p w14:paraId="55FFF021" w14:textId="77777777" w:rsidR="00F50E98" w:rsidRDefault="00F50E98" w:rsidP="00F50E98">
      <w:pPr>
        <w:pStyle w:val="Heading1"/>
      </w:pPr>
      <w:bookmarkStart w:id="21" w:name="_Toc149930067"/>
      <w:bookmarkStart w:id="22" w:name="_Toc159575086"/>
      <w:r>
        <w:t>Chart 1. PRISMA chart of research resources</w:t>
      </w:r>
      <w:bookmarkEnd w:id="21"/>
      <w:bookmarkEnd w:id="22"/>
    </w:p>
    <w:p w14:paraId="56AC0FFB" w14:textId="77777777" w:rsidR="00F50E98" w:rsidRPr="007C382B" w:rsidRDefault="00F50E98" w:rsidP="00F50E98">
      <w:r>
        <w:rPr>
          <w:noProof/>
        </w:rPr>
        <mc:AlternateContent>
          <mc:Choice Requires="wps">
            <w:drawing>
              <wp:anchor distT="0" distB="0" distL="114300" distR="114300" simplePos="0" relativeHeight="251674624" behindDoc="0" locked="0" layoutInCell="1" allowOverlap="1" wp14:anchorId="42F20EEA" wp14:editId="5B330D49">
                <wp:simplePos x="0" y="0"/>
                <wp:positionH relativeFrom="column">
                  <wp:posOffset>-681990</wp:posOffset>
                </wp:positionH>
                <wp:positionV relativeFrom="paragraph">
                  <wp:posOffset>3758994</wp:posOffset>
                </wp:positionV>
                <wp:extent cx="1371600" cy="339090"/>
                <wp:effectExtent l="1905" t="0" r="20955" b="20955"/>
                <wp:wrapNone/>
                <wp:docPr id="98123502"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1F1C84D3" w14:textId="77777777" w:rsidR="00F50E98" w:rsidRPr="00C27B22" w:rsidRDefault="00F50E98" w:rsidP="00F50E98">
                            <w:pPr>
                              <w:jc w:val="center"/>
                              <w:rPr>
                                <w:lang w:val="en"/>
                              </w:rPr>
                            </w:pPr>
                            <w:r w:rsidRPr="00C27B22">
                              <w:rPr>
                                <w:lang w:val="en"/>
                              </w:rPr>
                              <w:t>Eligibility</w:t>
                            </w:r>
                          </w:p>
                          <w:p w14:paraId="242059B0"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2F20EEA" id="矩形: 圆角 2" o:spid="_x0000_s1026" style="position:absolute;margin-left:-53.7pt;margin-top:296pt;width:108pt;height:26.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" fillcolor="#ccecff">
                <v:textbox style="layout-flow:vertical;mso-layout-flow-alt:bottom-to-top" inset="3.6pt,,3.6pt">
                  <w:txbxContent>
                    <w:p w14:paraId="1F1C84D3" w14:textId="77777777" w:rsidR="00F50E98" w:rsidRPr="00C27B22" w:rsidRDefault="00F50E98" w:rsidP="00F50E98">
                      <w:pPr>
                        <w:jc w:val="center"/>
                        <w:rPr>
                          <w:lang w:val="en"/>
                        </w:rPr>
                      </w:pPr>
                      <w:r w:rsidRPr="00C27B22">
                        <w:rPr>
                          <w:lang w:val="en"/>
                        </w:rPr>
                        <w:t>Eligibility</w:t>
                      </w:r>
                    </w:p>
                    <w:p w14:paraId="242059B0"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50918109" wp14:editId="7910161A">
                <wp:simplePos x="0" y="0"/>
                <wp:positionH relativeFrom="column">
                  <wp:posOffset>4228439</wp:posOffset>
                </wp:positionH>
                <wp:positionV relativeFrom="paragraph">
                  <wp:posOffset>2474954</wp:posOffset>
                </wp:positionV>
                <wp:extent cx="1714500" cy="739977"/>
                <wp:effectExtent l="0" t="0" r="19050" b="22225"/>
                <wp:wrapNone/>
                <wp:docPr id="2062595022"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6C5AEF3F"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7799272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0918109" id="矩形 17" o:spid="_x0000_s1027" style="position:absolute;margin-left:332.95pt;margin-top:194.9pt;width:135pt;height:58.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">
                <v:textbox inset=",7.2pt,,7.2pt">
                  <w:txbxContent>
                    <w:p w14:paraId="6C5AEF3F"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7799272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670528" behindDoc="0" locked="0" layoutInCell="1" allowOverlap="1" wp14:anchorId="792CC97F" wp14:editId="463AF643">
                <wp:simplePos x="0" y="0"/>
                <wp:positionH relativeFrom="column">
                  <wp:posOffset>4228439</wp:posOffset>
                </wp:positionH>
                <wp:positionV relativeFrom="paragraph">
                  <wp:posOffset>3389354</wp:posOffset>
                </wp:positionV>
                <wp:extent cx="1714500" cy="708263"/>
                <wp:effectExtent l="0" t="0" r="19050" b="15875"/>
                <wp:wrapNone/>
                <wp:docPr id="1016506680"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5E703415"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118AE38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2CC97F" id="矩形 16" o:spid="_x0000_s1028" style="position:absolute;margin-left:332.95pt;margin-top:266.9pt;width:135pt;height:55.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">
                <v:textbox inset=",7.2pt,,7.2pt">
                  <w:txbxContent>
                    <w:p w14:paraId="5E703415"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118AE38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678720" behindDoc="0" locked="0" layoutInCell="1" allowOverlap="1" wp14:anchorId="5F063C2F" wp14:editId="0D3FBABB">
                <wp:simplePos x="0" y="0"/>
                <wp:positionH relativeFrom="column">
                  <wp:posOffset>1432384</wp:posOffset>
                </wp:positionH>
                <wp:positionV relativeFrom="paragraph">
                  <wp:posOffset>4076476</wp:posOffset>
                </wp:positionV>
                <wp:extent cx="1284091" cy="272466"/>
                <wp:effectExtent l="0" t="0" r="68580" b="70485"/>
                <wp:wrapNone/>
                <wp:docPr id="2092543383"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type w14:anchorId="4E38B96C" id="_x0000_t32" coordsize="21600,21600" o:spt="32" o:oned="t" path="m,l21600,21600e" filled="f">
                <v:path arrowok="t" fillok="f" o:connecttype="none"/>
                <o:lock v:ext="edit" shapetype="t"/>
              </v:shapetype>
              <v:shape id="直接箭头连接符 13" o:spid="_x0000_s1026" type="#_x0000_t32" style="position:absolute;margin-left:112.8pt;margin-top:321pt;width:101.1pt;height:21.45pt;z-index:25167872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677696" behindDoc="0" locked="0" layoutInCell="1" allowOverlap="1" wp14:anchorId="60EB61BC" wp14:editId="41116647">
                <wp:simplePos x="0" y="0"/>
                <wp:positionH relativeFrom="column">
                  <wp:posOffset>1370058</wp:posOffset>
                </wp:positionH>
                <wp:positionV relativeFrom="paragraph">
                  <wp:posOffset>3066936</wp:posOffset>
                </wp:positionV>
                <wp:extent cx="1362571" cy="258709"/>
                <wp:effectExtent l="38100" t="0" r="28575" b="84455"/>
                <wp:wrapNone/>
                <wp:docPr id="2117983232"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B283ED3" id="直接箭头连接符 13" o:spid="_x0000_s1026" type="#_x0000_t32" style="position:absolute;margin-left:107.9pt;margin-top:241.5pt;width:107.3pt;height:20.35pt;flip:x;z-index:25167769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676672" behindDoc="0" locked="0" layoutInCell="1" allowOverlap="1" wp14:anchorId="538D8ABB" wp14:editId="78101912">
                <wp:simplePos x="0" y="0"/>
                <wp:positionH relativeFrom="column">
                  <wp:posOffset>205516</wp:posOffset>
                </wp:positionH>
                <wp:positionV relativeFrom="paragraph">
                  <wp:posOffset>3330594</wp:posOffset>
                </wp:positionV>
                <wp:extent cx="1617378" cy="727075"/>
                <wp:effectExtent l="0" t="0" r="20955" b="15875"/>
                <wp:wrapNone/>
                <wp:docPr id="1749962092"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229F27FC"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4ECDBD25"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8D8ABB" id="矩形 7" o:spid="_x0000_s1029" style="position:absolute;margin-left:16.2pt;margin-top:262.25pt;width:127.35pt;height:57.2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">
                <v:textbox inset=",7.2pt,,7.2pt">
                  <w:txbxContent>
                    <w:p w14:paraId="229F27FC"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4ECDBD25"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1C9ED262" wp14:editId="13F9C369">
                <wp:simplePos x="0" y="0"/>
                <wp:positionH relativeFrom="column">
                  <wp:posOffset>1885315</wp:posOffset>
                </wp:positionH>
                <wp:positionV relativeFrom="paragraph">
                  <wp:posOffset>3326130</wp:posOffset>
                </wp:positionV>
                <wp:extent cx="1714500" cy="727075"/>
                <wp:effectExtent l="0" t="0" r="0" b="0"/>
                <wp:wrapNone/>
                <wp:docPr id="1293377701"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75F2EE00"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03A17F1F"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9ED262" id="矩形 8" o:spid="_x0000_s1030" style="position:absolute;margin-left:148.45pt;margin-top:261.9pt;width:135pt;height:5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">
                <v:textbox inset=",7.2pt,,7.2pt">
                  <w:txbxContent>
                    <w:p w14:paraId="75F2EE00"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03A17F1F"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667456" behindDoc="0" locked="0" layoutInCell="1" allowOverlap="1" wp14:anchorId="6FCA4365" wp14:editId="3D8878FF">
                <wp:simplePos x="0" y="0"/>
                <wp:positionH relativeFrom="column">
                  <wp:posOffset>2916555</wp:posOffset>
                </wp:positionH>
                <wp:positionV relativeFrom="paragraph">
                  <wp:posOffset>243205</wp:posOffset>
                </wp:positionV>
                <wp:extent cx="2228850" cy="715010"/>
                <wp:effectExtent l="0" t="0" r="0" b="8890"/>
                <wp:wrapNone/>
                <wp:docPr id="626933733"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5B6BB86E"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4E8F468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FCA4365" id="矩形 6" o:spid="_x0000_s1031" style="position:absolute;margin-left:229.65pt;margin-top:19.15pt;width:175.5pt;height:56.3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">
                <v:textbox inset=",7.2pt,,7.2pt">
                  <w:txbxContent>
                    <w:p w14:paraId="5B6BB86E"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4E8F468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666432" behindDoc="0" locked="0" layoutInCell="1" allowOverlap="1" wp14:anchorId="3796997E" wp14:editId="278B3BDC">
                <wp:simplePos x="0" y="0"/>
                <wp:positionH relativeFrom="column">
                  <wp:posOffset>343535</wp:posOffset>
                </wp:positionH>
                <wp:positionV relativeFrom="paragraph">
                  <wp:posOffset>243205</wp:posOffset>
                </wp:positionV>
                <wp:extent cx="2228850" cy="715645"/>
                <wp:effectExtent l="0" t="0" r="0" b="8255"/>
                <wp:wrapNone/>
                <wp:docPr id="1852455387"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0CC75BC1"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796997E" id="矩形 5" o:spid="_x0000_s1032" style="position:absolute;margin-left:27.05pt;margin-top:19.15pt;width:175.5pt;height:56.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">
                <v:textbox inset=",7.2pt,,7.2pt">
                  <w:txbxContent>
                    <w:p w14:paraId="0CC75BC1"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672576" behindDoc="0" locked="0" layoutInCell="1" allowOverlap="1" wp14:anchorId="23842C88" wp14:editId="20AD2D6F">
                <wp:simplePos x="0" y="0"/>
                <wp:positionH relativeFrom="column">
                  <wp:posOffset>-681990</wp:posOffset>
                </wp:positionH>
                <wp:positionV relativeFrom="paragraph">
                  <wp:posOffset>5502910</wp:posOffset>
                </wp:positionV>
                <wp:extent cx="1371600" cy="339090"/>
                <wp:effectExtent l="0" t="514350" r="0" b="518160"/>
                <wp:wrapNone/>
                <wp:docPr id="572323104"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421BCDD4" w14:textId="77777777" w:rsidR="00F50E98" w:rsidRPr="00C27B22" w:rsidRDefault="00F50E98" w:rsidP="00F50E98">
                            <w:pPr>
                              <w:jc w:val="center"/>
                              <w:rPr>
                                <w:lang w:val="en"/>
                              </w:rPr>
                            </w:pPr>
                            <w:r w:rsidRPr="00C27B22">
                              <w:rPr>
                                <w:lang w:val="en"/>
                              </w:rPr>
                              <w:t>Included</w:t>
                            </w:r>
                          </w:p>
                          <w:p w14:paraId="3FB426EA"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842C88" id="矩形: 圆角 4" o:spid="_x0000_s1033" style="position:absolute;margin-left:-53.7pt;margin-top:433.3pt;width:108pt;height:26.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" fillcolor="#ccecff">
                <v:textbox style="layout-flow:vertical;mso-layout-flow-alt:bottom-to-top" inset="3.6pt,,3.6pt">
                  <w:txbxContent>
                    <w:p w14:paraId="421BCDD4" w14:textId="77777777" w:rsidR="00F50E98" w:rsidRPr="00C27B22" w:rsidRDefault="00F50E98" w:rsidP="00F50E98">
                      <w:pPr>
                        <w:jc w:val="center"/>
                        <w:rPr>
                          <w:lang w:val="en"/>
                        </w:rPr>
                      </w:pPr>
                      <w:r w:rsidRPr="00C27B22">
                        <w:rPr>
                          <w:lang w:val="en"/>
                        </w:rPr>
                        <w:t>Included</w:t>
                      </w:r>
                    </w:p>
                    <w:p w14:paraId="3FB426EA"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673600" behindDoc="0" locked="0" layoutInCell="1" allowOverlap="1" wp14:anchorId="2EB4AE80" wp14:editId="649740A9">
                <wp:simplePos x="0" y="0"/>
                <wp:positionH relativeFrom="column">
                  <wp:posOffset>-681990</wp:posOffset>
                </wp:positionH>
                <wp:positionV relativeFrom="paragraph">
                  <wp:posOffset>702310</wp:posOffset>
                </wp:positionV>
                <wp:extent cx="1371600" cy="339090"/>
                <wp:effectExtent l="0" t="514350" r="0" b="518160"/>
                <wp:wrapNone/>
                <wp:docPr id="1161050191"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78861AD8" w14:textId="77777777" w:rsidR="00F50E98" w:rsidRPr="00C27B22" w:rsidRDefault="00F50E98" w:rsidP="00F50E98">
                            <w:pPr>
                              <w:jc w:val="center"/>
                              <w:rPr>
                                <w:lang w:val="en"/>
                              </w:rPr>
                            </w:pPr>
                            <w:r w:rsidRPr="00C27B22">
                              <w:rPr>
                                <w:lang w:val="en"/>
                              </w:rPr>
                              <w:t>Identification</w:t>
                            </w:r>
                          </w:p>
                          <w:p w14:paraId="4BC0C3C8"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EB4AE80" id="矩形: 圆角 3" o:spid="_x0000_s1034" style="position:absolute;margin-left:-53.7pt;margin-top:55.3pt;width:108pt;height:26.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" fillcolor="#ccecff">
                <v:textbox style="layout-flow:vertical;mso-layout-flow-alt:bottom-to-top" inset="3.6pt,,3.6pt">
                  <w:txbxContent>
                    <w:p w14:paraId="78861AD8" w14:textId="77777777" w:rsidR="00F50E98" w:rsidRPr="00C27B22" w:rsidRDefault="00F50E98" w:rsidP="00F50E98">
                      <w:pPr>
                        <w:jc w:val="center"/>
                        <w:rPr>
                          <w:lang w:val="en"/>
                        </w:rPr>
                      </w:pPr>
                      <w:r w:rsidRPr="00C27B22">
                        <w:rPr>
                          <w:lang w:val="en"/>
                        </w:rPr>
                        <w:t>Identification</w:t>
                      </w:r>
                    </w:p>
                    <w:p w14:paraId="4BC0C3C8"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675648" behindDoc="0" locked="0" layoutInCell="1" allowOverlap="1" wp14:anchorId="19987D45" wp14:editId="0A0A8CCC">
                <wp:simplePos x="0" y="0"/>
                <wp:positionH relativeFrom="column">
                  <wp:posOffset>-681355</wp:posOffset>
                </wp:positionH>
                <wp:positionV relativeFrom="paragraph">
                  <wp:posOffset>2302510</wp:posOffset>
                </wp:positionV>
                <wp:extent cx="1371600" cy="339090"/>
                <wp:effectExtent l="0" t="514350" r="0" b="518160"/>
                <wp:wrapNone/>
                <wp:docPr id="336918900"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1F4F1A9A"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9987D45" id="矩形: 圆角 1" o:spid="_x0000_s1035" style="position:absolute;margin-left:-53.65pt;margin-top:181.3pt;width:108pt;height:26.7pt;rotation:-9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" fillcolor="#ccecff">
                <v:textbox style="layout-flow:vertical;mso-layout-flow-alt:bottom-to-top" inset="3.6pt,,3.6pt">
                  <w:txbxContent>
                    <w:p w14:paraId="1F4F1A9A"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21EE02E7" w14:textId="77777777" w:rsidR="00F50E98" w:rsidRPr="00926911" w:rsidRDefault="00F50E98" w:rsidP="00F50E98">
      <w:r>
        <w:rPr>
          <w:noProof/>
        </w:rPr>
        <mc:AlternateContent>
          <mc:Choice Requires="wps">
            <w:drawing>
              <wp:anchor distT="0" distB="0" distL="114300" distR="114300" simplePos="0" relativeHeight="251661312" behindDoc="0" locked="0" layoutInCell="1" allowOverlap="1" wp14:anchorId="51C82196" wp14:editId="05BD492B">
                <wp:simplePos x="0" y="0"/>
                <wp:positionH relativeFrom="column">
                  <wp:posOffset>1419225</wp:posOffset>
                </wp:positionH>
                <wp:positionV relativeFrom="paragraph">
                  <wp:posOffset>994410</wp:posOffset>
                </wp:positionV>
                <wp:extent cx="2771775" cy="666750"/>
                <wp:effectExtent l="0" t="0" r="28575" b="19050"/>
                <wp:wrapNone/>
                <wp:docPr id="551730782"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276F7BD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7AEF57B2"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C82196" id="矩形 19" o:spid="_x0000_s1036" style="position:absolute;margin-left:111.75pt;margin-top:78.3pt;width:218.25pt;height:5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">
                <v:textbox inset=",7.2pt,,7.2pt">
                  <w:txbxContent>
                    <w:p w14:paraId="276F7BD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7AEF57B2"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679744" behindDoc="0" locked="0" layoutInCell="1" allowOverlap="1" wp14:anchorId="49ACA9A6" wp14:editId="7FF51387">
                <wp:simplePos x="0" y="0"/>
                <wp:positionH relativeFrom="column">
                  <wp:posOffset>2686050</wp:posOffset>
                </wp:positionH>
                <wp:positionV relativeFrom="paragraph">
                  <wp:posOffset>3604260</wp:posOffset>
                </wp:positionV>
                <wp:extent cx="9525" cy="257175"/>
                <wp:effectExtent l="76200" t="0" r="66675" b="47625"/>
                <wp:wrapNone/>
                <wp:docPr id="718460089"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01332CF" id="直接箭头连接符 12" o:spid="_x0000_s1026" type="#_x0000_t32" style="position:absolute;margin-left:211.5pt;margin-top:283.8pt;width:.75pt;height:20.25pt;flip:x;z-index:2516797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671552" behindDoc="0" locked="0" layoutInCell="1" allowOverlap="1" wp14:anchorId="77FB1428" wp14:editId="764134F2">
                <wp:simplePos x="0" y="0"/>
                <wp:positionH relativeFrom="column">
                  <wp:posOffset>1894840</wp:posOffset>
                </wp:positionH>
                <wp:positionV relativeFrom="paragraph">
                  <wp:posOffset>3830955</wp:posOffset>
                </wp:positionV>
                <wp:extent cx="1714500" cy="727075"/>
                <wp:effectExtent l="0" t="0" r="0" b="0"/>
                <wp:wrapNone/>
                <wp:docPr id="1535419798"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7FB2F10B"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0ED6280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FB1428" id="_x0000_s1037" style="position:absolute;margin-left:149.2pt;margin-top:301.65pt;width:135pt;height:57.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">
                <v:textbox inset=",7.2pt,,7.2pt">
                  <w:txbxContent>
                    <w:p w14:paraId="7FB2F10B"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0ED6280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665408" behindDoc="0" locked="0" layoutInCell="1" allowOverlap="1" wp14:anchorId="3E990FD7" wp14:editId="1101828D">
                <wp:simplePos x="0" y="0"/>
                <wp:positionH relativeFrom="column">
                  <wp:posOffset>2742565</wp:posOffset>
                </wp:positionH>
                <wp:positionV relativeFrom="paragraph">
                  <wp:posOffset>4453890</wp:posOffset>
                </wp:positionV>
                <wp:extent cx="0" cy="342900"/>
                <wp:effectExtent l="76200" t="0" r="57150" b="38100"/>
                <wp:wrapNone/>
                <wp:docPr id="1517229183"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970D9D4" id="直接箭头连接符 11" o:spid="_x0000_s1026" type="#_x0000_t32" style="position:absolute;margin-left:215.95pt;margin-top:350.7pt;width:0;height:27pt;z-index:25166540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663360" behindDoc="0" locked="0" layoutInCell="1" allowOverlap="1" wp14:anchorId="01FA0DBA" wp14:editId="70ED5C61">
                <wp:simplePos x="0" y="0"/>
                <wp:positionH relativeFrom="column">
                  <wp:posOffset>1866900</wp:posOffset>
                </wp:positionH>
                <wp:positionV relativeFrom="paragraph">
                  <wp:posOffset>4806315</wp:posOffset>
                </wp:positionV>
                <wp:extent cx="1714500" cy="914400"/>
                <wp:effectExtent l="0" t="0" r="0" b="0"/>
                <wp:wrapNone/>
                <wp:docPr id="1124141245"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22E684F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0087392B"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1FA0DBA" id="矩形 15" o:spid="_x0000_s1038" style="position:absolute;margin-left:147pt;margin-top:378.45pt;width:135pt;height:1in;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">
                <v:textbox inset=",7.2pt,,7.2pt">
                  <w:txbxContent>
                    <w:p w14:paraId="22E684F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0087392B"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660288" behindDoc="0" locked="0" layoutInCell="1" allowOverlap="1" wp14:anchorId="5CFDDDD7" wp14:editId="1234618B">
                <wp:simplePos x="0" y="0"/>
                <wp:positionH relativeFrom="column">
                  <wp:posOffset>3333115</wp:posOffset>
                </wp:positionH>
                <wp:positionV relativeFrom="paragraph">
                  <wp:posOffset>486410</wp:posOffset>
                </wp:positionV>
                <wp:extent cx="0" cy="457200"/>
                <wp:effectExtent l="76200" t="0" r="38100" b="38100"/>
                <wp:wrapNone/>
                <wp:docPr id="1975509594"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9C7FA2C" id="直接箭头连接符 20" o:spid="_x0000_s1026" type="#_x0000_t32" style="position:absolute;margin-left:262.45pt;margin-top:38.3pt;width:0;height:36pt;z-index:2516602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659264" behindDoc="0" locked="0" layoutInCell="1" allowOverlap="1" wp14:anchorId="7E8EBC34" wp14:editId="44D70543">
                <wp:simplePos x="0" y="0"/>
                <wp:positionH relativeFrom="column">
                  <wp:posOffset>1961515</wp:posOffset>
                </wp:positionH>
                <wp:positionV relativeFrom="paragraph">
                  <wp:posOffset>492760</wp:posOffset>
                </wp:positionV>
                <wp:extent cx="0" cy="457200"/>
                <wp:effectExtent l="76200" t="0" r="38100" b="38100"/>
                <wp:wrapNone/>
                <wp:docPr id="1403075863"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CA1F0A5" id="直接箭头连接符 21" o:spid="_x0000_s1026" type="#_x0000_t32" style="position:absolute;margin-left:154.45pt;margin-top:38.8pt;width:0;height:36pt;z-index:25165926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662336" behindDoc="0" locked="0" layoutInCell="1" allowOverlap="1" wp14:anchorId="07F1A440" wp14:editId="5C36D49C">
                <wp:simplePos x="0" y="0"/>
                <wp:positionH relativeFrom="column">
                  <wp:posOffset>1860550</wp:posOffset>
                </wp:positionH>
                <wp:positionV relativeFrom="paragraph">
                  <wp:posOffset>1795780</wp:posOffset>
                </wp:positionV>
                <wp:extent cx="1670050" cy="571500"/>
                <wp:effectExtent l="0" t="0" r="6350" b="0"/>
                <wp:wrapNone/>
                <wp:docPr id="164054935"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0A98CE7"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38F327D"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F1A440" id="矩形 18" o:spid="_x0000_s1039" style="position:absolute;margin-left:146.5pt;margin-top:141.4pt;width:131.5pt;height: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">
                <v:textbox inset=",7.2pt,,7.2pt">
                  <w:txbxContent>
                    <w:p w14:paraId="10A98CE7"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38F327D"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664384" behindDoc="0" locked="0" layoutInCell="1" allowOverlap="1" wp14:anchorId="3E8748B4" wp14:editId="66FCE7AC">
                <wp:simplePos x="0" y="0"/>
                <wp:positionH relativeFrom="column">
                  <wp:posOffset>2713990</wp:posOffset>
                </wp:positionH>
                <wp:positionV relativeFrom="paragraph">
                  <wp:posOffset>2372995</wp:posOffset>
                </wp:positionV>
                <wp:extent cx="0" cy="457200"/>
                <wp:effectExtent l="76200" t="0" r="38100" b="38100"/>
                <wp:wrapNone/>
                <wp:docPr id="140469378"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2DCA757" id="直接箭头连接符 14" o:spid="_x0000_s1026" type="#_x0000_t32" style="position:absolute;margin-left:213.7pt;margin-top:186.85pt;width:0;height:36pt;z-index:25166438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01595298" w14:textId="77777777" w:rsidR="00F50E98" w:rsidRDefault="00F50E98" w:rsidP="00F50E98"/>
    <w:p w14:paraId="5AC23854" w14:textId="77777777" w:rsidR="00F50E98" w:rsidRDefault="00F50E98" w:rsidP="00F50E98"/>
    <w:p w14:paraId="67F7E7AC" w14:textId="77777777" w:rsidR="00F50E98" w:rsidRDefault="00F50E98" w:rsidP="00F50E98"/>
    <w:p w14:paraId="2C7FB223"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39E1BDD6"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243C7B68" w14:textId="77777777" w:rsidR="00F50E98" w:rsidRPr="006412DE" w:rsidRDefault="00F50E98" w:rsidP="00F50E98"/>
    <w:p w14:paraId="3F571541" w14:textId="77777777" w:rsidR="00F50E98" w:rsidRPr="006412DE" w:rsidRDefault="00F50E98" w:rsidP="00F50E98"/>
    <w:p w14:paraId="0AD73B9A" w14:textId="77777777" w:rsidR="00F50E98" w:rsidRPr="006412DE" w:rsidRDefault="00F50E98" w:rsidP="00F50E98"/>
    <w:p w14:paraId="7E164661" w14:textId="77777777" w:rsidR="00F50E98" w:rsidRPr="006412DE" w:rsidRDefault="00F50E98" w:rsidP="00F50E98"/>
    <w:p w14:paraId="3796E35C"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329D1E75"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50A646C5" w14:textId="77777777" w:rsidR="00F50E98" w:rsidRPr="008A2FA2" w:rsidRDefault="00F50E98" w:rsidP="00F50E98">
      <w:pPr>
        <w:pStyle w:val="NoSpacing"/>
        <w:jc w:val="center"/>
        <w:rPr>
          <w:rStyle w:val="SubtleEmphasis"/>
          <w:i w:val="0"/>
          <w:iCs w:val="0"/>
        </w:rPr>
      </w:pPr>
      <w:hyperlink r:id="rId6" w:history="1">
        <w:r w:rsidRPr="008A2FA2">
          <w:rPr>
            <w:rStyle w:val="SubtleEmphasis"/>
          </w:rPr>
          <w:t>270328700@yoobeestudent.ac.nz</w:t>
        </w:r>
      </w:hyperlink>
      <w:r w:rsidRPr="008A2FA2">
        <w:rPr>
          <w:rStyle w:val="SubtleEmphasis"/>
        </w:rPr>
        <w:t xml:space="preserve">, </w:t>
      </w:r>
      <w:hyperlink r:id="rId7" w:history="1">
        <w:r w:rsidRPr="008A2FA2">
          <w:rPr>
            <w:rStyle w:val="SubtleEmphasis"/>
          </w:rPr>
          <w:t>fs@imady.com</w:t>
        </w:r>
      </w:hyperlink>
    </w:p>
    <w:p w14:paraId="15F5CC5C" w14:textId="77777777" w:rsidR="00F50E98" w:rsidRPr="006412DE" w:rsidRDefault="00F50E98" w:rsidP="00F50E98"/>
    <w:p w14:paraId="11ADA244" w14:textId="77777777" w:rsidR="00F50E98" w:rsidRPr="006412DE" w:rsidRDefault="00F50E98" w:rsidP="00F50E98"/>
    <w:p w14:paraId="4D36D10F" w14:textId="77777777" w:rsidR="00F50E98" w:rsidRPr="006412DE" w:rsidRDefault="00F50E98" w:rsidP="00F50E98">
      <w:r>
        <w:softHyphen/>
      </w:r>
      <w:r>
        <w:softHyphen/>
      </w:r>
      <w:r>
        <w:softHyphen/>
      </w:r>
    </w:p>
    <w:p w14:paraId="4AFF1BCB" w14:textId="77777777" w:rsidR="00F50E98" w:rsidRPr="006412DE" w:rsidRDefault="00F50E98" w:rsidP="00F50E98"/>
    <w:p w14:paraId="37DA1170" w14:textId="77777777" w:rsidR="00F50E98" w:rsidRPr="006412DE" w:rsidRDefault="00F50E98" w:rsidP="00F50E98"/>
    <w:p w14:paraId="43DBD599" w14:textId="77777777" w:rsidR="00F50E98" w:rsidRPr="006412DE" w:rsidRDefault="00F50E98" w:rsidP="00F50E98"/>
    <w:p w14:paraId="639E153D"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42A1AA04" w14:textId="77777777" w:rsidR="00F50E98" w:rsidRPr="008A2FA2" w:rsidRDefault="00F50E98" w:rsidP="00F50E98">
      <w:pPr>
        <w:pStyle w:val="NoSpacing"/>
        <w:jc w:val="center"/>
        <w:rPr>
          <w:rStyle w:val="SubtleEmphasis"/>
        </w:rPr>
      </w:pPr>
      <w:r w:rsidRPr="008A2FA2">
        <w:rPr>
          <w:rStyle w:val="SubtleEmphasis"/>
        </w:rPr>
        <w:t>Supervisory team:</w:t>
      </w:r>
    </w:p>
    <w:p w14:paraId="4F0421A9" w14:textId="77777777" w:rsidR="00F50E98" w:rsidRPr="008A2FA2" w:rsidRDefault="00F50E98" w:rsidP="00F50E98">
      <w:pPr>
        <w:pStyle w:val="NoSpacing"/>
        <w:jc w:val="center"/>
        <w:rPr>
          <w:rStyle w:val="SubtleEmphasis"/>
        </w:rPr>
      </w:pPr>
      <w:r w:rsidRPr="008A2FA2">
        <w:rPr>
          <w:rStyle w:val="SubtleEmphasis"/>
        </w:rPr>
        <w:t>Arun Kumar</w:t>
      </w:r>
    </w:p>
    <w:p w14:paraId="6C8C31CD" w14:textId="77777777" w:rsidR="00F50E98" w:rsidRPr="006412DE" w:rsidRDefault="00F50E98" w:rsidP="00F50E98"/>
    <w:p w14:paraId="595F6468" w14:textId="77777777" w:rsidR="00F50E98" w:rsidRPr="006412DE" w:rsidRDefault="00F50E98" w:rsidP="00F50E98"/>
    <w:sdt>
      <w:sdtPr>
        <w:rPr>
          <w:rFonts w:eastAsia="SimSun"/>
          <w:color w:val="auto"/>
          <w:sz w:val="22"/>
          <w:szCs w:val="22"/>
        </w:rPr>
        <w:id w:val="1307822929"/>
        <w:docPartObj>
          <w:docPartGallery w:val="Table of Contents"/>
          <w:docPartUnique/>
        </w:docPartObj>
      </w:sdtPr>
      <w:sdtEndPr>
        <w:rPr>
          <w:b/>
          <w:bCs/>
          <w:noProof/>
        </w:rPr>
      </w:sdtEndPr>
      <w:sdtContent>
        <w:p w14:paraId="3B9BC904" w14:textId="77777777" w:rsidR="00F50E98" w:rsidRPr="00A677B3" w:rsidRDefault="00F50E98" w:rsidP="00F50E98">
          <w:pPr>
            <w:pStyle w:val="TOCHeading"/>
            <w:numPr>
              <w:ilvl w:val="0"/>
              <w:numId w:val="0"/>
            </w:numPr>
            <w:rPr>
              <w:b/>
              <w:bCs/>
            </w:rPr>
          </w:pPr>
          <w:r w:rsidRPr="00A677B3">
            <w:rPr>
              <w:b/>
              <w:bCs/>
            </w:rPr>
            <w:t>Contents</w:t>
          </w:r>
        </w:p>
        <w:p w14:paraId="627B731F"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34FC4FD8"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4E8FD44E"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7ED08F1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220DA478"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006B5E0C"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3203ACA8"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520368A5"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67D26F72"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0F0A6759"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1D2B6945"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25724ECA"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2D45633E"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59FCFC6A"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596C65DE"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2E8CDD0D"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6D0908AC"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0E9E9D3B"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7602A5E4"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5EA30447"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2EE7F9BA" w14:textId="77777777" w:rsidR="00F50E98" w:rsidRDefault="00F50E98" w:rsidP="00F50E98">
          <w:r>
            <w:rPr>
              <w:b/>
              <w:bCs/>
              <w:noProof/>
            </w:rPr>
            <w:lastRenderedPageBreak/>
            <w:fldChar w:fldCharType="end"/>
          </w:r>
        </w:p>
      </w:sdtContent>
    </w:sdt>
    <w:p w14:paraId="1464178F" w14:textId="77777777" w:rsidR="00F50E98" w:rsidRDefault="00F50E98" w:rsidP="00F50E98"/>
    <w:p w14:paraId="5EE88B42" w14:textId="77777777" w:rsidR="00F50E98" w:rsidRDefault="00F50E98" w:rsidP="00F50E98"/>
    <w:p w14:paraId="1A3359AA" w14:textId="77777777" w:rsidR="00F50E98" w:rsidRDefault="00F50E98" w:rsidP="00F50E98">
      <w:r>
        <w:br w:type="page"/>
      </w:r>
    </w:p>
    <w:p w14:paraId="3F039DCF" w14:textId="77777777" w:rsidR="00F50E98" w:rsidRPr="00646337" w:rsidRDefault="00F50E98" w:rsidP="00F50E98">
      <w:pPr>
        <w:pStyle w:val="Heading1"/>
      </w:pPr>
      <w:r w:rsidRPr="00646337">
        <w:lastRenderedPageBreak/>
        <w:t>Abstract</w:t>
      </w:r>
    </w:p>
    <w:p w14:paraId="08C9D9E1"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42B851BF"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3424F164" w14:textId="77777777" w:rsidR="00F50E98" w:rsidRDefault="00F50E98" w:rsidP="00F50E98"/>
    <w:p w14:paraId="084D5D7A"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1B07C420" w14:textId="77777777" w:rsidR="00F50E98" w:rsidRDefault="00F50E98" w:rsidP="00F50E98">
      <w:pPr>
        <w:rPr>
          <w:lang w:val="en-US"/>
        </w:rPr>
      </w:pPr>
    </w:p>
    <w:p w14:paraId="13FBB8F3" w14:textId="77777777" w:rsidR="00F50E98" w:rsidRDefault="00F50E98" w:rsidP="00F50E98">
      <w:pPr>
        <w:rPr>
          <w:lang w:val="en-US"/>
        </w:rPr>
      </w:pPr>
    </w:p>
    <w:p w14:paraId="3AF2F408" w14:textId="77777777" w:rsidR="00F50E98" w:rsidRDefault="00F50E98" w:rsidP="00F50E98">
      <w:pPr>
        <w:pStyle w:val="Heading1"/>
      </w:pPr>
      <w:r w:rsidRPr="00AF4DF8">
        <w:t>Introduction</w:t>
      </w:r>
    </w:p>
    <w:p w14:paraId="1588A1C3"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35B27AED"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1B229BB5"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19BC3EC8"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65C131D5" w14:textId="77777777" w:rsidR="00F50E98" w:rsidRDefault="00F50E98" w:rsidP="00F50E98">
      <w:pPr>
        <w:rPr>
          <w:lang w:val="en-US"/>
        </w:rPr>
      </w:pPr>
    </w:p>
    <w:p w14:paraId="3FA1948B" w14:textId="77777777" w:rsidR="00F50E98" w:rsidRPr="00E82D88" w:rsidRDefault="00F50E98" w:rsidP="00F50E98">
      <w:pPr>
        <w:rPr>
          <w:lang w:val="en-US"/>
        </w:rPr>
      </w:pPr>
      <w:r w:rsidRPr="00E82D88">
        <w:rPr>
          <w:lang w:val="en-US"/>
        </w:rPr>
        <w:t xml:space="preserve"> </w:t>
      </w:r>
    </w:p>
    <w:p w14:paraId="34CC5C02" w14:textId="77777777" w:rsidR="00F50E98" w:rsidRPr="00505AEB" w:rsidRDefault="00F50E98" w:rsidP="00F50E98">
      <w:pPr>
        <w:rPr>
          <w:lang w:val="en-US"/>
        </w:rPr>
      </w:pPr>
    </w:p>
    <w:p w14:paraId="1EF28575" w14:textId="77777777" w:rsidR="00F50E98" w:rsidRDefault="00F50E98" w:rsidP="00F50E98">
      <w:pPr>
        <w:pStyle w:val="Heading1"/>
      </w:pPr>
      <w:r w:rsidRPr="00926911">
        <w:t>Literature Review</w:t>
      </w:r>
    </w:p>
    <w:p w14:paraId="58F68CFA"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058B4ADC"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4BC38CF3"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28031481" w14:textId="77777777" w:rsidR="00F50E98" w:rsidRDefault="00F50E98" w:rsidP="00F50E98">
      <w:pPr>
        <w:pStyle w:val="ListParagraph"/>
        <w:numPr>
          <w:ilvl w:val="0"/>
          <w:numId w:val="11"/>
        </w:numPr>
        <w:rPr>
          <w:lang w:eastAsia="zh-CN"/>
        </w:rPr>
      </w:pPr>
      <w:r>
        <w:rPr>
          <w:lang w:eastAsia="zh-CN"/>
        </w:rPr>
        <w:t>C-ITS</w:t>
      </w:r>
    </w:p>
    <w:p w14:paraId="1936649E"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56BECD60"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70D9BCC1" w14:textId="77777777" w:rsidR="00F50E98" w:rsidRDefault="00F50E98" w:rsidP="00F50E98">
      <w:pPr>
        <w:pStyle w:val="ListParagraph"/>
        <w:numPr>
          <w:ilvl w:val="0"/>
          <w:numId w:val="11"/>
        </w:numPr>
        <w:rPr>
          <w:lang w:eastAsia="zh-CN"/>
        </w:rPr>
      </w:pPr>
      <w:r>
        <w:rPr>
          <w:lang w:eastAsia="zh-CN"/>
        </w:rPr>
        <w:t>AI and ML</w:t>
      </w:r>
    </w:p>
    <w:p w14:paraId="6C2B32FE"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50503647"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303F3350"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03A03EA9"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35908E85"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05B855D8" w14:textId="77777777" w:rsidR="00F50E98" w:rsidRDefault="00F50E98" w:rsidP="00F50E98">
      <w:pPr>
        <w:pStyle w:val="ListParagraph"/>
        <w:numPr>
          <w:ilvl w:val="0"/>
          <w:numId w:val="11"/>
        </w:numPr>
      </w:pPr>
      <w:r>
        <w:t>Autonomous Driving</w:t>
      </w:r>
    </w:p>
    <w:p w14:paraId="0BC1E490"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286A186B"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09378BE1"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32FDE366" w14:textId="77777777" w:rsidR="00F50E98" w:rsidRDefault="00F50E98" w:rsidP="00F50E98"/>
    <w:p w14:paraId="51097D6C" w14:textId="77777777" w:rsidR="00F50E98" w:rsidRPr="00DB2C44" w:rsidRDefault="00F50E98" w:rsidP="00F50E98"/>
    <w:p w14:paraId="741D6901" w14:textId="77777777" w:rsidR="00F50E98" w:rsidRPr="00926911" w:rsidRDefault="00F50E98" w:rsidP="00F50E98">
      <w:pPr>
        <w:pStyle w:val="Heading1"/>
      </w:pPr>
      <w:r w:rsidRPr="00926911">
        <w:lastRenderedPageBreak/>
        <w:t>Overview of Dublin Bus ITS Implementation</w:t>
      </w:r>
    </w:p>
    <w:p w14:paraId="27524439"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1A101819"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7679454E"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2564B374"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23453532" w14:textId="77777777" w:rsidR="00F50E98" w:rsidRPr="00926911" w:rsidRDefault="00F50E98" w:rsidP="00F50E98"/>
    <w:p w14:paraId="311680A7" w14:textId="77777777" w:rsidR="00F50E98" w:rsidRDefault="00F50E98" w:rsidP="00F50E98">
      <w:pPr>
        <w:pStyle w:val="Heading2"/>
      </w:pPr>
      <w:r w:rsidRPr="00926911">
        <w:t>Electronic Ticket Machines (ETM)</w:t>
      </w:r>
    </w:p>
    <w:p w14:paraId="47525711"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3CE2FD32"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6B182EB8"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19C53498" w14:textId="77777777" w:rsidR="00F50E98" w:rsidRPr="00CB4F54" w:rsidRDefault="00F50E98" w:rsidP="00F50E98">
      <w:pPr>
        <w:rPr>
          <w:lang w:val="en-US"/>
        </w:rPr>
      </w:pPr>
    </w:p>
    <w:p w14:paraId="3D7F667D" w14:textId="77777777" w:rsidR="00F50E98" w:rsidRDefault="00F50E98" w:rsidP="00F50E98">
      <w:pPr>
        <w:pStyle w:val="Heading2"/>
      </w:pPr>
      <w:r w:rsidRPr="00926911">
        <w:t>Integrated Ticketing</w:t>
      </w:r>
      <w:r>
        <w:t xml:space="preserve"> System</w:t>
      </w:r>
    </w:p>
    <w:p w14:paraId="5B8B96E2"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15285543" w14:textId="77777777" w:rsidR="00F50E98" w:rsidRDefault="00F50E98" w:rsidP="00F50E98"/>
    <w:p w14:paraId="475BBA2A"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2501BA65" w14:textId="77777777" w:rsidR="00F50E98" w:rsidRDefault="00F50E98" w:rsidP="00F50E98"/>
    <w:p w14:paraId="4E588610" w14:textId="77777777" w:rsidR="00F50E98" w:rsidRDefault="00F50E98" w:rsidP="00F50E98">
      <w:pPr>
        <w:pStyle w:val="Heading2"/>
      </w:pPr>
      <w:r w:rsidRPr="00926911">
        <w:t>Automatic Vehicle Location (AVL)</w:t>
      </w:r>
    </w:p>
    <w:p w14:paraId="351BF7B1"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0CFA2003" w14:textId="77777777" w:rsidR="00F50E98" w:rsidRPr="00972D4E" w:rsidRDefault="00F50E98" w:rsidP="00F50E98"/>
    <w:p w14:paraId="72AADD57" w14:textId="77777777" w:rsidR="00F50E98" w:rsidRDefault="00F50E98" w:rsidP="00F50E98">
      <w:pPr>
        <w:pStyle w:val="Heading2"/>
      </w:pPr>
      <w:r w:rsidRPr="00926911">
        <w:t>Control Centre operations</w:t>
      </w:r>
    </w:p>
    <w:p w14:paraId="1FFA5309"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615040A2"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5ECC61D0"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61D15608" w14:textId="77777777" w:rsidR="00F50E98" w:rsidRPr="00EA2261" w:rsidRDefault="00F50E98" w:rsidP="00F50E98"/>
    <w:p w14:paraId="36DE5935" w14:textId="77777777" w:rsidR="00F50E98" w:rsidRDefault="00F50E98" w:rsidP="00F50E98">
      <w:pPr>
        <w:pStyle w:val="Heading2"/>
      </w:pPr>
      <w:r w:rsidRPr="00926911">
        <w:t>Real-Time Passenger Information (RTPI)</w:t>
      </w:r>
    </w:p>
    <w:p w14:paraId="0B111A1A"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2A2314BD"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1EDF6078" w14:textId="77777777" w:rsidR="00F50E98" w:rsidRPr="00874241" w:rsidRDefault="00F50E98" w:rsidP="00F50E98"/>
    <w:p w14:paraId="7A848BD8" w14:textId="77777777" w:rsidR="00F50E98" w:rsidRPr="00926911" w:rsidRDefault="00F50E98" w:rsidP="00F50E98">
      <w:pPr>
        <w:pStyle w:val="Heading2"/>
      </w:pPr>
      <w:r w:rsidRPr="00926911">
        <w:t>CCTV Integration and Other Developments</w:t>
      </w:r>
    </w:p>
    <w:p w14:paraId="49F5DCC6"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782362C8"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00917E1C" w14:textId="77777777" w:rsidR="00F50E98" w:rsidRDefault="00F50E98" w:rsidP="00F50E98"/>
    <w:p w14:paraId="689F9791" w14:textId="77777777" w:rsidR="00F50E98" w:rsidRDefault="00F50E98" w:rsidP="00F50E98"/>
    <w:p w14:paraId="4D8673A3" w14:textId="77777777" w:rsidR="00F50E98" w:rsidRDefault="00F50E98" w:rsidP="00F50E98"/>
    <w:p w14:paraId="3A0F10FA" w14:textId="77777777" w:rsidR="00F50E98" w:rsidRPr="00926911" w:rsidRDefault="00F50E98" w:rsidP="00F50E98">
      <w:pPr>
        <w:pStyle w:val="Heading2"/>
      </w:pPr>
      <w:r w:rsidRPr="00926911">
        <w:t>Traffic Signal Priority (TSP)</w:t>
      </w:r>
    </w:p>
    <w:p w14:paraId="6F0B1BB6"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18330D9B"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799DA9C7"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30873985"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4EB67177"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482BCD61" w14:textId="77777777" w:rsidR="00F50E98" w:rsidRDefault="00F50E98" w:rsidP="00F50E98"/>
    <w:p w14:paraId="5372D256" w14:textId="77777777" w:rsidR="00F50E98" w:rsidRPr="00926911" w:rsidRDefault="00F50E98" w:rsidP="00F50E98"/>
    <w:p w14:paraId="76FC0DBF" w14:textId="77777777" w:rsidR="00F50E98" w:rsidRPr="00926911" w:rsidRDefault="00F50E98" w:rsidP="00F50E98">
      <w:pPr>
        <w:pStyle w:val="Heading1"/>
      </w:pPr>
      <w:r w:rsidRPr="00926911">
        <w:t>Challenges and Benefits</w:t>
      </w:r>
    </w:p>
    <w:p w14:paraId="3EA856CB"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5B166DB4"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067B88EE"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4C40D393"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6E018252"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4AF16E69" w14:textId="77777777" w:rsidR="00F50E98" w:rsidRDefault="00F50E98" w:rsidP="00F50E98"/>
    <w:p w14:paraId="2B259E45" w14:textId="77777777" w:rsidR="00F50E98" w:rsidRPr="00926911" w:rsidRDefault="00F50E98" w:rsidP="00F50E98">
      <w:pPr>
        <w:pStyle w:val="Heading1"/>
      </w:pPr>
      <w:r w:rsidRPr="00926911">
        <w:t>Comparison with International Standards</w:t>
      </w:r>
    </w:p>
    <w:p w14:paraId="5D3574A9"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66C96F0E"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58B648FF" w14:textId="77777777" w:rsidR="00F50E98" w:rsidRDefault="00F50E98" w:rsidP="00F50E98"/>
    <w:p w14:paraId="641B4177" w14:textId="77777777" w:rsidR="00F50E98" w:rsidRPr="00926911" w:rsidRDefault="00F50E98" w:rsidP="00F50E98">
      <w:pPr>
        <w:pStyle w:val="Heading1"/>
      </w:pPr>
      <w:r w:rsidRPr="00926911">
        <w:t>Case Studies and Examples</w:t>
      </w:r>
    </w:p>
    <w:p w14:paraId="04AB627A"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3DED998B" w14:textId="77777777" w:rsidR="00F50E98" w:rsidRDefault="00F50E98" w:rsidP="00F50E98">
      <w:r>
        <w:lastRenderedPageBreak/>
        <w:t xml:space="preserve">There are already enriched cases of practices and experiments for applying cutting edge techniques around the world at different levels. </w:t>
      </w:r>
    </w:p>
    <w:p w14:paraId="5F283E50"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25EB7495"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54E432B9" w14:textId="77777777" w:rsidR="00F50E98" w:rsidRDefault="00F50E98" w:rsidP="00F50E98"/>
    <w:p w14:paraId="517ABEB2" w14:textId="77777777" w:rsidR="00F50E98" w:rsidRPr="00926911" w:rsidRDefault="00F50E98" w:rsidP="00F50E98"/>
    <w:p w14:paraId="6CF2842F" w14:textId="77777777" w:rsidR="00F50E98" w:rsidRPr="00926911" w:rsidRDefault="00F50E98" w:rsidP="00F50E98">
      <w:pPr>
        <w:pStyle w:val="Heading1"/>
      </w:pPr>
      <w:r w:rsidRPr="00926911">
        <w:t>Future Directions and Recommendations</w:t>
      </w:r>
    </w:p>
    <w:p w14:paraId="2EC5F0E4"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7AB7315E" w14:textId="77777777" w:rsidR="00F50E98" w:rsidRDefault="00F50E98" w:rsidP="00F50E98">
      <w:r>
        <w:t>To further enhance the ITS framework at Dublin Bus, the following actionable recommendations could be considered:</w:t>
      </w:r>
    </w:p>
    <w:p w14:paraId="60EDDB7B" w14:textId="77777777" w:rsidR="00F50E98" w:rsidRDefault="00F50E98" w:rsidP="00F50E98">
      <w:pPr>
        <w:pStyle w:val="ListParagraph"/>
        <w:numPr>
          <w:ilvl w:val="0"/>
          <w:numId w:val="11"/>
        </w:numPr>
      </w:pPr>
      <w:r>
        <w:t xml:space="preserve">Cooperative Intelligent Transport Systems (C-ITS): </w:t>
      </w:r>
    </w:p>
    <w:p w14:paraId="2009F319"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38BFD1C3" w14:textId="77777777" w:rsidR="00F50E98" w:rsidRDefault="00F50E98" w:rsidP="00F50E98">
      <w:pPr>
        <w:pStyle w:val="ListParagraph"/>
        <w:numPr>
          <w:ilvl w:val="0"/>
          <w:numId w:val="11"/>
        </w:numPr>
      </w:pPr>
      <w:r>
        <w:lastRenderedPageBreak/>
        <w:t xml:space="preserve">AI and ML Technologies: </w:t>
      </w:r>
    </w:p>
    <w:p w14:paraId="31DEEADA"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4FE46BD6" w14:textId="77777777" w:rsidR="00F50E98" w:rsidRDefault="00F50E98" w:rsidP="00F50E98">
      <w:pPr>
        <w:pStyle w:val="ListParagraph"/>
        <w:numPr>
          <w:ilvl w:val="0"/>
          <w:numId w:val="11"/>
        </w:numPr>
      </w:pPr>
      <w:r>
        <w:t xml:space="preserve">Autonomous Driving: </w:t>
      </w:r>
    </w:p>
    <w:p w14:paraId="0909C4E4"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56D311A1" w14:textId="77777777" w:rsidR="00F50E98" w:rsidRDefault="00F50E98" w:rsidP="00F50E98"/>
    <w:p w14:paraId="7A582D2B" w14:textId="77777777" w:rsidR="00F50E98" w:rsidRDefault="00F50E98" w:rsidP="00F50E98"/>
    <w:p w14:paraId="23C9C91A" w14:textId="77777777" w:rsidR="00F50E98" w:rsidRDefault="00F50E98" w:rsidP="00F50E98"/>
    <w:p w14:paraId="0F34B54D" w14:textId="77777777" w:rsidR="00F50E98" w:rsidRPr="00926911" w:rsidRDefault="00F50E98" w:rsidP="00F50E98">
      <w:pPr>
        <w:pStyle w:val="Heading1"/>
      </w:pPr>
      <w:r w:rsidRPr="00926911">
        <w:t>Challenges and Considerations</w:t>
      </w:r>
    </w:p>
    <w:p w14:paraId="741C100E" w14:textId="77777777" w:rsidR="00F50E98" w:rsidRDefault="00F50E98" w:rsidP="00F50E98">
      <w:r>
        <w:t>There are certain challenges and considerations ahead to escalate the current ITS with AI and ML technologies.</w:t>
      </w:r>
    </w:p>
    <w:p w14:paraId="73A0D50E"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7C1A708B"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1D5C8B72"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025E4D24"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76C1FE72"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0B4B473E" w14:textId="77777777" w:rsidR="00F50E98" w:rsidRPr="00E60EC4" w:rsidRDefault="00F50E98" w:rsidP="00F50E98"/>
    <w:p w14:paraId="61F8C840" w14:textId="77777777" w:rsidR="00F50E98" w:rsidRDefault="00F50E98" w:rsidP="00F50E98"/>
    <w:p w14:paraId="202717F8" w14:textId="77777777" w:rsidR="00F50E98" w:rsidRPr="00926911" w:rsidRDefault="00F50E98" w:rsidP="00F50E98">
      <w:pPr>
        <w:pStyle w:val="Heading1"/>
      </w:pPr>
      <w:r w:rsidRPr="00926911">
        <w:t>Recommendations for AI and ML Integration</w:t>
      </w:r>
    </w:p>
    <w:p w14:paraId="16CF3AF8"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27160693" w14:textId="77777777" w:rsidR="00F50E98" w:rsidRDefault="00F50E98" w:rsidP="00F50E98">
      <w:pPr>
        <w:pStyle w:val="ListParagraph"/>
        <w:numPr>
          <w:ilvl w:val="0"/>
          <w:numId w:val="11"/>
        </w:numPr>
      </w:pPr>
      <w:r>
        <w:t xml:space="preserve">Enhanced predictive techniques </w:t>
      </w:r>
    </w:p>
    <w:p w14:paraId="1306FE03" w14:textId="77777777" w:rsidR="00F50E98" w:rsidRDefault="00F50E98" w:rsidP="00F50E98">
      <w:r>
        <w:t xml:space="preserve">AI and ML can significantly improve the accuracy of traffic prediction models, helping to anticipate congestion and delays. </w:t>
      </w:r>
    </w:p>
    <w:p w14:paraId="0E4B6CF2" w14:textId="77777777" w:rsidR="00F50E98" w:rsidRDefault="00F50E98" w:rsidP="00F50E98">
      <w:pPr>
        <w:pStyle w:val="ListParagraph"/>
        <w:numPr>
          <w:ilvl w:val="0"/>
          <w:numId w:val="11"/>
        </w:numPr>
      </w:pPr>
      <w:r>
        <w:t xml:space="preserve">Real-time decision-making </w:t>
      </w:r>
    </w:p>
    <w:p w14:paraId="7E9F27B3"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3AC2E92D" w14:textId="77777777" w:rsidR="00F50E98" w:rsidRDefault="00F50E98" w:rsidP="00F50E98">
      <w:pPr>
        <w:pStyle w:val="ListParagraph"/>
        <w:numPr>
          <w:ilvl w:val="0"/>
          <w:numId w:val="11"/>
        </w:numPr>
      </w:pPr>
      <w:r>
        <w:t xml:space="preserve">Personalised services </w:t>
      </w:r>
    </w:p>
    <w:p w14:paraId="62783398"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38603CAA" w14:textId="77777777" w:rsidR="00F50E98" w:rsidRDefault="00F50E98" w:rsidP="00F50E98">
      <w:pPr>
        <w:pStyle w:val="ListParagraph"/>
        <w:numPr>
          <w:ilvl w:val="0"/>
          <w:numId w:val="11"/>
        </w:numPr>
      </w:pPr>
      <w:r>
        <w:t>Advanced safety measures</w:t>
      </w:r>
    </w:p>
    <w:p w14:paraId="5F04158E" w14:textId="77777777" w:rsidR="00F50E98" w:rsidRDefault="00F50E98" w:rsidP="00F50E98">
      <w:r>
        <w:t>AI and ML can help implement advanced safety measures such as collision-avoidance systems, real-time vehicle diagnostics, and proactive maintenance scheduling.</w:t>
      </w:r>
    </w:p>
    <w:p w14:paraId="3ABBD396" w14:textId="77777777" w:rsidR="00F50E98" w:rsidRDefault="00F50E98" w:rsidP="00F50E98">
      <w:pPr>
        <w:pStyle w:val="ListParagraph"/>
        <w:numPr>
          <w:ilvl w:val="0"/>
          <w:numId w:val="11"/>
        </w:numPr>
      </w:pPr>
      <w:r>
        <w:t>Intelligent driver assistants</w:t>
      </w:r>
    </w:p>
    <w:p w14:paraId="52B0E3A7" w14:textId="77777777" w:rsidR="00F50E98" w:rsidRDefault="00F50E98" w:rsidP="00F50E98">
      <w:r>
        <w:t>Using AI based driving assistants has potential to improve the efficiency of human driver, while alleviating the pressure of being continuously monitored.</w:t>
      </w:r>
    </w:p>
    <w:p w14:paraId="671A666A" w14:textId="77777777" w:rsidR="00F50E98" w:rsidRDefault="00F50E98" w:rsidP="00F50E98">
      <w:pPr>
        <w:pStyle w:val="ListParagraph"/>
        <w:numPr>
          <w:ilvl w:val="0"/>
          <w:numId w:val="11"/>
        </w:numPr>
      </w:pPr>
      <w:r>
        <w:t>Experiments for unmanned driving</w:t>
      </w:r>
    </w:p>
    <w:p w14:paraId="7AD7EE29" w14:textId="77777777" w:rsidR="00F50E98" w:rsidRDefault="00F50E98" w:rsidP="00F50E98">
      <w:r>
        <w:t>In certain area with conditions enable potential unmanned bus driving, it is suggested experiments shall be undertaken to prepare future autonomous bus operation.</w:t>
      </w:r>
    </w:p>
    <w:p w14:paraId="48D88C30" w14:textId="77777777" w:rsidR="00F50E98" w:rsidRDefault="00F50E98" w:rsidP="00F50E98"/>
    <w:p w14:paraId="3686D97E" w14:textId="77777777" w:rsidR="00F50E98" w:rsidRDefault="00F50E98" w:rsidP="00F50E98"/>
    <w:p w14:paraId="6E527842" w14:textId="77777777" w:rsidR="00F50E98" w:rsidRDefault="00F50E98" w:rsidP="00F50E98"/>
    <w:p w14:paraId="6CDC72BC" w14:textId="77777777" w:rsidR="00F50E98" w:rsidRPr="00926911" w:rsidRDefault="00F50E98" w:rsidP="00F50E98">
      <w:pPr>
        <w:pStyle w:val="Heading1"/>
      </w:pPr>
      <w:r w:rsidRPr="00926911">
        <w:t>Conclusion</w:t>
      </w:r>
    </w:p>
    <w:p w14:paraId="602A92C0"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5C4CC4B6"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082368B7"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5174EBDA"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0D88ECF4" w14:textId="77777777" w:rsidR="00F50E98" w:rsidRDefault="00F50E98" w:rsidP="00F50E98">
      <w:pPr>
        <w:spacing w:before="0" w:after="160" w:line="259" w:lineRule="auto"/>
      </w:pPr>
      <w:r>
        <w:br w:type="page"/>
      </w:r>
    </w:p>
    <w:p w14:paraId="58F70F8D" w14:textId="77777777" w:rsidR="00F50E98" w:rsidRDefault="00F50E98" w:rsidP="00F50E98"/>
    <w:p w14:paraId="191C75EF" w14:textId="77777777" w:rsidR="00F50E98" w:rsidRPr="00926911" w:rsidRDefault="00F50E98" w:rsidP="00F50E98">
      <w:pPr>
        <w:pStyle w:val="Heading1"/>
      </w:pPr>
      <w:r w:rsidRPr="00926911">
        <w:t>References</w:t>
      </w:r>
    </w:p>
    <w:p w14:paraId="73E4FFE7"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333A35F5"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5B34C75A"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12D0AF40"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6ADFDEC6"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2972386F"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1DEBC062"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78404312"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5459F0B7"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19747AF8"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249E3172"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63DBA27A"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7BF507C5"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02380E86"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3B91EB32"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67F89FB3"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48139242"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31DECDF6"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4B9023FE"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73C1A801"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67571B4F"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13BF83BD"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352D9B90"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31B5BC1B"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23FE14A7"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656B1106"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57790286"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5862A55F"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5B6F0D6B"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4E62AEE4"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3ADC45AF"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2F6A10C9"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1312AA11"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4E1306BF"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4AF6AC8C"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7446448F"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46C109A6"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769C0E20"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5BD6E63F"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5E4BEC35"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21B1879F"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32AC947D"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21C93BF4" w14:textId="77777777" w:rsidR="00F50E98" w:rsidRDefault="00F50E98" w:rsidP="00F50E98">
      <w:r>
        <w:fldChar w:fldCharType="end"/>
      </w:r>
    </w:p>
    <w:p w14:paraId="400DD07D" w14:textId="77777777" w:rsidR="00F50E98" w:rsidRDefault="00F50E98" w:rsidP="00F50E98">
      <w:pPr>
        <w:spacing w:before="0" w:after="160" w:line="259" w:lineRule="auto"/>
      </w:pPr>
      <w:r>
        <w:br w:type="page"/>
      </w:r>
    </w:p>
    <w:p w14:paraId="6D0424DF" w14:textId="77777777" w:rsidR="00F50E98" w:rsidRDefault="00F50E98" w:rsidP="00F50E98"/>
    <w:p w14:paraId="53077A91" w14:textId="77777777" w:rsidR="00F50E98" w:rsidRDefault="00F50E98" w:rsidP="00F50E98">
      <w:pPr>
        <w:pStyle w:val="Heading1"/>
      </w:pPr>
      <w:r>
        <w:t>Chart 1. PRISMA chart of research resources</w:t>
      </w:r>
    </w:p>
    <w:p w14:paraId="60F5FABE" w14:textId="77777777" w:rsidR="00F50E98" w:rsidRPr="007C382B" w:rsidRDefault="00F50E98" w:rsidP="00F50E98">
      <w:r>
        <w:rPr>
          <w:noProof/>
        </w:rPr>
        <mc:AlternateContent>
          <mc:Choice Requires="wps">
            <w:drawing>
              <wp:anchor distT="0" distB="0" distL="114300" distR="114300" simplePos="0" relativeHeight="251697152" behindDoc="0" locked="0" layoutInCell="1" allowOverlap="1" wp14:anchorId="60D5ACFE" wp14:editId="005A72EE">
                <wp:simplePos x="0" y="0"/>
                <wp:positionH relativeFrom="column">
                  <wp:posOffset>-681990</wp:posOffset>
                </wp:positionH>
                <wp:positionV relativeFrom="paragraph">
                  <wp:posOffset>3758994</wp:posOffset>
                </wp:positionV>
                <wp:extent cx="1371600" cy="339090"/>
                <wp:effectExtent l="1905" t="0" r="20955" b="20955"/>
                <wp:wrapNone/>
                <wp:docPr id="1504128137"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20496667" w14:textId="77777777" w:rsidR="00F50E98" w:rsidRPr="00C27B22" w:rsidRDefault="00F50E98" w:rsidP="00F50E98">
                            <w:pPr>
                              <w:jc w:val="center"/>
                              <w:rPr>
                                <w:lang w:val="en"/>
                              </w:rPr>
                            </w:pPr>
                            <w:r w:rsidRPr="00C27B22">
                              <w:rPr>
                                <w:lang w:val="en"/>
                              </w:rPr>
                              <w:t>Eligibility</w:t>
                            </w:r>
                          </w:p>
                          <w:p w14:paraId="3AEA3564"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0D5ACFE" id="_x0000_s1040" style="position:absolute;margin-left:-53.7pt;margin-top:296pt;width:108pt;height:26.7pt;rotation:-90;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BazW9YMwIAAF8EAAAOAAAAAAAAAAAAAAAA&#10;AC4CAABkcnMvZTJvRG9jLnhtbFBLAQItABQABgAIAAAAIQB7hPGn3wAAAAoBAAAPAAAAAAAAAAAA&#10;AAAAAI0EAABkcnMvZG93bnJldi54bWxQSwUGAAAAAAQABADzAAAAmQUAAAAA&#10;" fillcolor="#ccecff">
                <v:textbox style="layout-flow:vertical;mso-layout-flow-alt:bottom-to-top" inset="3.6pt,,3.6pt">
                  <w:txbxContent>
                    <w:p w14:paraId="20496667" w14:textId="77777777" w:rsidR="00F50E98" w:rsidRPr="00C27B22" w:rsidRDefault="00F50E98" w:rsidP="00F50E98">
                      <w:pPr>
                        <w:jc w:val="center"/>
                        <w:rPr>
                          <w:lang w:val="en"/>
                        </w:rPr>
                      </w:pPr>
                      <w:r w:rsidRPr="00C27B22">
                        <w:rPr>
                          <w:lang w:val="en"/>
                        </w:rPr>
                        <w:t>Eligibility</w:t>
                      </w:r>
                    </w:p>
                    <w:p w14:paraId="3AEA3564"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691008" behindDoc="0" locked="0" layoutInCell="1" allowOverlap="1" wp14:anchorId="28F7C218" wp14:editId="43DDDDF3">
                <wp:simplePos x="0" y="0"/>
                <wp:positionH relativeFrom="column">
                  <wp:posOffset>4228439</wp:posOffset>
                </wp:positionH>
                <wp:positionV relativeFrom="paragraph">
                  <wp:posOffset>2474954</wp:posOffset>
                </wp:positionV>
                <wp:extent cx="1714500" cy="739977"/>
                <wp:effectExtent l="0" t="0" r="19050" b="22225"/>
                <wp:wrapNone/>
                <wp:docPr id="918855844"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4A29D31D"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4194E43D"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F7C218" id="_x0000_s1041" style="position:absolute;margin-left:332.95pt;margin-top:194.9pt;width:135pt;height:58.2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">
                <v:textbox inset=",7.2pt,,7.2pt">
                  <w:txbxContent>
                    <w:p w14:paraId="4A29D31D"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4194E43D"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693056" behindDoc="0" locked="0" layoutInCell="1" allowOverlap="1" wp14:anchorId="3198833A" wp14:editId="42EF1AA4">
                <wp:simplePos x="0" y="0"/>
                <wp:positionH relativeFrom="column">
                  <wp:posOffset>4228439</wp:posOffset>
                </wp:positionH>
                <wp:positionV relativeFrom="paragraph">
                  <wp:posOffset>3389354</wp:posOffset>
                </wp:positionV>
                <wp:extent cx="1714500" cy="708263"/>
                <wp:effectExtent l="0" t="0" r="19050" b="15875"/>
                <wp:wrapNone/>
                <wp:docPr id="352207339"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3CB11365"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7041E7E0"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98833A" id="_x0000_s1042" style="position:absolute;margin-left:332.95pt;margin-top:266.9pt;width:135pt;height:55.7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">
                <v:textbox inset=",7.2pt,,7.2pt">
                  <w:txbxContent>
                    <w:p w14:paraId="3CB11365"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7041E7E0"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01248" behindDoc="0" locked="0" layoutInCell="1" allowOverlap="1" wp14:anchorId="69DDE5DC" wp14:editId="00C8126D">
                <wp:simplePos x="0" y="0"/>
                <wp:positionH relativeFrom="column">
                  <wp:posOffset>1432384</wp:posOffset>
                </wp:positionH>
                <wp:positionV relativeFrom="paragraph">
                  <wp:posOffset>4076476</wp:posOffset>
                </wp:positionV>
                <wp:extent cx="1284091" cy="272466"/>
                <wp:effectExtent l="0" t="0" r="68580" b="70485"/>
                <wp:wrapNone/>
                <wp:docPr id="1850435509"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C41471C" id="直接箭头连接符 13" o:spid="_x0000_s1026" type="#_x0000_t32" style="position:absolute;margin-left:112.8pt;margin-top:321pt;width:101.1pt;height:21.45pt;z-index:2517012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700224" behindDoc="0" locked="0" layoutInCell="1" allowOverlap="1" wp14:anchorId="1677897C" wp14:editId="02E22222">
                <wp:simplePos x="0" y="0"/>
                <wp:positionH relativeFrom="column">
                  <wp:posOffset>1370058</wp:posOffset>
                </wp:positionH>
                <wp:positionV relativeFrom="paragraph">
                  <wp:posOffset>3066936</wp:posOffset>
                </wp:positionV>
                <wp:extent cx="1362571" cy="258709"/>
                <wp:effectExtent l="38100" t="0" r="28575" b="84455"/>
                <wp:wrapNone/>
                <wp:docPr id="1967600231"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9F2A899" id="直接箭头连接符 13" o:spid="_x0000_s1026" type="#_x0000_t32" style="position:absolute;margin-left:107.9pt;margin-top:241.5pt;width:107.3pt;height:20.35pt;flip:x;z-index:2517002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699200" behindDoc="0" locked="0" layoutInCell="1" allowOverlap="1" wp14:anchorId="3844274A" wp14:editId="29A4152B">
                <wp:simplePos x="0" y="0"/>
                <wp:positionH relativeFrom="column">
                  <wp:posOffset>205516</wp:posOffset>
                </wp:positionH>
                <wp:positionV relativeFrom="paragraph">
                  <wp:posOffset>3330594</wp:posOffset>
                </wp:positionV>
                <wp:extent cx="1617378" cy="727075"/>
                <wp:effectExtent l="0" t="0" r="20955" b="15875"/>
                <wp:wrapNone/>
                <wp:docPr id="326428107"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04F79851"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299B1905"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844274A" id="_x0000_s1043" style="position:absolute;margin-left:16.2pt;margin-top:262.25pt;width:127.35pt;height:57.2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">
                <v:textbox inset=",7.2pt,,7.2pt">
                  <w:txbxContent>
                    <w:p w14:paraId="04F79851"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299B1905"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692032" behindDoc="0" locked="0" layoutInCell="1" allowOverlap="1" wp14:anchorId="16CCEC2A" wp14:editId="4E8CBD0E">
                <wp:simplePos x="0" y="0"/>
                <wp:positionH relativeFrom="column">
                  <wp:posOffset>1885315</wp:posOffset>
                </wp:positionH>
                <wp:positionV relativeFrom="paragraph">
                  <wp:posOffset>3326130</wp:posOffset>
                </wp:positionV>
                <wp:extent cx="1714500" cy="727075"/>
                <wp:effectExtent l="0" t="0" r="0" b="0"/>
                <wp:wrapNone/>
                <wp:docPr id="1238627599"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430EA27C"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237C497D"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CCEC2A" id="_x0000_s1044" style="position:absolute;margin-left:148.45pt;margin-top:261.9pt;width:135pt;height:57.2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">
                <v:textbox inset=",7.2pt,,7.2pt">
                  <w:txbxContent>
                    <w:p w14:paraId="430EA27C"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237C497D"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689984" behindDoc="0" locked="0" layoutInCell="1" allowOverlap="1" wp14:anchorId="083DABF7" wp14:editId="40FAC918">
                <wp:simplePos x="0" y="0"/>
                <wp:positionH relativeFrom="column">
                  <wp:posOffset>2916555</wp:posOffset>
                </wp:positionH>
                <wp:positionV relativeFrom="paragraph">
                  <wp:posOffset>243205</wp:posOffset>
                </wp:positionV>
                <wp:extent cx="2228850" cy="715010"/>
                <wp:effectExtent l="0" t="0" r="0" b="8890"/>
                <wp:wrapNone/>
                <wp:docPr id="163182045"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36C9AD3B"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720781B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3DABF7" id="_x0000_s1045" style="position:absolute;margin-left:229.65pt;margin-top:19.15pt;width:175.5pt;height:56.3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">
                <v:textbox inset=",7.2pt,,7.2pt">
                  <w:txbxContent>
                    <w:p w14:paraId="36C9AD3B"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720781B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688960" behindDoc="0" locked="0" layoutInCell="1" allowOverlap="1" wp14:anchorId="7001778E" wp14:editId="03547AA0">
                <wp:simplePos x="0" y="0"/>
                <wp:positionH relativeFrom="column">
                  <wp:posOffset>343535</wp:posOffset>
                </wp:positionH>
                <wp:positionV relativeFrom="paragraph">
                  <wp:posOffset>243205</wp:posOffset>
                </wp:positionV>
                <wp:extent cx="2228850" cy="715645"/>
                <wp:effectExtent l="0" t="0" r="0" b="8255"/>
                <wp:wrapNone/>
                <wp:docPr id="1093596969"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5BB4A44C"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001778E" id="_x0000_s1046" style="position:absolute;margin-left:27.05pt;margin-top:19.15pt;width:175.5pt;height:56.3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">
                <v:textbox inset=",7.2pt,,7.2pt">
                  <w:txbxContent>
                    <w:p w14:paraId="5BB4A44C"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695104" behindDoc="0" locked="0" layoutInCell="1" allowOverlap="1" wp14:anchorId="5AF0FF4D" wp14:editId="6A7F0922">
                <wp:simplePos x="0" y="0"/>
                <wp:positionH relativeFrom="column">
                  <wp:posOffset>-681990</wp:posOffset>
                </wp:positionH>
                <wp:positionV relativeFrom="paragraph">
                  <wp:posOffset>5502910</wp:posOffset>
                </wp:positionV>
                <wp:extent cx="1371600" cy="339090"/>
                <wp:effectExtent l="0" t="514350" r="0" b="518160"/>
                <wp:wrapNone/>
                <wp:docPr id="964440949"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493E73C8" w14:textId="77777777" w:rsidR="00F50E98" w:rsidRPr="00C27B22" w:rsidRDefault="00F50E98" w:rsidP="00F50E98">
                            <w:pPr>
                              <w:jc w:val="center"/>
                              <w:rPr>
                                <w:lang w:val="en"/>
                              </w:rPr>
                            </w:pPr>
                            <w:r w:rsidRPr="00C27B22">
                              <w:rPr>
                                <w:lang w:val="en"/>
                              </w:rPr>
                              <w:t>Included</w:t>
                            </w:r>
                          </w:p>
                          <w:p w14:paraId="7BEC9479"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AF0FF4D" id="_x0000_s1047" style="position:absolute;margin-left:-53.7pt;margin-top:433.3pt;width:108pt;height:26.7pt;rotation:-90;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" fillcolor="#ccecff">
                <v:textbox style="layout-flow:vertical;mso-layout-flow-alt:bottom-to-top" inset="3.6pt,,3.6pt">
                  <w:txbxContent>
                    <w:p w14:paraId="493E73C8" w14:textId="77777777" w:rsidR="00F50E98" w:rsidRPr="00C27B22" w:rsidRDefault="00F50E98" w:rsidP="00F50E98">
                      <w:pPr>
                        <w:jc w:val="center"/>
                        <w:rPr>
                          <w:lang w:val="en"/>
                        </w:rPr>
                      </w:pPr>
                      <w:r w:rsidRPr="00C27B22">
                        <w:rPr>
                          <w:lang w:val="en"/>
                        </w:rPr>
                        <w:t>Included</w:t>
                      </w:r>
                    </w:p>
                    <w:p w14:paraId="7BEC9479"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696128" behindDoc="0" locked="0" layoutInCell="1" allowOverlap="1" wp14:anchorId="268E5E3B" wp14:editId="3EC1C118">
                <wp:simplePos x="0" y="0"/>
                <wp:positionH relativeFrom="column">
                  <wp:posOffset>-681990</wp:posOffset>
                </wp:positionH>
                <wp:positionV relativeFrom="paragraph">
                  <wp:posOffset>702310</wp:posOffset>
                </wp:positionV>
                <wp:extent cx="1371600" cy="339090"/>
                <wp:effectExtent l="0" t="514350" r="0" b="518160"/>
                <wp:wrapNone/>
                <wp:docPr id="2097797842"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743F1DFC" w14:textId="77777777" w:rsidR="00F50E98" w:rsidRPr="00C27B22" w:rsidRDefault="00F50E98" w:rsidP="00F50E98">
                            <w:pPr>
                              <w:jc w:val="center"/>
                              <w:rPr>
                                <w:lang w:val="en"/>
                              </w:rPr>
                            </w:pPr>
                            <w:r w:rsidRPr="00C27B22">
                              <w:rPr>
                                <w:lang w:val="en"/>
                              </w:rPr>
                              <w:t>Identification</w:t>
                            </w:r>
                          </w:p>
                          <w:p w14:paraId="346E555E"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68E5E3B" id="_x0000_s1048" style="position:absolute;margin-left:-53.7pt;margin-top:55.3pt;width:108pt;height:26.7pt;rotation:-90;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" fillcolor="#ccecff">
                <v:textbox style="layout-flow:vertical;mso-layout-flow-alt:bottom-to-top" inset="3.6pt,,3.6pt">
                  <w:txbxContent>
                    <w:p w14:paraId="743F1DFC" w14:textId="77777777" w:rsidR="00F50E98" w:rsidRPr="00C27B22" w:rsidRDefault="00F50E98" w:rsidP="00F50E98">
                      <w:pPr>
                        <w:jc w:val="center"/>
                        <w:rPr>
                          <w:lang w:val="en"/>
                        </w:rPr>
                      </w:pPr>
                      <w:r w:rsidRPr="00C27B22">
                        <w:rPr>
                          <w:lang w:val="en"/>
                        </w:rPr>
                        <w:t>Identification</w:t>
                      </w:r>
                    </w:p>
                    <w:p w14:paraId="346E555E"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698176" behindDoc="0" locked="0" layoutInCell="1" allowOverlap="1" wp14:anchorId="2A199062" wp14:editId="31C4D133">
                <wp:simplePos x="0" y="0"/>
                <wp:positionH relativeFrom="column">
                  <wp:posOffset>-681355</wp:posOffset>
                </wp:positionH>
                <wp:positionV relativeFrom="paragraph">
                  <wp:posOffset>2302510</wp:posOffset>
                </wp:positionV>
                <wp:extent cx="1371600" cy="339090"/>
                <wp:effectExtent l="0" t="514350" r="0" b="518160"/>
                <wp:wrapNone/>
                <wp:docPr id="1825911699"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7BFFE0CA"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199062" id="_x0000_s1049" style="position:absolute;margin-left:-53.65pt;margin-top:181.3pt;width:108pt;height:26.7pt;rotation:-90;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GmfsJjMCAABfBAAADgAAAAAAAAAAAAAA&#10;AAAuAgAAZHJzL2Uyb0RvYy54bWxQSwECLQAUAAYACAAAACEA9zNyW+AAAAAKAQAADwAAAAAAAAAA&#10;AAAAAACNBAAAZHJzL2Rvd25yZXYueG1sUEsFBgAAAAAEAAQA8wAAAJoFAAAAAA==&#10;" fillcolor="#ccecff">
                <v:textbox style="layout-flow:vertical;mso-layout-flow-alt:bottom-to-top" inset="3.6pt,,3.6pt">
                  <w:txbxContent>
                    <w:p w14:paraId="7BFFE0CA"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57A144B5" w14:textId="77777777" w:rsidR="00F50E98" w:rsidRPr="00926911" w:rsidRDefault="00F50E98" w:rsidP="00F50E98">
      <w:r>
        <w:rPr>
          <w:noProof/>
        </w:rPr>
        <mc:AlternateContent>
          <mc:Choice Requires="wps">
            <w:drawing>
              <wp:anchor distT="0" distB="0" distL="114300" distR="114300" simplePos="0" relativeHeight="251683840" behindDoc="0" locked="0" layoutInCell="1" allowOverlap="1" wp14:anchorId="669A63F2" wp14:editId="4BF933A0">
                <wp:simplePos x="0" y="0"/>
                <wp:positionH relativeFrom="column">
                  <wp:posOffset>1419225</wp:posOffset>
                </wp:positionH>
                <wp:positionV relativeFrom="paragraph">
                  <wp:posOffset>994410</wp:posOffset>
                </wp:positionV>
                <wp:extent cx="2771775" cy="666750"/>
                <wp:effectExtent l="0" t="0" r="28575" b="19050"/>
                <wp:wrapNone/>
                <wp:docPr id="1271755374"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481B975D"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658A9F9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9A63F2" id="_x0000_s1050" style="position:absolute;margin-left:111.75pt;margin-top:78.3pt;width:218.25pt;height: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">
                <v:textbox inset=",7.2pt,,7.2pt">
                  <w:txbxContent>
                    <w:p w14:paraId="481B975D"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658A9F9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02272" behindDoc="0" locked="0" layoutInCell="1" allowOverlap="1" wp14:anchorId="323E4C81" wp14:editId="1B09C05D">
                <wp:simplePos x="0" y="0"/>
                <wp:positionH relativeFrom="column">
                  <wp:posOffset>2686050</wp:posOffset>
                </wp:positionH>
                <wp:positionV relativeFrom="paragraph">
                  <wp:posOffset>3604260</wp:posOffset>
                </wp:positionV>
                <wp:extent cx="9525" cy="257175"/>
                <wp:effectExtent l="76200" t="0" r="66675" b="47625"/>
                <wp:wrapNone/>
                <wp:docPr id="1181929241"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9306334" id="直接箭头连接符 12" o:spid="_x0000_s1026" type="#_x0000_t32" style="position:absolute;margin-left:211.5pt;margin-top:283.8pt;width:.75pt;height:20.25pt;flip:x;z-index:2517022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694080" behindDoc="0" locked="0" layoutInCell="1" allowOverlap="1" wp14:anchorId="60257EE8" wp14:editId="1982834B">
                <wp:simplePos x="0" y="0"/>
                <wp:positionH relativeFrom="column">
                  <wp:posOffset>1894840</wp:posOffset>
                </wp:positionH>
                <wp:positionV relativeFrom="paragraph">
                  <wp:posOffset>3830955</wp:posOffset>
                </wp:positionV>
                <wp:extent cx="1714500" cy="727075"/>
                <wp:effectExtent l="0" t="0" r="0" b="0"/>
                <wp:wrapNone/>
                <wp:docPr id="1465746790"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022C37D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75667523"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0257EE8" id="_x0000_s1051" style="position:absolute;margin-left:149.2pt;margin-top:301.65pt;width:135pt;height:57.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">
                <v:textbox inset=",7.2pt,,7.2pt">
                  <w:txbxContent>
                    <w:p w14:paraId="022C37D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75667523"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687936" behindDoc="0" locked="0" layoutInCell="1" allowOverlap="1" wp14:anchorId="3EF39522" wp14:editId="21AD1EBB">
                <wp:simplePos x="0" y="0"/>
                <wp:positionH relativeFrom="column">
                  <wp:posOffset>2742565</wp:posOffset>
                </wp:positionH>
                <wp:positionV relativeFrom="paragraph">
                  <wp:posOffset>4453890</wp:posOffset>
                </wp:positionV>
                <wp:extent cx="0" cy="342900"/>
                <wp:effectExtent l="76200" t="0" r="57150" b="38100"/>
                <wp:wrapNone/>
                <wp:docPr id="894786941"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614F768" id="直接箭头连接符 11" o:spid="_x0000_s1026" type="#_x0000_t32" style="position:absolute;margin-left:215.95pt;margin-top:350.7pt;width:0;height:27pt;z-index:25168793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685888" behindDoc="0" locked="0" layoutInCell="1" allowOverlap="1" wp14:anchorId="0980BC8F" wp14:editId="2ACE7E83">
                <wp:simplePos x="0" y="0"/>
                <wp:positionH relativeFrom="column">
                  <wp:posOffset>1866900</wp:posOffset>
                </wp:positionH>
                <wp:positionV relativeFrom="paragraph">
                  <wp:posOffset>4806315</wp:posOffset>
                </wp:positionV>
                <wp:extent cx="1714500" cy="914400"/>
                <wp:effectExtent l="0" t="0" r="0" b="0"/>
                <wp:wrapNone/>
                <wp:docPr id="1780776516"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4198717A"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104629C5"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80BC8F" id="_x0000_s1052" style="position:absolute;margin-left:147pt;margin-top:378.45pt;width:135pt;height:1in;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">
                <v:textbox inset=",7.2pt,,7.2pt">
                  <w:txbxContent>
                    <w:p w14:paraId="4198717A"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104629C5"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682816" behindDoc="0" locked="0" layoutInCell="1" allowOverlap="1" wp14:anchorId="4ED822C8" wp14:editId="54BB3F87">
                <wp:simplePos x="0" y="0"/>
                <wp:positionH relativeFrom="column">
                  <wp:posOffset>3333115</wp:posOffset>
                </wp:positionH>
                <wp:positionV relativeFrom="paragraph">
                  <wp:posOffset>486410</wp:posOffset>
                </wp:positionV>
                <wp:extent cx="0" cy="457200"/>
                <wp:effectExtent l="76200" t="0" r="38100" b="38100"/>
                <wp:wrapNone/>
                <wp:docPr id="1714207199"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C324437" id="直接箭头连接符 20" o:spid="_x0000_s1026" type="#_x0000_t32" style="position:absolute;margin-left:262.45pt;margin-top:38.3pt;width:0;height:36pt;z-index:25168281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681792" behindDoc="0" locked="0" layoutInCell="1" allowOverlap="1" wp14:anchorId="2E80F4F6" wp14:editId="24424FD2">
                <wp:simplePos x="0" y="0"/>
                <wp:positionH relativeFrom="column">
                  <wp:posOffset>1961515</wp:posOffset>
                </wp:positionH>
                <wp:positionV relativeFrom="paragraph">
                  <wp:posOffset>492760</wp:posOffset>
                </wp:positionV>
                <wp:extent cx="0" cy="457200"/>
                <wp:effectExtent l="76200" t="0" r="38100" b="38100"/>
                <wp:wrapNone/>
                <wp:docPr id="173137802"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8D9CC17" id="直接箭头连接符 21" o:spid="_x0000_s1026" type="#_x0000_t32" style="position:absolute;margin-left:154.45pt;margin-top:38.8pt;width:0;height:36pt;z-index:25168179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684864" behindDoc="0" locked="0" layoutInCell="1" allowOverlap="1" wp14:anchorId="1EFCE596" wp14:editId="67006B1B">
                <wp:simplePos x="0" y="0"/>
                <wp:positionH relativeFrom="column">
                  <wp:posOffset>1860550</wp:posOffset>
                </wp:positionH>
                <wp:positionV relativeFrom="paragraph">
                  <wp:posOffset>1795780</wp:posOffset>
                </wp:positionV>
                <wp:extent cx="1670050" cy="571500"/>
                <wp:effectExtent l="0" t="0" r="6350" b="0"/>
                <wp:wrapNone/>
                <wp:docPr id="1709032977"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68A10E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9B8A0E0"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EFCE596" id="_x0000_s1053" style="position:absolute;margin-left:146.5pt;margin-top:141.4pt;width:131.5pt;height: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">
                <v:textbox inset=",7.2pt,,7.2pt">
                  <w:txbxContent>
                    <w:p w14:paraId="668A10E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9B8A0E0"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686912" behindDoc="0" locked="0" layoutInCell="1" allowOverlap="1" wp14:anchorId="1619CCD1" wp14:editId="76D337E1">
                <wp:simplePos x="0" y="0"/>
                <wp:positionH relativeFrom="column">
                  <wp:posOffset>2713990</wp:posOffset>
                </wp:positionH>
                <wp:positionV relativeFrom="paragraph">
                  <wp:posOffset>2372995</wp:posOffset>
                </wp:positionV>
                <wp:extent cx="0" cy="457200"/>
                <wp:effectExtent l="76200" t="0" r="38100" b="38100"/>
                <wp:wrapNone/>
                <wp:docPr id="630434205"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F5FB998" id="直接箭头连接符 14" o:spid="_x0000_s1026" type="#_x0000_t32" style="position:absolute;margin-left:213.7pt;margin-top:186.85pt;width:0;height:36pt;z-index:25168691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60BB594B" w14:textId="77777777" w:rsidR="00F50E98" w:rsidRDefault="00F50E98" w:rsidP="00F50E98"/>
    <w:p w14:paraId="0E5D7EBF" w14:textId="77777777" w:rsidR="00F50E98" w:rsidRDefault="00F50E98" w:rsidP="00F50E98"/>
    <w:p w14:paraId="33D41977" w14:textId="77777777" w:rsidR="00F50E98" w:rsidRDefault="00F50E98" w:rsidP="00F50E98"/>
    <w:p w14:paraId="6AE1A6EC"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6DCD8A84"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0147E19E" w14:textId="77777777" w:rsidR="00F50E98" w:rsidRPr="006412DE" w:rsidRDefault="00F50E98" w:rsidP="00F50E98"/>
    <w:p w14:paraId="3DA72106" w14:textId="77777777" w:rsidR="00F50E98" w:rsidRPr="006412DE" w:rsidRDefault="00F50E98" w:rsidP="00F50E98"/>
    <w:p w14:paraId="4FAAA69E" w14:textId="77777777" w:rsidR="00F50E98" w:rsidRPr="006412DE" w:rsidRDefault="00F50E98" w:rsidP="00F50E98"/>
    <w:p w14:paraId="60C6CC9E" w14:textId="77777777" w:rsidR="00F50E98" w:rsidRPr="006412DE" w:rsidRDefault="00F50E98" w:rsidP="00F50E98"/>
    <w:p w14:paraId="45A4C5B4"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5D417157"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32A60679" w14:textId="77777777" w:rsidR="00F50E98" w:rsidRPr="008A2FA2" w:rsidRDefault="00F50E98" w:rsidP="00F50E98">
      <w:pPr>
        <w:pStyle w:val="NoSpacing"/>
        <w:jc w:val="center"/>
        <w:rPr>
          <w:rStyle w:val="SubtleEmphasis"/>
          <w:i w:val="0"/>
          <w:iCs w:val="0"/>
        </w:rPr>
      </w:pPr>
      <w:hyperlink r:id="rId8" w:history="1">
        <w:r w:rsidRPr="008A2FA2">
          <w:rPr>
            <w:rStyle w:val="SubtleEmphasis"/>
          </w:rPr>
          <w:t>270328700@yoobeestudent.ac.nz</w:t>
        </w:r>
      </w:hyperlink>
      <w:r w:rsidRPr="008A2FA2">
        <w:rPr>
          <w:rStyle w:val="SubtleEmphasis"/>
        </w:rPr>
        <w:t xml:space="preserve">, </w:t>
      </w:r>
      <w:hyperlink r:id="rId9" w:history="1">
        <w:r w:rsidRPr="008A2FA2">
          <w:rPr>
            <w:rStyle w:val="SubtleEmphasis"/>
          </w:rPr>
          <w:t>fs@imady.com</w:t>
        </w:r>
      </w:hyperlink>
    </w:p>
    <w:p w14:paraId="26533111" w14:textId="77777777" w:rsidR="00F50E98" w:rsidRPr="006412DE" w:rsidRDefault="00F50E98" w:rsidP="00F50E98"/>
    <w:p w14:paraId="608E1C3C" w14:textId="77777777" w:rsidR="00F50E98" w:rsidRPr="006412DE" w:rsidRDefault="00F50E98" w:rsidP="00F50E98"/>
    <w:p w14:paraId="46DE1971" w14:textId="77777777" w:rsidR="00F50E98" w:rsidRPr="006412DE" w:rsidRDefault="00F50E98" w:rsidP="00F50E98">
      <w:r>
        <w:softHyphen/>
      </w:r>
      <w:r>
        <w:softHyphen/>
      </w:r>
      <w:r>
        <w:softHyphen/>
      </w:r>
    </w:p>
    <w:p w14:paraId="5182D041" w14:textId="77777777" w:rsidR="00F50E98" w:rsidRPr="006412DE" w:rsidRDefault="00F50E98" w:rsidP="00F50E98"/>
    <w:p w14:paraId="227C1D0A" w14:textId="77777777" w:rsidR="00F50E98" w:rsidRPr="006412DE" w:rsidRDefault="00F50E98" w:rsidP="00F50E98"/>
    <w:p w14:paraId="0E72D0CB" w14:textId="77777777" w:rsidR="00F50E98" w:rsidRPr="006412DE" w:rsidRDefault="00F50E98" w:rsidP="00F50E98"/>
    <w:p w14:paraId="65C0AC26"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2B9914AF" w14:textId="77777777" w:rsidR="00F50E98" w:rsidRPr="008A2FA2" w:rsidRDefault="00F50E98" w:rsidP="00F50E98">
      <w:pPr>
        <w:pStyle w:val="NoSpacing"/>
        <w:jc w:val="center"/>
        <w:rPr>
          <w:rStyle w:val="SubtleEmphasis"/>
        </w:rPr>
      </w:pPr>
      <w:r w:rsidRPr="008A2FA2">
        <w:rPr>
          <w:rStyle w:val="SubtleEmphasis"/>
        </w:rPr>
        <w:t>Supervisory team:</w:t>
      </w:r>
    </w:p>
    <w:p w14:paraId="2ABB401D" w14:textId="77777777" w:rsidR="00F50E98" w:rsidRPr="008A2FA2" w:rsidRDefault="00F50E98" w:rsidP="00F50E98">
      <w:pPr>
        <w:pStyle w:val="NoSpacing"/>
        <w:jc w:val="center"/>
        <w:rPr>
          <w:rStyle w:val="SubtleEmphasis"/>
        </w:rPr>
      </w:pPr>
      <w:r w:rsidRPr="008A2FA2">
        <w:rPr>
          <w:rStyle w:val="SubtleEmphasis"/>
        </w:rPr>
        <w:t>Arun Kumar</w:t>
      </w:r>
    </w:p>
    <w:p w14:paraId="6C975766" w14:textId="77777777" w:rsidR="00F50E98" w:rsidRPr="006412DE" w:rsidRDefault="00F50E98" w:rsidP="00F50E98"/>
    <w:p w14:paraId="0500CD1C" w14:textId="77777777" w:rsidR="00F50E98" w:rsidRPr="006412DE" w:rsidRDefault="00F50E98" w:rsidP="00F50E98"/>
    <w:sdt>
      <w:sdtPr>
        <w:rPr>
          <w:rFonts w:eastAsia="SimSun"/>
          <w:color w:val="auto"/>
          <w:sz w:val="22"/>
          <w:szCs w:val="22"/>
        </w:rPr>
        <w:id w:val="-1543740890"/>
        <w:docPartObj>
          <w:docPartGallery w:val="Table of Contents"/>
          <w:docPartUnique/>
        </w:docPartObj>
      </w:sdtPr>
      <w:sdtEndPr>
        <w:rPr>
          <w:b/>
          <w:bCs/>
          <w:noProof/>
        </w:rPr>
      </w:sdtEndPr>
      <w:sdtContent>
        <w:p w14:paraId="0AC951C3" w14:textId="77777777" w:rsidR="00F50E98" w:rsidRPr="00A677B3" w:rsidRDefault="00F50E98" w:rsidP="00F50E98">
          <w:pPr>
            <w:pStyle w:val="TOCHeading"/>
            <w:numPr>
              <w:ilvl w:val="0"/>
              <w:numId w:val="0"/>
            </w:numPr>
            <w:rPr>
              <w:b/>
              <w:bCs/>
            </w:rPr>
          </w:pPr>
          <w:r w:rsidRPr="00A677B3">
            <w:rPr>
              <w:b/>
              <w:bCs/>
            </w:rPr>
            <w:t>Contents</w:t>
          </w:r>
        </w:p>
        <w:p w14:paraId="68526E38"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3D5B4604"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7199E1F7"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377EAAC1"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116988DB"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18B3EBC3"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4968662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452345CD"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75399153"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3C8924C6"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74549113"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6B4E7B3D"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3CDABE6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2EC68CBF"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1212386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6009B588"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6F860981"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042797AC"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7DF2540F"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548FB497"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280FE97C" w14:textId="77777777" w:rsidR="00F50E98" w:rsidRDefault="00F50E98" w:rsidP="00F50E98">
          <w:r>
            <w:rPr>
              <w:b/>
              <w:bCs/>
              <w:noProof/>
            </w:rPr>
            <w:lastRenderedPageBreak/>
            <w:fldChar w:fldCharType="end"/>
          </w:r>
        </w:p>
      </w:sdtContent>
    </w:sdt>
    <w:p w14:paraId="057D11B8" w14:textId="77777777" w:rsidR="00F50E98" w:rsidRDefault="00F50E98" w:rsidP="00F50E98"/>
    <w:p w14:paraId="2A1D60E4" w14:textId="77777777" w:rsidR="00F50E98" w:rsidRDefault="00F50E98" w:rsidP="00F50E98"/>
    <w:p w14:paraId="441AC246" w14:textId="77777777" w:rsidR="00F50E98" w:rsidRDefault="00F50E98" w:rsidP="00F50E98">
      <w:r>
        <w:br w:type="page"/>
      </w:r>
    </w:p>
    <w:p w14:paraId="519BE127" w14:textId="77777777" w:rsidR="00F50E98" w:rsidRPr="00646337" w:rsidRDefault="00F50E98" w:rsidP="00F50E98">
      <w:pPr>
        <w:pStyle w:val="Heading1"/>
      </w:pPr>
      <w:r w:rsidRPr="00646337">
        <w:lastRenderedPageBreak/>
        <w:t>Abstract</w:t>
      </w:r>
    </w:p>
    <w:p w14:paraId="64197A52"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40767DDF"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1CC7A4F0" w14:textId="77777777" w:rsidR="00F50E98" w:rsidRDefault="00F50E98" w:rsidP="00F50E98"/>
    <w:p w14:paraId="320F4542"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0EE0C60D" w14:textId="77777777" w:rsidR="00F50E98" w:rsidRDefault="00F50E98" w:rsidP="00F50E98">
      <w:pPr>
        <w:rPr>
          <w:lang w:val="en-US"/>
        </w:rPr>
      </w:pPr>
    </w:p>
    <w:p w14:paraId="601AA8BA" w14:textId="77777777" w:rsidR="00F50E98" w:rsidRDefault="00F50E98" w:rsidP="00F50E98">
      <w:pPr>
        <w:rPr>
          <w:lang w:val="en-US"/>
        </w:rPr>
      </w:pPr>
    </w:p>
    <w:p w14:paraId="79C7D6C3" w14:textId="77777777" w:rsidR="00F50E98" w:rsidRDefault="00F50E98" w:rsidP="00F50E98">
      <w:pPr>
        <w:pStyle w:val="Heading1"/>
      </w:pPr>
      <w:r w:rsidRPr="00AF4DF8">
        <w:t>Introduction</w:t>
      </w:r>
    </w:p>
    <w:p w14:paraId="0286E5F6"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0C30D03C"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47B13450"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7430B977"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0C48080A" w14:textId="77777777" w:rsidR="00F50E98" w:rsidRDefault="00F50E98" w:rsidP="00F50E98">
      <w:pPr>
        <w:rPr>
          <w:lang w:val="en-US"/>
        </w:rPr>
      </w:pPr>
    </w:p>
    <w:p w14:paraId="42691A36" w14:textId="77777777" w:rsidR="00F50E98" w:rsidRPr="00E82D88" w:rsidRDefault="00F50E98" w:rsidP="00F50E98">
      <w:pPr>
        <w:rPr>
          <w:lang w:val="en-US"/>
        </w:rPr>
      </w:pPr>
      <w:r w:rsidRPr="00E82D88">
        <w:rPr>
          <w:lang w:val="en-US"/>
        </w:rPr>
        <w:t xml:space="preserve"> </w:t>
      </w:r>
    </w:p>
    <w:p w14:paraId="551F5465" w14:textId="77777777" w:rsidR="00F50E98" w:rsidRPr="00505AEB" w:rsidRDefault="00F50E98" w:rsidP="00F50E98">
      <w:pPr>
        <w:rPr>
          <w:lang w:val="en-US"/>
        </w:rPr>
      </w:pPr>
    </w:p>
    <w:p w14:paraId="2DF58B2C" w14:textId="77777777" w:rsidR="00F50E98" w:rsidRDefault="00F50E98" w:rsidP="00F50E98">
      <w:pPr>
        <w:pStyle w:val="Heading1"/>
      </w:pPr>
      <w:r w:rsidRPr="00926911">
        <w:t>Literature Review</w:t>
      </w:r>
    </w:p>
    <w:p w14:paraId="3FE8E0B7"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64019C21"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2CCF7B0D"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2EB06C21" w14:textId="77777777" w:rsidR="00F50E98" w:rsidRDefault="00F50E98" w:rsidP="00F50E98">
      <w:pPr>
        <w:pStyle w:val="ListParagraph"/>
        <w:numPr>
          <w:ilvl w:val="0"/>
          <w:numId w:val="11"/>
        </w:numPr>
        <w:rPr>
          <w:lang w:eastAsia="zh-CN"/>
        </w:rPr>
      </w:pPr>
      <w:r>
        <w:rPr>
          <w:lang w:eastAsia="zh-CN"/>
        </w:rPr>
        <w:t>C-ITS</w:t>
      </w:r>
    </w:p>
    <w:p w14:paraId="4130EFA0"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0D65AB77"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106F9BA5" w14:textId="77777777" w:rsidR="00F50E98" w:rsidRDefault="00F50E98" w:rsidP="00F50E98">
      <w:pPr>
        <w:pStyle w:val="ListParagraph"/>
        <w:numPr>
          <w:ilvl w:val="0"/>
          <w:numId w:val="11"/>
        </w:numPr>
        <w:rPr>
          <w:lang w:eastAsia="zh-CN"/>
        </w:rPr>
      </w:pPr>
      <w:r>
        <w:rPr>
          <w:lang w:eastAsia="zh-CN"/>
        </w:rPr>
        <w:t>AI and ML</w:t>
      </w:r>
    </w:p>
    <w:p w14:paraId="24B2D140"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7B124296"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0691797E"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15EE9A23"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7D9BEF80"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624009F1" w14:textId="77777777" w:rsidR="00F50E98" w:rsidRDefault="00F50E98" w:rsidP="00F50E98">
      <w:pPr>
        <w:pStyle w:val="ListParagraph"/>
        <w:numPr>
          <w:ilvl w:val="0"/>
          <w:numId w:val="11"/>
        </w:numPr>
      </w:pPr>
      <w:r>
        <w:t>Autonomous Driving</w:t>
      </w:r>
    </w:p>
    <w:p w14:paraId="4DCA59E9"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66E8270B"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732EC44F"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642DF971" w14:textId="77777777" w:rsidR="00F50E98" w:rsidRDefault="00F50E98" w:rsidP="00F50E98"/>
    <w:p w14:paraId="52C74FDF" w14:textId="77777777" w:rsidR="00F50E98" w:rsidRPr="00DB2C44" w:rsidRDefault="00F50E98" w:rsidP="00F50E98"/>
    <w:p w14:paraId="43500676" w14:textId="77777777" w:rsidR="00F50E98" w:rsidRPr="00926911" w:rsidRDefault="00F50E98" w:rsidP="00F50E98">
      <w:pPr>
        <w:pStyle w:val="Heading1"/>
      </w:pPr>
      <w:r w:rsidRPr="00926911">
        <w:lastRenderedPageBreak/>
        <w:t>Overview of Dublin Bus ITS Implementation</w:t>
      </w:r>
    </w:p>
    <w:p w14:paraId="7014BEA5"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66E2C1B7"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242E7A66"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261A6AA1"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5E797894" w14:textId="77777777" w:rsidR="00F50E98" w:rsidRPr="00926911" w:rsidRDefault="00F50E98" w:rsidP="00F50E98"/>
    <w:p w14:paraId="7513BAA7" w14:textId="77777777" w:rsidR="00F50E98" w:rsidRDefault="00F50E98" w:rsidP="00F50E98">
      <w:pPr>
        <w:pStyle w:val="Heading2"/>
      </w:pPr>
      <w:r w:rsidRPr="00926911">
        <w:t>Electronic Ticket Machines (ETM)</w:t>
      </w:r>
    </w:p>
    <w:p w14:paraId="10EC804C"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5C029F2D"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6BA16AB2"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2A871757" w14:textId="77777777" w:rsidR="00F50E98" w:rsidRPr="00CB4F54" w:rsidRDefault="00F50E98" w:rsidP="00F50E98">
      <w:pPr>
        <w:rPr>
          <w:lang w:val="en-US"/>
        </w:rPr>
      </w:pPr>
    </w:p>
    <w:p w14:paraId="1B973502" w14:textId="77777777" w:rsidR="00F50E98" w:rsidRDefault="00F50E98" w:rsidP="00F50E98">
      <w:pPr>
        <w:pStyle w:val="Heading2"/>
      </w:pPr>
      <w:r w:rsidRPr="00926911">
        <w:t>Integrated Ticketing</w:t>
      </w:r>
      <w:r>
        <w:t xml:space="preserve"> System</w:t>
      </w:r>
    </w:p>
    <w:p w14:paraId="12D93D62"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3314A029" w14:textId="77777777" w:rsidR="00F50E98" w:rsidRDefault="00F50E98" w:rsidP="00F50E98"/>
    <w:p w14:paraId="39510A47"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75042746" w14:textId="77777777" w:rsidR="00F50E98" w:rsidRDefault="00F50E98" w:rsidP="00F50E98"/>
    <w:p w14:paraId="3B638E55" w14:textId="77777777" w:rsidR="00F50E98" w:rsidRDefault="00F50E98" w:rsidP="00F50E98">
      <w:pPr>
        <w:pStyle w:val="Heading2"/>
      </w:pPr>
      <w:r w:rsidRPr="00926911">
        <w:t>Automatic Vehicle Location (AVL)</w:t>
      </w:r>
    </w:p>
    <w:p w14:paraId="75582DEA"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52E65E72" w14:textId="77777777" w:rsidR="00F50E98" w:rsidRPr="00972D4E" w:rsidRDefault="00F50E98" w:rsidP="00F50E98"/>
    <w:p w14:paraId="6AC21FBE" w14:textId="77777777" w:rsidR="00F50E98" w:rsidRDefault="00F50E98" w:rsidP="00F50E98">
      <w:pPr>
        <w:pStyle w:val="Heading2"/>
      </w:pPr>
      <w:r w:rsidRPr="00926911">
        <w:t>Control Centre operations</w:t>
      </w:r>
    </w:p>
    <w:p w14:paraId="34489E2E"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60E9229A"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6AE14A41"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5FEA976C" w14:textId="77777777" w:rsidR="00F50E98" w:rsidRPr="00EA2261" w:rsidRDefault="00F50E98" w:rsidP="00F50E98"/>
    <w:p w14:paraId="45BFF528" w14:textId="77777777" w:rsidR="00F50E98" w:rsidRDefault="00F50E98" w:rsidP="00F50E98">
      <w:pPr>
        <w:pStyle w:val="Heading2"/>
      </w:pPr>
      <w:r w:rsidRPr="00926911">
        <w:t>Real-Time Passenger Information (RTPI)</w:t>
      </w:r>
    </w:p>
    <w:p w14:paraId="702CE116"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04C3F5DE"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6CBBF646" w14:textId="77777777" w:rsidR="00F50E98" w:rsidRPr="00874241" w:rsidRDefault="00F50E98" w:rsidP="00F50E98"/>
    <w:p w14:paraId="01E3D737" w14:textId="77777777" w:rsidR="00F50E98" w:rsidRPr="00926911" w:rsidRDefault="00F50E98" w:rsidP="00F50E98">
      <w:pPr>
        <w:pStyle w:val="Heading2"/>
      </w:pPr>
      <w:r w:rsidRPr="00926911">
        <w:t>CCTV Integration and Other Developments</w:t>
      </w:r>
    </w:p>
    <w:p w14:paraId="1CC40F28"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28863186"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3F26B0CE" w14:textId="77777777" w:rsidR="00F50E98" w:rsidRDefault="00F50E98" w:rsidP="00F50E98"/>
    <w:p w14:paraId="4A59A17B" w14:textId="77777777" w:rsidR="00F50E98" w:rsidRDefault="00F50E98" w:rsidP="00F50E98"/>
    <w:p w14:paraId="6B94D2EF" w14:textId="77777777" w:rsidR="00F50E98" w:rsidRDefault="00F50E98" w:rsidP="00F50E98"/>
    <w:p w14:paraId="476D0034" w14:textId="77777777" w:rsidR="00F50E98" w:rsidRPr="00926911" w:rsidRDefault="00F50E98" w:rsidP="00F50E98">
      <w:pPr>
        <w:pStyle w:val="Heading2"/>
      </w:pPr>
      <w:r w:rsidRPr="00926911">
        <w:t>Traffic Signal Priority (TSP)</w:t>
      </w:r>
    </w:p>
    <w:p w14:paraId="3BAD9B97"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0E36BB63"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64BF7C09"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21065284"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0A98655A"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1374E78B" w14:textId="77777777" w:rsidR="00F50E98" w:rsidRDefault="00F50E98" w:rsidP="00F50E98"/>
    <w:p w14:paraId="06E37BAB" w14:textId="77777777" w:rsidR="00F50E98" w:rsidRPr="00926911" w:rsidRDefault="00F50E98" w:rsidP="00F50E98"/>
    <w:p w14:paraId="600BFD20" w14:textId="77777777" w:rsidR="00F50E98" w:rsidRPr="00926911" w:rsidRDefault="00F50E98" w:rsidP="00F50E98">
      <w:pPr>
        <w:pStyle w:val="Heading1"/>
      </w:pPr>
      <w:r w:rsidRPr="00926911">
        <w:t>Challenges and Benefits</w:t>
      </w:r>
    </w:p>
    <w:p w14:paraId="46FAA2B2"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184059FD"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77C8F1C9"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72F092AB"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1237A4A2"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7BB38DB9" w14:textId="77777777" w:rsidR="00F50E98" w:rsidRDefault="00F50E98" w:rsidP="00F50E98"/>
    <w:p w14:paraId="3250FF39" w14:textId="77777777" w:rsidR="00F50E98" w:rsidRPr="00926911" w:rsidRDefault="00F50E98" w:rsidP="00F50E98">
      <w:pPr>
        <w:pStyle w:val="Heading1"/>
      </w:pPr>
      <w:r w:rsidRPr="00926911">
        <w:t>Comparison with International Standards</w:t>
      </w:r>
    </w:p>
    <w:p w14:paraId="685C01D9"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2CBFE15D"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5835661B" w14:textId="77777777" w:rsidR="00F50E98" w:rsidRDefault="00F50E98" w:rsidP="00F50E98"/>
    <w:p w14:paraId="139AF1ED" w14:textId="77777777" w:rsidR="00F50E98" w:rsidRPr="00926911" w:rsidRDefault="00F50E98" w:rsidP="00F50E98">
      <w:pPr>
        <w:pStyle w:val="Heading1"/>
      </w:pPr>
      <w:r w:rsidRPr="00926911">
        <w:t>Case Studies and Examples</w:t>
      </w:r>
    </w:p>
    <w:p w14:paraId="3A3FDBF4"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3EE5E4BA" w14:textId="77777777" w:rsidR="00F50E98" w:rsidRDefault="00F50E98" w:rsidP="00F50E98">
      <w:r>
        <w:lastRenderedPageBreak/>
        <w:t xml:space="preserve">There are already enriched cases of practices and experiments for applying cutting edge techniques around the world at different levels. </w:t>
      </w:r>
    </w:p>
    <w:p w14:paraId="1484792F"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3929A9BC"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0E616AD7" w14:textId="77777777" w:rsidR="00F50E98" w:rsidRDefault="00F50E98" w:rsidP="00F50E98"/>
    <w:p w14:paraId="4A4C6FE7" w14:textId="77777777" w:rsidR="00F50E98" w:rsidRPr="00926911" w:rsidRDefault="00F50E98" w:rsidP="00F50E98"/>
    <w:p w14:paraId="716DDACA" w14:textId="77777777" w:rsidR="00F50E98" w:rsidRPr="00926911" w:rsidRDefault="00F50E98" w:rsidP="00F50E98">
      <w:pPr>
        <w:pStyle w:val="Heading1"/>
      </w:pPr>
      <w:r w:rsidRPr="00926911">
        <w:t>Future Directions and Recommendations</w:t>
      </w:r>
    </w:p>
    <w:p w14:paraId="1E6F6A7A"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33547DCC" w14:textId="77777777" w:rsidR="00F50E98" w:rsidRDefault="00F50E98" w:rsidP="00F50E98">
      <w:r>
        <w:t>To further enhance the ITS framework at Dublin Bus, the following actionable recommendations could be considered:</w:t>
      </w:r>
    </w:p>
    <w:p w14:paraId="4B6ACCC8" w14:textId="77777777" w:rsidR="00F50E98" w:rsidRDefault="00F50E98" w:rsidP="00F50E98">
      <w:pPr>
        <w:pStyle w:val="ListParagraph"/>
        <w:numPr>
          <w:ilvl w:val="0"/>
          <w:numId w:val="11"/>
        </w:numPr>
      </w:pPr>
      <w:r>
        <w:t xml:space="preserve">Cooperative Intelligent Transport Systems (C-ITS): </w:t>
      </w:r>
    </w:p>
    <w:p w14:paraId="5B3EEE0B"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183F1096" w14:textId="77777777" w:rsidR="00F50E98" w:rsidRDefault="00F50E98" w:rsidP="00F50E98">
      <w:pPr>
        <w:pStyle w:val="ListParagraph"/>
        <w:numPr>
          <w:ilvl w:val="0"/>
          <w:numId w:val="11"/>
        </w:numPr>
      </w:pPr>
      <w:r>
        <w:lastRenderedPageBreak/>
        <w:t xml:space="preserve">AI and ML Technologies: </w:t>
      </w:r>
    </w:p>
    <w:p w14:paraId="466C163F"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3B9E3ADD" w14:textId="77777777" w:rsidR="00F50E98" w:rsidRDefault="00F50E98" w:rsidP="00F50E98">
      <w:pPr>
        <w:pStyle w:val="ListParagraph"/>
        <w:numPr>
          <w:ilvl w:val="0"/>
          <w:numId w:val="11"/>
        </w:numPr>
      </w:pPr>
      <w:r>
        <w:t xml:space="preserve">Autonomous Driving: </w:t>
      </w:r>
    </w:p>
    <w:p w14:paraId="4045112B"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34B07324" w14:textId="77777777" w:rsidR="00F50E98" w:rsidRDefault="00F50E98" w:rsidP="00F50E98"/>
    <w:p w14:paraId="703E01B8" w14:textId="77777777" w:rsidR="00F50E98" w:rsidRDefault="00F50E98" w:rsidP="00F50E98"/>
    <w:p w14:paraId="15D4E14A" w14:textId="77777777" w:rsidR="00F50E98" w:rsidRDefault="00F50E98" w:rsidP="00F50E98"/>
    <w:p w14:paraId="22D387A9" w14:textId="77777777" w:rsidR="00F50E98" w:rsidRPr="00926911" w:rsidRDefault="00F50E98" w:rsidP="00F50E98">
      <w:pPr>
        <w:pStyle w:val="Heading1"/>
      </w:pPr>
      <w:r w:rsidRPr="00926911">
        <w:t>Challenges and Considerations</w:t>
      </w:r>
    </w:p>
    <w:p w14:paraId="28082594" w14:textId="77777777" w:rsidR="00F50E98" w:rsidRDefault="00F50E98" w:rsidP="00F50E98">
      <w:r>
        <w:t>There are certain challenges and considerations ahead to escalate the current ITS with AI and ML technologies.</w:t>
      </w:r>
    </w:p>
    <w:p w14:paraId="5B9667AB"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34140136"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7E7F3248"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70B8E0CD"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7F9500FE"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12541F77" w14:textId="77777777" w:rsidR="00F50E98" w:rsidRPr="00E60EC4" w:rsidRDefault="00F50E98" w:rsidP="00F50E98"/>
    <w:p w14:paraId="4047D034" w14:textId="77777777" w:rsidR="00F50E98" w:rsidRDefault="00F50E98" w:rsidP="00F50E98"/>
    <w:p w14:paraId="1E0B28AB" w14:textId="77777777" w:rsidR="00F50E98" w:rsidRPr="00926911" w:rsidRDefault="00F50E98" w:rsidP="00F50E98">
      <w:pPr>
        <w:pStyle w:val="Heading1"/>
      </w:pPr>
      <w:r w:rsidRPr="00926911">
        <w:t>Recommendations for AI and ML Integration</w:t>
      </w:r>
    </w:p>
    <w:p w14:paraId="2D23F06E"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56CB6A4D" w14:textId="77777777" w:rsidR="00F50E98" w:rsidRDefault="00F50E98" w:rsidP="00F50E98">
      <w:pPr>
        <w:pStyle w:val="ListParagraph"/>
        <w:numPr>
          <w:ilvl w:val="0"/>
          <w:numId w:val="11"/>
        </w:numPr>
      </w:pPr>
      <w:r>
        <w:t xml:space="preserve">Enhanced predictive techniques </w:t>
      </w:r>
    </w:p>
    <w:p w14:paraId="54B9EA9B" w14:textId="77777777" w:rsidR="00F50E98" w:rsidRDefault="00F50E98" w:rsidP="00F50E98">
      <w:r>
        <w:t xml:space="preserve">AI and ML can significantly improve the accuracy of traffic prediction models, helping to anticipate congestion and delays. </w:t>
      </w:r>
    </w:p>
    <w:p w14:paraId="7B6A25F4" w14:textId="77777777" w:rsidR="00F50E98" w:rsidRDefault="00F50E98" w:rsidP="00F50E98">
      <w:pPr>
        <w:pStyle w:val="ListParagraph"/>
        <w:numPr>
          <w:ilvl w:val="0"/>
          <w:numId w:val="11"/>
        </w:numPr>
      </w:pPr>
      <w:r>
        <w:t xml:space="preserve">Real-time decision-making </w:t>
      </w:r>
    </w:p>
    <w:p w14:paraId="323F0631"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36DD45B7" w14:textId="77777777" w:rsidR="00F50E98" w:rsidRDefault="00F50E98" w:rsidP="00F50E98">
      <w:pPr>
        <w:pStyle w:val="ListParagraph"/>
        <w:numPr>
          <w:ilvl w:val="0"/>
          <w:numId w:val="11"/>
        </w:numPr>
      </w:pPr>
      <w:r>
        <w:t xml:space="preserve">Personalised services </w:t>
      </w:r>
    </w:p>
    <w:p w14:paraId="61C854FF"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5D719A78" w14:textId="77777777" w:rsidR="00F50E98" w:rsidRDefault="00F50E98" w:rsidP="00F50E98">
      <w:pPr>
        <w:pStyle w:val="ListParagraph"/>
        <w:numPr>
          <w:ilvl w:val="0"/>
          <w:numId w:val="11"/>
        </w:numPr>
      </w:pPr>
      <w:r>
        <w:t>Advanced safety measures</w:t>
      </w:r>
    </w:p>
    <w:p w14:paraId="6A3FD3A5" w14:textId="77777777" w:rsidR="00F50E98" w:rsidRDefault="00F50E98" w:rsidP="00F50E98">
      <w:r>
        <w:t>AI and ML can help implement advanced safety measures such as collision-avoidance systems, real-time vehicle diagnostics, and proactive maintenance scheduling.</w:t>
      </w:r>
    </w:p>
    <w:p w14:paraId="2DA749EB" w14:textId="77777777" w:rsidR="00F50E98" w:rsidRDefault="00F50E98" w:rsidP="00F50E98">
      <w:pPr>
        <w:pStyle w:val="ListParagraph"/>
        <w:numPr>
          <w:ilvl w:val="0"/>
          <w:numId w:val="11"/>
        </w:numPr>
      </w:pPr>
      <w:r>
        <w:t>Intelligent driver assistants</w:t>
      </w:r>
    </w:p>
    <w:p w14:paraId="05CB8235" w14:textId="77777777" w:rsidR="00F50E98" w:rsidRDefault="00F50E98" w:rsidP="00F50E98">
      <w:r>
        <w:t>Using AI based driving assistants has potential to improve the efficiency of human driver, while alleviating the pressure of being continuously monitored.</w:t>
      </w:r>
    </w:p>
    <w:p w14:paraId="6B4EE9D1" w14:textId="77777777" w:rsidR="00F50E98" w:rsidRDefault="00F50E98" w:rsidP="00F50E98">
      <w:pPr>
        <w:pStyle w:val="ListParagraph"/>
        <w:numPr>
          <w:ilvl w:val="0"/>
          <w:numId w:val="11"/>
        </w:numPr>
      </w:pPr>
      <w:r>
        <w:t>Experiments for unmanned driving</w:t>
      </w:r>
    </w:p>
    <w:p w14:paraId="4D6CEA77" w14:textId="77777777" w:rsidR="00F50E98" w:rsidRDefault="00F50E98" w:rsidP="00F50E98">
      <w:r>
        <w:t>In certain area with conditions enable potential unmanned bus driving, it is suggested experiments shall be undertaken to prepare future autonomous bus operation.</w:t>
      </w:r>
    </w:p>
    <w:p w14:paraId="666BB4AA" w14:textId="77777777" w:rsidR="00F50E98" w:rsidRDefault="00F50E98" w:rsidP="00F50E98"/>
    <w:p w14:paraId="4CFECB01" w14:textId="77777777" w:rsidR="00F50E98" w:rsidRDefault="00F50E98" w:rsidP="00F50E98"/>
    <w:p w14:paraId="65BEB8C2" w14:textId="77777777" w:rsidR="00F50E98" w:rsidRDefault="00F50E98" w:rsidP="00F50E98"/>
    <w:p w14:paraId="60C2CAAF" w14:textId="77777777" w:rsidR="00F50E98" w:rsidRPr="00926911" w:rsidRDefault="00F50E98" w:rsidP="00F50E98">
      <w:pPr>
        <w:pStyle w:val="Heading1"/>
      </w:pPr>
      <w:r w:rsidRPr="00926911">
        <w:t>Conclusion</w:t>
      </w:r>
    </w:p>
    <w:p w14:paraId="2BE67E1B"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4480A62E"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1673FA6C"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7A5AAE30"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03D9670B" w14:textId="77777777" w:rsidR="00F50E98" w:rsidRDefault="00F50E98" w:rsidP="00F50E98">
      <w:pPr>
        <w:spacing w:before="0" w:after="160" w:line="259" w:lineRule="auto"/>
      </w:pPr>
      <w:r>
        <w:br w:type="page"/>
      </w:r>
    </w:p>
    <w:p w14:paraId="4652D15C" w14:textId="77777777" w:rsidR="00F50E98" w:rsidRDefault="00F50E98" w:rsidP="00F50E98"/>
    <w:p w14:paraId="72369162" w14:textId="77777777" w:rsidR="00F50E98" w:rsidRPr="00926911" w:rsidRDefault="00F50E98" w:rsidP="00F50E98">
      <w:pPr>
        <w:pStyle w:val="Heading1"/>
      </w:pPr>
      <w:r w:rsidRPr="00926911">
        <w:t>References</w:t>
      </w:r>
    </w:p>
    <w:p w14:paraId="32744A13"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324A7CEA"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6EA6F7D2"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167E12D3"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7DA4F2E7"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3C078858"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08067EB3"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7C374DA0"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70A9E098"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401A0F98"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42D5151B"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03979351"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68FB2A1E"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068BBABC"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39877F1C"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1E243395"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6DDBAFDF"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1FF6E890"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5E449B2D"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0901F667"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2B5673DC"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2EA7795E"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69E7D8B2"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7E7124CA"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559D4A73"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0E3DFB5E"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7AE0F39A"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22EE4C77"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2AF82BE7"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0DB8F904"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0C35B57F"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03806E9B"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711FDCE3"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6E69F396"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71B2BCE5"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7105A3AF"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00657294"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4EE950EF"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67D2D15E"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1DB6E4A2"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0C6DDA65"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6D60095D"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1854293A" w14:textId="77777777" w:rsidR="00F50E98" w:rsidRDefault="00F50E98" w:rsidP="00F50E98">
      <w:r>
        <w:fldChar w:fldCharType="end"/>
      </w:r>
    </w:p>
    <w:p w14:paraId="6FBE5409" w14:textId="77777777" w:rsidR="00F50E98" w:rsidRDefault="00F50E98" w:rsidP="00F50E98">
      <w:pPr>
        <w:spacing w:before="0" w:after="160" w:line="259" w:lineRule="auto"/>
      </w:pPr>
      <w:r>
        <w:br w:type="page"/>
      </w:r>
    </w:p>
    <w:p w14:paraId="73AABF6C" w14:textId="77777777" w:rsidR="00F50E98" w:rsidRDefault="00F50E98" w:rsidP="00F50E98"/>
    <w:p w14:paraId="787E90A3" w14:textId="77777777" w:rsidR="00F50E98" w:rsidRDefault="00F50E98" w:rsidP="00F50E98">
      <w:pPr>
        <w:pStyle w:val="Heading1"/>
      </w:pPr>
      <w:r>
        <w:t>Chart 1. PRISMA chart of research resources</w:t>
      </w:r>
    </w:p>
    <w:p w14:paraId="2A7FA78A" w14:textId="77777777" w:rsidR="00F50E98" w:rsidRPr="007C382B" w:rsidRDefault="00F50E98" w:rsidP="00F50E98">
      <w:r>
        <w:rPr>
          <w:noProof/>
        </w:rPr>
        <mc:AlternateContent>
          <mc:Choice Requires="wps">
            <w:drawing>
              <wp:anchor distT="0" distB="0" distL="114300" distR="114300" simplePos="0" relativeHeight="251719680" behindDoc="0" locked="0" layoutInCell="1" allowOverlap="1" wp14:anchorId="247F5CAF" wp14:editId="45137586">
                <wp:simplePos x="0" y="0"/>
                <wp:positionH relativeFrom="column">
                  <wp:posOffset>-681990</wp:posOffset>
                </wp:positionH>
                <wp:positionV relativeFrom="paragraph">
                  <wp:posOffset>3758994</wp:posOffset>
                </wp:positionV>
                <wp:extent cx="1371600" cy="339090"/>
                <wp:effectExtent l="1905" t="0" r="20955" b="20955"/>
                <wp:wrapNone/>
                <wp:docPr id="1707963106"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5426F7C2" w14:textId="77777777" w:rsidR="00F50E98" w:rsidRPr="00C27B22" w:rsidRDefault="00F50E98" w:rsidP="00F50E98">
                            <w:pPr>
                              <w:jc w:val="center"/>
                              <w:rPr>
                                <w:lang w:val="en"/>
                              </w:rPr>
                            </w:pPr>
                            <w:r w:rsidRPr="00C27B22">
                              <w:rPr>
                                <w:lang w:val="en"/>
                              </w:rPr>
                              <w:t>Eligibility</w:t>
                            </w:r>
                          </w:p>
                          <w:p w14:paraId="75FBA6CA"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47F5CAF" id="_x0000_s1054" style="position:absolute;margin-left:-53.7pt;margin-top:296pt;width:108pt;height:26.7pt;rotation:-90;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CE7VjMMwIAAF8EAAAOAAAAAAAAAAAAAAAA&#10;AC4CAABkcnMvZTJvRG9jLnhtbFBLAQItABQABgAIAAAAIQB7hPGn3wAAAAoBAAAPAAAAAAAAAAAA&#10;AAAAAI0EAABkcnMvZG93bnJldi54bWxQSwUGAAAAAAQABADzAAAAmQUAAAAA&#10;" fillcolor="#ccecff">
                <v:textbox style="layout-flow:vertical;mso-layout-flow-alt:bottom-to-top" inset="3.6pt,,3.6pt">
                  <w:txbxContent>
                    <w:p w14:paraId="5426F7C2" w14:textId="77777777" w:rsidR="00F50E98" w:rsidRPr="00C27B22" w:rsidRDefault="00F50E98" w:rsidP="00F50E98">
                      <w:pPr>
                        <w:jc w:val="center"/>
                        <w:rPr>
                          <w:lang w:val="en"/>
                        </w:rPr>
                      </w:pPr>
                      <w:r w:rsidRPr="00C27B22">
                        <w:rPr>
                          <w:lang w:val="en"/>
                        </w:rPr>
                        <w:t>Eligibility</w:t>
                      </w:r>
                    </w:p>
                    <w:p w14:paraId="75FBA6CA"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713536" behindDoc="0" locked="0" layoutInCell="1" allowOverlap="1" wp14:anchorId="16906841" wp14:editId="3CFC3F89">
                <wp:simplePos x="0" y="0"/>
                <wp:positionH relativeFrom="column">
                  <wp:posOffset>4228439</wp:posOffset>
                </wp:positionH>
                <wp:positionV relativeFrom="paragraph">
                  <wp:posOffset>2474954</wp:posOffset>
                </wp:positionV>
                <wp:extent cx="1714500" cy="739977"/>
                <wp:effectExtent l="0" t="0" r="19050" b="22225"/>
                <wp:wrapNone/>
                <wp:docPr id="1519272904"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2973D350"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5B7E76A2"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906841" id="_x0000_s1055" style="position:absolute;margin-left:332.95pt;margin-top:194.9pt;width:135pt;height:58.2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">
                <v:textbox inset=",7.2pt,,7.2pt">
                  <w:txbxContent>
                    <w:p w14:paraId="2973D350"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5B7E76A2"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15584" behindDoc="0" locked="0" layoutInCell="1" allowOverlap="1" wp14:anchorId="341E2DE8" wp14:editId="04D3ED89">
                <wp:simplePos x="0" y="0"/>
                <wp:positionH relativeFrom="column">
                  <wp:posOffset>4228439</wp:posOffset>
                </wp:positionH>
                <wp:positionV relativeFrom="paragraph">
                  <wp:posOffset>3389354</wp:posOffset>
                </wp:positionV>
                <wp:extent cx="1714500" cy="708263"/>
                <wp:effectExtent l="0" t="0" r="19050" b="15875"/>
                <wp:wrapNone/>
                <wp:docPr id="507322756"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38C3D2DA"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4B7CC571"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1E2DE8" id="_x0000_s1056" style="position:absolute;margin-left:332.95pt;margin-top:266.9pt;width:135pt;height:55.7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">
                <v:textbox inset=",7.2pt,,7.2pt">
                  <w:txbxContent>
                    <w:p w14:paraId="38C3D2DA"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4B7CC571"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23776" behindDoc="0" locked="0" layoutInCell="1" allowOverlap="1" wp14:anchorId="514C427D" wp14:editId="759F8535">
                <wp:simplePos x="0" y="0"/>
                <wp:positionH relativeFrom="column">
                  <wp:posOffset>1432384</wp:posOffset>
                </wp:positionH>
                <wp:positionV relativeFrom="paragraph">
                  <wp:posOffset>4076476</wp:posOffset>
                </wp:positionV>
                <wp:extent cx="1284091" cy="272466"/>
                <wp:effectExtent l="0" t="0" r="68580" b="70485"/>
                <wp:wrapNone/>
                <wp:docPr id="1675107965"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F1F8459" id="直接箭头连接符 13" o:spid="_x0000_s1026" type="#_x0000_t32" style="position:absolute;margin-left:112.8pt;margin-top:321pt;width:101.1pt;height:21.45pt;z-index:2517237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722752" behindDoc="0" locked="0" layoutInCell="1" allowOverlap="1" wp14:anchorId="03C62D41" wp14:editId="64C2D8C6">
                <wp:simplePos x="0" y="0"/>
                <wp:positionH relativeFrom="column">
                  <wp:posOffset>1370058</wp:posOffset>
                </wp:positionH>
                <wp:positionV relativeFrom="paragraph">
                  <wp:posOffset>3066936</wp:posOffset>
                </wp:positionV>
                <wp:extent cx="1362571" cy="258709"/>
                <wp:effectExtent l="38100" t="0" r="28575" b="84455"/>
                <wp:wrapNone/>
                <wp:docPr id="1533128070"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C355E40" id="直接箭头连接符 13" o:spid="_x0000_s1026" type="#_x0000_t32" style="position:absolute;margin-left:107.9pt;margin-top:241.5pt;width:107.3pt;height:20.35pt;flip:x;z-index:25172275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721728" behindDoc="0" locked="0" layoutInCell="1" allowOverlap="1" wp14:anchorId="22030CAE" wp14:editId="6A0A4680">
                <wp:simplePos x="0" y="0"/>
                <wp:positionH relativeFrom="column">
                  <wp:posOffset>205516</wp:posOffset>
                </wp:positionH>
                <wp:positionV relativeFrom="paragraph">
                  <wp:posOffset>3330594</wp:posOffset>
                </wp:positionV>
                <wp:extent cx="1617378" cy="727075"/>
                <wp:effectExtent l="0" t="0" r="20955" b="15875"/>
                <wp:wrapNone/>
                <wp:docPr id="493964062"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412ECDF0"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3B9F34D3"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030CAE" id="_x0000_s1057" style="position:absolute;margin-left:16.2pt;margin-top:262.25pt;width:127.35pt;height:57.2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">
                <v:textbox inset=",7.2pt,,7.2pt">
                  <w:txbxContent>
                    <w:p w14:paraId="412ECDF0"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3B9F34D3"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14560" behindDoc="0" locked="0" layoutInCell="1" allowOverlap="1" wp14:anchorId="273F8DCB" wp14:editId="4C2F70CC">
                <wp:simplePos x="0" y="0"/>
                <wp:positionH relativeFrom="column">
                  <wp:posOffset>1885315</wp:posOffset>
                </wp:positionH>
                <wp:positionV relativeFrom="paragraph">
                  <wp:posOffset>3326130</wp:posOffset>
                </wp:positionV>
                <wp:extent cx="1714500" cy="727075"/>
                <wp:effectExtent l="0" t="0" r="0" b="0"/>
                <wp:wrapNone/>
                <wp:docPr id="1090150426"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35EEC850"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24877C5B"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3F8DCB" id="_x0000_s1058" style="position:absolute;margin-left:148.45pt;margin-top:261.9pt;width:135pt;height:57.2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">
                <v:textbox inset=",7.2pt,,7.2pt">
                  <w:txbxContent>
                    <w:p w14:paraId="35EEC850"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24877C5B"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12512" behindDoc="0" locked="0" layoutInCell="1" allowOverlap="1" wp14:anchorId="530729F6" wp14:editId="54E192C4">
                <wp:simplePos x="0" y="0"/>
                <wp:positionH relativeFrom="column">
                  <wp:posOffset>2916555</wp:posOffset>
                </wp:positionH>
                <wp:positionV relativeFrom="paragraph">
                  <wp:posOffset>243205</wp:posOffset>
                </wp:positionV>
                <wp:extent cx="2228850" cy="715010"/>
                <wp:effectExtent l="0" t="0" r="0" b="8890"/>
                <wp:wrapNone/>
                <wp:docPr id="1021544154"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18E6AAF7"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6439874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30729F6" id="_x0000_s1059" style="position:absolute;margin-left:229.65pt;margin-top:19.15pt;width:175.5pt;height:56.3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">
                <v:textbox inset=",7.2pt,,7.2pt">
                  <w:txbxContent>
                    <w:p w14:paraId="18E6AAF7"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6439874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11488" behindDoc="0" locked="0" layoutInCell="1" allowOverlap="1" wp14:anchorId="6CC83F38" wp14:editId="592E3543">
                <wp:simplePos x="0" y="0"/>
                <wp:positionH relativeFrom="column">
                  <wp:posOffset>343535</wp:posOffset>
                </wp:positionH>
                <wp:positionV relativeFrom="paragraph">
                  <wp:posOffset>243205</wp:posOffset>
                </wp:positionV>
                <wp:extent cx="2228850" cy="715645"/>
                <wp:effectExtent l="0" t="0" r="0" b="8255"/>
                <wp:wrapNone/>
                <wp:docPr id="116129900"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68B19BEE"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C83F38" id="_x0000_s1060" style="position:absolute;margin-left:27.05pt;margin-top:19.15pt;width:175.5pt;height:56.3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B7m&#10;udMSAgAAKQQAAA4AAAAAAAAAAAAAAAAALgIAAGRycy9lMm9Eb2MueG1sUEsBAi0AFAAGAAgAAAAh&#10;APCfpITeAAAACQEAAA8AAAAAAAAAAAAAAAAAbAQAAGRycy9kb3ducmV2LnhtbFBLBQYAAAAABAAE&#10;APMAAAB3BQAAAAA=&#10;">
                <v:textbox inset=",7.2pt,,7.2pt">
                  <w:txbxContent>
                    <w:p w14:paraId="68B19BEE"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717632" behindDoc="0" locked="0" layoutInCell="1" allowOverlap="1" wp14:anchorId="5CBE3729" wp14:editId="08570859">
                <wp:simplePos x="0" y="0"/>
                <wp:positionH relativeFrom="column">
                  <wp:posOffset>-681990</wp:posOffset>
                </wp:positionH>
                <wp:positionV relativeFrom="paragraph">
                  <wp:posOffset>5502910</wp:posOffset>
                </wp:positionV>
                <wp:extent cx="1371600" cy="339090"/>
                <wp:effectExtent l="0" t="514350" r="0" b="518160"/>
                <wp:wrapNone/>
                <wp:docPr id="32627491"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2A42BF57" w14:textId="77777777" w:rsidR="00F50E98" w:rsidRPr="00C27B22" w:rsidRDefault="00F50E98" w:rsidP="00F50E98">
                            <w:pPr>
                              <w:jc w:val="center"/>
                              <w:rPr>
                                <w:lang w:val="en"/>
                              </w:rPr>
                            </w:pPr>
                            <w:r w:rsidRPr="00C27B22">
                              <w:rPr>
                                <w:lang w:val="en"/>
                              </w:rPr>
                              <w:t>Included</w:t>
                            </w:r>
                          </w:p>
                          <w:p w14:paraId="5DB3397B"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CBE3729" id="_x0000_s1061" style="position:absolute;margin-left:-53.7pt;margin-top:433.3pt;width:108pt;height:26.7pt;rotation:-90;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" fillcolor="#ccecff">
                <v:textbox style="layout-flow:vertical;mso-layout-flow-alt:bottom-to-top" inset="3.6pt,,3.6pt">
                  <w:txbxContent>
                    <w:p w14:paraId="2A42BF57" w14:textId="77777777" w:rsidR="00F50E98" w:rsidRPr="00C27B22" w:rsidRDefault="00F50E98" w:rsidP="00F50E98">
                      <w:pPr>
                        <w:jc w:val="center"/>
                        <w:rPr>
                          <w:lang w:val="en"/>
                        </w:rPr>
                      </w:pPr>
                      <w:r w:rsidRPr="00C27B22">
                        <w:rPr>
                          <w:lang w:val="en"/>
                        </w:rPr>
                        <w:t>Included</w:t>
                      </w:r>
                    </w:p>
                    <w:p w14:paraId="5DB3397B"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718656" behindDoc="0" locked="0" layoutInCell="1" allowOverlap="1" wp14:anchorId="0DE7F9C1" wp14:editId="1765162A">
                <wp:simplePos x="0" y="0"/>
                <wp:positionH relativeFrom="column">
                  <wp:posOffset>-681990</wp:posOffset>
                </wp:positionH>
                <wp:positionV relativeFrom="paragraph">
                  <wp:posOffset>702310</wp:posOffset>
                </wp:positionV>
                <wp:extent cx="1371600" cy="339090"/>
                <wp:effectExtent l="0" t="514350" r="0" b="518160"/>
                <wp:wrapNone/>
                <wp:docPr id="1965700571"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07CAB37D" w14:textId="77777777" w:rsidR="00F50E98" w:rsidRPr="00C27B22" w:rsidRDefault="00F50E98" w:rsidP="00F50E98">
                            <w:pPr>
                              <w:jc w:val="center"/>
                              <w:rPr>
                                <w:lang w:val="en"/>
                              </w:rPr>
                            </w:pPr>
                            <w:r w:rsidRPr="00C27B22">
                              <w:rPr>
                                <w:lang w:val="en"/>
                              </w:rPr>
                              <w:t>Identification</w:t>
                            </w:r>
                          </w:p>
                          <w:p w14:paraId="065466E7"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DE7F9C1" id="_x0000_s1062" style="position:absolute;margin-left:-53.7pt;margin-top:55.3pt;width:108pt;height:26.7pt;rotation:-90;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" fillcolor="#ccecff">
                <v:textbox style="layout-flow:vertical;mso-layout-flow-alt:bottom-to-top" inset="3.6pt,,3.6pt">
                  <w:txbxContent>
                    <w:p w14:paraId="07CAB37D" w14:textId="77777777" w:rsidR="00F50E98" w:rsidRPr="00C27B22" w:rsidRDefault="00F50E98" w:rsidP="00F50E98">
                      <w:pPr>
                        <w:jc w:val="center"/>
                        <w:rPr>
                          <w:lang w:val="en"/>
                        </w:rPr>
                      </w:pPr>
                      <w:r w:rsidRPr="00C27B22">
                        <w:rPr>
                          <w:lang w:val="en"/>
                        </w:rPr>
                        <w:t>Identification</w:t>
                      </w:r>
                    </w:p>
                    <w:p w14:paraId="065466E7"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720704" behindDoc="0" locked="0" layoutInCell="1" allowOverlap="1" wp14:anchorId="1C1013D0" wp14:editId="2FD4E223">
                <wp:simplePos x="0" y="0"/>
                <wp:positionH relativeFrom="column">
                  <wp:posOffset>-681355</wp:posOffset>
                </wp:positionH>
                <wp:positionV relativeFrom="paragraph">
                  <wp:posOffset>2302510</wp:posOffset>
                </wp:positionV>
                <wp:extent cx="1371600" cy="339090"/>
                <wp:effectExtent l="0" t="514350" r="0" b="518160"/>
                <wp:wrapNone/>
                <wp:docPr id="914464321"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6587F8F8"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C1013D0" id="_x0000_s1063" style="position:absolute;margin-left:-53.65pt;margin-top:181.3pt;width:108pt;height:26.7pt;rotation:-90;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" fillcolor="#ccecff">
                <v:textbox style="layout-flow:vertical;mso-layout-flow-alt:bottom-to-top" inset="3.6pt,,3.6pt">
                  <w:txbxContent>
                    <w:p w14:paraId="6587F8F8"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7E4B2961" w14:textId="77777777" w:rsidR="00F50E98" w:rsidRPr="00926911" w:rsidRDefault="00F50E98" w:rsidP="00F50E98">
      <w:r>
        <w:rPr>
          <w:noProof/>
        </w:rPr>
        <mc:AlternateContent>
          <mc:Choice Requires="wps">
            <w:drawing>
              <wp:anchor distT="0" distB="0" distL="114300" distR="114300" simplePos="0" relativeHeight="251706368" behindDoc="0" locked="0" layoutInCell="1" allowOverlap="1" wp14:anchorId="14F42ECF" wp14:editId="76B489B9">
                <wp:simplePos x="0" y="0"/>
                <wp:positionH relativeFrom="column">
                  <wp:posOffset>1419225</wp:posOffset>
                </wp:positionH>
                <wp:positionV relativeFrom="paragraph">
                  <wp:posOffset>994410</wp:posOffset>
                </wp:positionV>
                <wp:extent cx="2771775" cy="666750"/>
                <wp:effectExtent l="0" t="0" r="28575" b="19050"/>
                <wp:wrapNone/>
                <wp:docPr id="2117375471"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0EF18019"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61CBF0C2"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F42ECF" id="_x0000_s1064" style="position:absolute;margin-left:111.75pt;margin-top:78.3pt;width:218.25pt;height:52.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">
                <v:textbox inset=",7.2pt,,7.2pt">
                  <w:txbxContent>
                    <w:p w14:paraId="0EF18019"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61CBF0C2"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24800" behindDoc="0" locked="0" layoutInCell="1" allowOverlap="1" wp14:anchorId="071465D6" wp14:editId="34937E50">
                <wp:simplePos x="0" y="0"/>
                <wp:positionH relativeFrom="column">
                  <wp:posOffset>2686050</wp:posOffset>
                </wp:positionH>
                <wp:positionV relativeFrom="paragraph">
                  <wp:posOffset>3604260</wp:posOffset>
                </wp:positionV>
                <wp:extent cx="9525" cy="257175"/>
                <wp:effectExtent l="76200" t="0" r="66675" b="47625"/>
                <wp:wrapNone/>
                <wp:docPr id="2007906580"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61B576D" id="直接箭头连接符 12" o:spid="_x0000_s1026" type="#_x0000_t32" style="position:absolute;margin-left:211.5pt;margin-top:283.8pt;width:.75pt;height:20.25pt;flip:x;z-index:25172480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716608" behindDoc="0" locked="0" layoutInCell="1" allowOverlap="1" wp14:anchorId="1961860D" wp14:editId="4D606309">
                <wp:simplePos x="0" y="0"/>
                <wp:positionH relativeFrom="column">
                  <wp:posOffset>1894840</wp:posOffset>
                </wp:positionH>
                <wp:positionV relativeFrom="paragraph">
                  <wp:posOffset>3830955</wp:posOffset>
                </wp:positionV>
                <wp:extent cx="1714500" cy="727075"/>
                <wp:effectExtent l="0" t="0" r="0" b="0"/>
                <wp:wrapNone/>
                <wp:docPr id="1774861954"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1E20A4C7"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655E2B86"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961860D" id="_x0000_s1065" style="position:absolute;margin-left:149.2pt;margin-top:301.65pt;width:135pt;height:57.2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">
                <v:textbox inset=",7.2pt,,7.2pt">
                  <w:txbxContent>
                    <w:p w14:paraId="1E20A4C7"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655E2B86"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10464" behindDoc="0" locked="0" layoutInCell="1" allowOverlap="1" wp14:anchorId="05C42099" wp14:editId="50233644">
                <wp:simplePos x="0" y="0"/>
                <wp:positionH relativeFrom="column">
                  <wp:posOffset>2742565</wp:posOffset>
                </wp:positionH>
                <wp:positionV relativeFrom="paragraph">
                  <wp:posOffset>4453890</wp:posOffset>
                </wp:positionV>
                <wp:extent cx="0" cy="342900"/>
                <wp:effectExtent l="76200" t="0" r="57150" b="38100"/>
                <wp:wrapNone/>
                <wp:docPr id="799159671"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DF4764D" id="直接箭头连接符 11" o:spid="_x0000_s1026" type="#_x0000_t32" style="position:absolute;margin-left:215.95pt;margin-top:350.7pt;width:0;height:27pt;z-index:25171046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708416" behindDoc="0" locked="0" layoutInCell="1" allowOverlap="1" wp14:anchorId="71E5C0BE" wp14:editId="16202466">
                <wp:simplePos x="0" y="0"/>
                <wp:positionH relativeFrom="column">
                  <wp:posOffset>1866900</wp:posOffset>
                </wp:positionH>
                <wp:positionV relativeFrom="paragraph">
                  <wp:posOffset>4806315</wp:posOffset>
                </wp:positionV>
                <wp:extent cx="1714500" cy="914400"/>
                <wp:effectExtent l="0" t="0" r="0" b="0"/>
                <wp:wrapNone/>
                <wp:docPr id="1281386532"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0FE841A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5C2AE481"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E5C0BE" id="_x0000_s1066" style="position:absolute;margin-left:147pt;margin-top:378.45pt;width:135pt;height:1in;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">
                <v:textbox inset=",7.2pt,,7.2pt">
                  <w:txbxContent>
                    <w:p w14:paraId="0FE841A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5C2AE481"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05344" behindDoc="0" locked="0" layoutInCell="1" allowOverlap="1" wp14:anchorId="6A211BC4" wp14:editId="13332FAF">
                <wp:simplePos x="0" y="0"/>
                <wp:positionH relativeFrom="column">
                  <wp:posOffset>3333115</wp:posOffset>
                </wp:positionH>
                <wp:positionV relativeFrom="paragraph">
                  <wp:posOffset>486410</wp:posOffset>
                </wp:positionV>
                <wp:extent cx="0" cy="457200"/>
                <wp:effectExtent l="76200" t="0" r="38100" b="38100"/>
                <wp:wrapNone/>
                <wp:docPr id="668721597"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6624AD8" id="直接箭头连接符 20" o:spid="_x0000_s1026" type="#_x0000_t32" style="position:absolute;margin-left:262.45pt;margin-top:38.3pt;width:0;height:36pt;z-index:2517053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704320" behindDoc="0" locked="0" layoutInCell="1" allowOverlap="1" wp14:anchorId="2DB8FB42" wp14:editId="2C8BCCAC">
                <wp:simplePos x="0" y="0"/>
                <wp:positionH relativeFrom="column">
                  <wp:posOffset>1961515</wp:posOffset>
                </wp:positionH>
                <wp:positionV relativeFrom="paragraph">
                  <wp:posOffset>492760</wp:posOffset>
                </wp:positionV>
                <wp:extent cx="0" cy="457200"/>
                <wp:effectExtent l="76200" t="0" r="38100" b="38100"/>
                <wp:wrapNone/>
                <wp:docPr id="515435336"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4512D29" id="直接箭头连接符 21" o:spid="_x0000_s1026" type="#_x0000_t32" style="position:absolute;margin-left:154.45pt;margin-top:38.8pt;width:0;height:36pt;z-index:25170432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707392" behindDoc="0" locked="0" layoutInCell="1" allowOverlap="1" wp14:anchorId="0A37B715" wp14:editId="167756E1">
                <wp:simplePos x="0" y="0"/>
                <wp:positionH relativeFrom="column">
                  <wp:posOffset>1860550</wp:posOffset>
                </wp:positionH>
                <wp:positionV relativeFrom="paragraph">
                  <wp:posOffset>1795780</wp:posOffset>
                </wp:positionV>
                <wp:extent cx="1670050" cy="571500"/>
                <wp:effectExtent l="0" t="0" r="6350" b="0"/>
                <wp:wrapNone/>
                <wp:docPr id="1430952512"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5FF86D35"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882812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37B715" id="_x0000_s1067" style="position:absolute;margin-left:146.5pt;margin-top:141.4pt;width:131.5pt;height:45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">
                <v:textbox inset=",7.2pt,,7.2pt">
                  <w:txbxContent>
                    <w:p w14:paraId="5FF86D35"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882812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09440" behindDoc="0" locked="0" layoutInCell="1" allowOverlap="1" wp14:anchorId="7B4CBCB1" wp14:editId="49EFD307">
                <wp:simplePos x="0" y="0"/>
                <wp:positionH relativeFrom="column">
                  <wp:posOffset>2713990</wp:posOffset>
                </wp:positionH>
                <wp:positionV relativeFrom="paragraph">
                  <wp:posOffset>2372995</wp:posOffset>
                </wp:positionV>
                <wp:extent cx="0" cy="457200"/>
                <wp:effectExtent l="76200" t="0" r="38100" b="38100"/>
                <wp:wrapNone/>
                <wp:docPr id="1141434834"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C636D89" id="直接箭头连接符 14" o:spid="_x0000_s1026" type="#_x0000_t32" style="position:absolute;margin-left:213.7pt;margin-top:186.85pt;width:0;height:36pt;z-index:25170944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55DA4186" w14:textId="77777777" w:rsidR="00F50E98" w:rsidRDefault="00F50E98" w:rsidP="00F50E98"/>
    <w:p w14:paraId="31109D0E" w14:textId="77777777" w:rsidR="00F50E98" w:rsidRDefault="00F50E98" w:rsidP="00F50E98"/>
    <w:p w14:paraId="6565E0B9" w14:textId="77777777" w:rsidR="00F50E98" w:rsidRDefault="00F50E98" w:rsidP="00F50E98"/>
    <w:p w14:paraId="106B13B8"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76E02CA4"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111D95A1" w14:textId="77777777" w:rsidR="00F50E98" w:rsidRPr="006412DE" w:rsidRDefault="00F50E98" w:rsidP="00F50E98"/>
    <w:p w14:paraId="3701F351" w14:textId="77777777" w:rsidR="00F50E98" w:rsidRPr="006412DE" w:rsidRDefault="00F50E98" w:rsidP="00F50E98"/>
    <w:p w14:paraId="60E03C3F" w14:textId="77777777" w:rsidR="00F50E98" w:rsidRPr="006412DE" w:rsidRDefault="00F50E98" w:rsidP="00F50E98"/>
    <w:p w14:paraId="15742437" w14:textId="77777777" w:rsidR="00F50E98" w:rsidRPr="006412DE" w:rsidRDefault="00F50E98" w:rsidP="00F50E98"/>
    <w:p w14:paraId="239E17F7"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030A2B3C"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382961BB" w14:textId="77777777" w:rsidR="00F50E98" w:rsidRPr="008A2FA2" w:rsidRDefault="00F50E98" w:rsidP="00F50E98">
      <w:pPr>
        <w:pStyle w:val="NoSpacing"/>
        <w:jc w:val="center"/>
        <w:rPr>
          <w:rStyle w:val="SubtleEmphasis"/>
          <w:i w:val="0"/>
          <w:iCs w:val="0"/>
        </w:rPr>
      </w:pPr>
      <w:hyperlink r:id="rId10" w:history="1">
        <w:r w:rsidRPr="008A2FA2">
          <w:rPr>
            <w:rStyle w:val="SubtleEmphasis"/>
          </w:rPr>
          <w:t>270328700@yoobeestudent.ac.nz</w:t>
        </w:r>
      </w:hyperlink>
      <w:r w:rsidRPr="008A2FA2">
        <w:rPr>
          <w:rStyle w:val="SubtleEmphasis"/>
        </w:rPr>
        <w:t xml:space="preserve">, </w:t>
      </w:r>
      <w:hyperlink r:id="rId11" w:history="1">
        <w:r w:rsidRPr="008A2FA2">
          <w:rPr>
            <w:rStyle w:val="SubtleEmphasis"/>
          </w:rPr>
          <w:t>fs@imady.com</w:t>
        </w:r>
      </w:hyperlink>
    </w:p>
    <w:p w14:paraId="269720F9" w14:textId="77777777" w:rsidR="00F50E98" w:rsidRPr="006412DE" w:rsidRDefault="00F50E98" w:rsidP="00F50E98"/>
    <w:p w14:paraId="0ED8B95E" w14:textId="77777777" w:rsidR="00F50E98" w:rsidRPr="006412DE" w:rsidRDefault="00F50E98" w:rsidP="00F50E98"/>
    <w:p w14:paraId="2B4BF483" w14:textId="77777777" w:rsidR="00F50E98" w:rsidRPr="006412DE" w:rsidRDefault="00F50E98" w:rsidP="00F50E98">
      <w:r>
        <w:softHyphen/>
      </w:r>
      <w:r>
        <w:softHyphen/>
      </w:r>
      <w:r>
        <w:softHyphen/>
      </w:r>
    </w:p>
    <w:p w14:paraId="1BF00342" w14:textId="77777777" w:rsidR="00F50E98" w:rsidRPr="006412DE" w:rsidRDefault="00F50E98" w:rsidP="00F50E98"/>
    <w:p w14:paraId="61B9C142" w14:textId="77777777" w:rsidR="00F50E98" w:rsidRPr="006412DE" w:rsidRDefault="00F50E98" w:rsidP="00F50E98"/>
    <w:p w14:paraId="2E37E95A" w14:textId="77777777" w:rsidR="00F50E98" w:rsidRPr="006412DE" w:rsidRDefault="00F50E98" w:rsidP="00F50E98"/>
    <w:p w14:paraId="31FFFC82"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4486E6C3" w14:textId="77777777" w:rsidR="00F50E98" w:rsidRPr="008A2FA2" w:rsidRDefault="00F50E98" w:rsidP="00F50E98">
      <w:pPr>
        <w:pStyle w:val="NoSpacing"/>
        <w:jc w:val="center"/>
        <w:rPr>
          <w:rStyle w:val="SubtleEmphasis"/>
        </w:rPr>
      </w:pPr>
      <w:r w:rsidRPr="008A2FA2">
        <w:rPr>
          <w:rStyle w:val="SubtleEmphasis"/>
        </w:rPr>
        <w:t>Supervisory team:</w:t>
      </w:r>
    </w:p>
    <w:p w14:paraId="064F9106" w14:textId="77777777" w:rsidR="00F50E98" w:rsidRPr="008A2FA2" w:rsidRDefault="00F50E98" w:rsidP="00F50E98">
      <w:pPr>
        <w:pStyle w:val="NoSpacing"/>
        <w:jc w:val="center"/>
        <w:rPr>
          <w:rStyle w:val="SubtleEmphasis"/>
        </w:rPr>
      </w:pPr>
      <w:r w:rsidRPr="008A2FA2">
        <w:rPr>
          <w:rStyle w:val="SubtleEmphasis"/>
        </w:rPr>
        <w:t>Arun Kumar</w:t>
      </w:r>
    </w:p>
    <w:p w14:paraId="357B3FEA" w14:textId="77777777" w:rsidR="00F50E98" w:rsidRPr="006412DE" w:rsidRDefault="00F50E98" w:rsidP="00F50E98"/>
    <w:p w14:paraId="544FB857" w14:textId="77777777" w:rsidR="00F50E98" w:rsidRPr="006412DE" w:rsidRDefault="00F50E98" w:rsidP="00F50E98"/>
    <w:sdt>
      <w:sdtPr>
        <w:rPr>
          <w:rFonts w:eastAsia="SimSun"/>
          <w:color w:val="auto"/>
          <w:sz w:val="22"/>
          <w:szCs w:val="22"/>
        </w:rPr>
        <w:id w:val="-1956788180"/>
        <w:docPartObj>
          <w:docPartGallery w:val="Table of Contents"/>
          <w:docPartUnique/>
        </w:docPartObj>
      </w:sdtPr>
      <w:sdtEndPr>
        <w:rPr>
          <w:b/>
          <w:bCs/>
          <w:noProof/>
        </w:rPr>
      </w:sdtEndPr>
      <w:sdtContent>
        <w:p w14:paraId="115FD4A0" w14:textId="77777777" w:rsidR="00F50E98" w:rsidRPr="00A677B3" w:rsidRDefault="00F50E98" w:rsidP="00F50E98">
          <w:pPr>
            <w:pStyle w:val="TOCHeading"/>
            <w:numPr>
              <w:ilvl w:val="0"/>
              <w:numId w:val="0"/>
            </w:numPr>
            <w:rPr>
              <w:b/>
              <w:bCs/>
            </w:rPr>
          </w:pPr>
          <w:r w:rsidRPr="00A677B3">
            <w:rPr>
              <w:b/>
              <w:bCs/>
            </w:rPr>
            <w:t>Contents</w:t>
          </w:r>
        </w:p>
        <w:p w14:paraId="246CAAA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77DADEA4"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229C38F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5E41E0C0"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2058061C"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6BEF2A46"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5135B1EB"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13F77331"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170AEB15"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18E934A9"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4595FB6E"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25DB821B"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711B02CC"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344746C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2D72B461"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247ECBA6"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2F57740D"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490BDAE8"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66D9DB5C"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4EC13389"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64E2E3D0" w14:textId="77777777" w:rsidR="00F50E98" w:rsidRDefault="00F50E98" w:rsidP="00F50E98">
          <w:r>
            <w:rPr>
              <w:b/>
              <w:bCs/>
              <w:noProof/>
            </w:rPr>
            <w:lastRenderedPageBreak/>
            <w:fldChar w:fldCharType="end"/>
          </w:r>
        </w:p>
      </w:sdtContent>
    </w:sdt>
    <w:p w14:paraId="6F4A829E" w14:textId="77777777" w:rsidR="00F50E98" w:rsidRDefault="00F50E98" w:rsidP="00F50E98"/>
    <w:p w14:paraId="1881E25C" w14:textId="77777777" w:rsidR="00F50E98" w:rsidRDefault="00F50E98" w:rsidP="00F50E98"/>
    <w:p w14:paraId="49D599BF" w14:textId="77777777" w:rsidR="00F50E98" w:rsidRDefault="00F50E98" w:rsidP="00F50E98">
      <w:r>
        <w:br w:type="page"/>
      </w:r>
    </w:p>
    <w:p w14:paraId="22780250" w14:textId="77777777" w:rsidR="00F50E98" w:rsidRPr="00646337" w:rsidRDefault="00F50E98" w:rsidP="00F50E98">
      <w:pPr>
        <w:pStyle w:val="Heading1"/>
      </w:pPr>
      <w:r w:rsidRPr="00646337">
        <w:lastRenderedPageBreak/>
        <w:t>Abstract</w:t>
      </w:r>
    </w:p>
    <w:p w14:paraId="70FD8D4D"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4A22C5CC"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330B02A5" w14:textId="77777777" w:rsidR="00F50E98" w:rsidRDefault="00F50E98" w:rsidP="00F50E98"/>
    <w:p w14:paraId="48713E1F"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3B68FE5C" w14:textId="77777777" w:rsidR="00F50E98" w:rsidRDefault="00F50E98" w:rsidP="00F50E98">
      <w:pPr>
        <w:rPr>
          <w:lang w:val="en-US"/>
        </w:rPr>
      </w:pPr>
    </w:p>
    <w:p w14:paraId="45F2D3C2" w14:textId="77777777" w:rsidR="00F50E98" w:rsidRDefault="00F50E98" w:rsidP="00F50E98">
      <w:pPr>
        <w:rPr>
          <w:lang w:val="en-US"/>
        </w:rPr>
      </w:pPr>
    </w:p>
    <w:p w14:paraId="0FB28622" w14:textId="77777777" w:rsidR="00F50E98" w:rsidRDefault="00F50E98" w:rsidP="00F50E98">
      <w:pPr>
        <w:pStyle w:val="Heading1"/>
      </w:pPr>
      <w:r w:rsidRPr="00AF4DF8">
        <w:t>Introduction</w:t>
      </w:r>
    </w:p>
    <w:p w14:paraId="4ED072DC"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2DD337B7"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1B0D407F"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667019E2"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759DD375" w14:textId="77777777" w:rsidR="00F50E98" w:rsidRDefault="00F50E98" w:rsidP="00F50E98">
      <w:pPr>
        <w:rPr>
          <w:lang w:val="en-US"/>
        </w:rPr>
      </w:pPr>
    </w:p>
    <w:p w14:paraId="42C61FF9" w14:textId="77777777" w:rsidR="00F50E98" w:rsidRPr="00E82D88" w:rsidRDefault="00F50E98" w:rsidP="00F50E98">
      <w:pPr>
        <w:rPr>
          <w:lang w:val="en-US"/>
        </w:rPr>
      </w:pPr>
      <w:r w:rsidRPr="00E82D88">
        <w:rPr>
          <w:lang w:val="en-US"/>
        </w:rPr>
        <w:t xml:space="preserve"> </w:t>
      </w:r>
    </w:p>
    <w:p w14:paraId="45C55FA9" w14:textId="77777777" w:rsidR="00F50E98" w:rsidRPr="00505AEB" w:rsidRDefault="00F50E98" w:rsidP="00F50E98">
      <w:pPr>
        <w:rPr>
          <w:lang w:val="en-US"/>
        </w:rPr>
      </w:pPr>
    </w:p>
    <w:p w14:paraId="3FF3A5D2" w14:textId="77777777" w:rsidR="00F50E98" w:rsidRDefault="00F50E98" w:rsidP="00F50E98">
      <w:pPr>
        <w:pStyle w:val="Heading1"/>
      </w:pPr>
      <w:r w:rsidRPr="00926911">
        <w:t>Literature Review</w:t>
      </w:r>
    </w:p>
    <w:p w14:paraId="012D3173"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3DCEB92E"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3EA30097"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0E5A6EDC" w14:textId="77777777" w:rsidR="00F50E98" w:rsidRDefault="00F50E98" w:rsidP="00F50E98">
      <w:pPr>
        <w:pStyle w:val="ListParagraph"/>
        <w:numPr>
          <w:ilvl w:val="0"/>
          <w:numId w:val="11"/>
        </w:numPr>
        <w:rPr>
          <w:lang w:eastAsia="zh-CN"/>
        </w:rPr>
      </w:pPr>
      <w:r>
        <w:rPr>
          <w:lang w:eastAsia="zh-CN"/>
        </w:rPr>
        <w:t>C-ITS</w:t>
      </w:r>
    </w:p>
    <w:p w14:paraId="3E5BA4C5"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5CCCF1E8"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3D69310A" w14:textId="77777777" w:rsidR="00F50E98" w:rsidRDefault="00F50E98" w:rsidP="00F50E98">
      <w:pPr>
        <w:pStyle w:val="ListParagraph"/>
        <w:numPr>
          <w:ilvl w:val="0"/>
          <w:numId w:val="11"/>
        </w:numPr>
        <w:rPr>
          <w:lang w:eastAsia="zh-CN"/>
        </w:rPr>
      </w:pPr>
      <w:r>
        <w:rPr>
          <w:lang w:eastAsia="zh-CN"/>
        </w:rPr>
        <w:t>AI and ML</w:t>
      </w:r>
    </w:p>
    <w:p w14:paraId="078B2BB8"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0118F895"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36050B3A"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7A8C7228"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790455C6"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365B86D7" w14:textId="77777777" w:rsidR="00F50E98" w:rsidRDefault="00F50E98" w:rsidP="00F50E98">
      <w:pPr>
        <w:pStyle w:val="ListParagraph"/>
        <w:numPr>
          <w:ilvl w:val="0"/>
          <w:numId w:val="11"/>
        </w:numPr>
      </w:pPr>
      <w:r>
        <w:t>Autonomous Driving</w:t>
      </w:r>
    </w:p>
    <w:p w14:paraId="7050ADF6"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622E979F"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307BA646"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12A69A68" w14:textId="77777777" w:rsidR="00F50E98" w:rsidRDefault="00F50E98" w:rsidP="00F50E98"/>
    <w:p w14:paraId="1C7E4C7E" w14:textId="77777777" w:rsidR="00F50E98" w:rsidRPr="00DB2C44" w:rsidRDefault="00F50E98" w:rsidP="00F50E98"/>
    <w:p w14:paraId="344946E8" w14:textId="77777777" w:rsidR="00F50E98" w:rsidRPr="00926911" w:rsidRDefault="00F50E98" w:rsidP="00F50E98">
      <w:pPr>
        <w:pStyle w:val="Heading1"/>
      </w:pPr>
      <w:r w:rsidRPr="00926911">
        <w:lastRenderedPageBreak/>
        <w:t>Overview of Dublin Bus ITS Implementation</w:t>
      </w:r>
    </w:p>
    <w:p w14:paraId="7A31F08B"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68E60286"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5AFBBC99"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067F2555"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56C7E8FF" w14:textId="77777777" w:rsidR="00F50E98" w:rsidRPr="00926911" w:rsidRDefault="00F50E98" w:rsidP="00F50E98"/>
    <w:p w14:paraId="4E42648A" w14:textId="77777777" w:rsidR="00F50E98" w:rsidRDefault="00F50E98" w:rsidP="00F50E98">
      <w:pPr>
        <w:pStyle w:val="Heading2"/>
      </w:pPr>
      <w:r w:rsidRPr="00926911">
        <w:t>Electronic Ticket Machines (ETM)</w:t>
      </w:r>
    </w:p>
    <w:p w14:paraId="6417DD2B"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028CAF10"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6A24B6A0"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1D7F12B6" w14:textId="77777777" w:rsidR="00F50E98" w:rsidRPr="00CB4F54" w:rsidRDefault="00F50E98" w:rsidP="00F50E98">
      <w:pPr>
        <w:rPr>
          <w:lang w:val="en-US"/>
        </w:rPr>
      </w:pPr>
    </w:p>
    <w:p w14:paraId="2EFDA0E4" w14:textId="77777777" w:rsidR="00F50E98" w:rsidRDefault="00F50E98" w:rsidP="00F50E98">
      <w:pPr>
        <w:pStyle w:val="Heading2"/>
      </w:pPr>
      <w:r w:rsidRPr="00926911">
        <w:t>Integrated Ticketing</w:t>
      </w:r>
      <w:r>
        <w:t xml:space="preserve"> System</w:t>
      </w:r>
    </w:p>
    <w:p w14:paraId="53121D53"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78FBD277" w14:textId="77777777" w:rsidR="00F50E98" w:rsidRDefault="00F50E98" w:rsidP="00F50E98"/>
    <w:p w14:paraId="6FC60CD9"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1BE7D725" w14:textId="77777777" w:rsidR="00F50E98" w:rsidRDefault="00F50E98" w:rsidP="00F50E98"/>
    <w:p w14:paraId="28357917" w14:textId="77777777" w:rsidR="00F50E98" w:rsidRDefault="00F50E98" w:rsidP="00F50E98">
      <w:pPr>
        <w:pStyle w:val="Heading2"/>
      </w:pPr>
      <w:r w:rsidRPr="00926911">
        <w:t>Automatic Vehicle Location (AVL)</w:t>
      </w:r>
    </w:p>
    <w:p w14:paraId="2673283F"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2ADBB7E7" w14:textId="77777777" w:rsidR="00F50E98" w:rsidRPr="00972D4E" w:rsidRDefault="00F50E98" w:rsidP="00F50E98"/>
    <w:p w14:paraId="4A2AE98A" w14:textId="77777777" w:rsidR="00F50E98" w:rsidRDefault="00F50E98" w:rsidP="00F50E98">
      <w:pPr>
        <w:pStyle w:val="Heading2"/>
      </w:pPr>
      <w:r w:rsidRPr="00926911">
        <w:t>Control Centre operations</w:t>
      </w:r>
    </w:p>
    <w:p w14:paraId="6B4E3E0E"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33AF80A5"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6EE70099"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2F0ED270" w14:textId="77777777" w:rsidR="00F50E98" w:rsidRPr="00EA2261" w:rsidRDefault="00F50E98" w:rsidP="00F50E98"/>
    <w:p w14:paraId="66ABD90B" w14:textId="77777777" w:rsidR="00F50E98" w:rsidRDefault="00F50E98" w:rsidP="00F50E98">
      <w:pPr>
        <w:pStyle w:val="Heading2"/>
      </w:pPr>
      <w:r w:rsidRPr="00926911">
        <w:t>Real-Time Passenger Information (RTPI)</w:t>
      </w:r>
    </w:p>
    <w:p w14:paraId="69B26A56"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7CA6624B"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1615DD85" w14:textId="77777777" w:rsidR="00F50E98" w:rsidRPr="00874241" w:rsidRDefault="00F50E98" w:rsidP="00F50E98"/>
    <w:p w14:paraId="5FDFFDF9" w14:textId="77777777" w:rsidR="00F50E98" w:rsidRPr="00926911" w:rsidRDefault="00F50E98" w:rsidP="00F50E98">
      <w:pPr>
        <w:pStyle w:val="Heading2"/>
      </w:pPr>
      <w:r w:rsidRPr="00926911">
        <w:t>CCTV Integration and Other Developments</w:t>
      </w:r>
    </w:p>
    <w:p w14:paraId="2F1F1E50"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57DAA945"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7A9C9D78" w14:textId="77777777" w:rsidR="00F50E98" w:rsidRDefault="00F50E98" w:rsidP="00F50E98"/>
    <w:p w14:paraId="655209E4" w14:textId="77777777" w:rsidR="00F50E98" w:rsidRDefault="00F50E98" w:rsidP="00F50E98"/>
    <w:p w14:paraId="17524F11" w14:textId="77777777" w:rsidR="00F50E98" w:rsidRDefault="00F50E98" w:rsidP="00F50E98"/>
    <w:p w14:paraId="4BAFED7B" w14:textId="77777777" w:rsidR="00F50E98" w:rsidRPr="00926911" w:rsidRDefault="00F50E98" w:rsidP="00F50E98">
      <w:pPr>
        <w:pStyle w:val="Heading2"/>
      </w:pPr>
      <w:r w:rsidRPr="00926911">
        <w:t>Traffic Signal Priority (TSP)</w:t>
      </w:r>
    </w:p>
    <w:p w14:paraId="37366B44"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3DBDD28A"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3642D2DF"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3CA08D94"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76643510"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7D549FE5" w14:textId="77777777" w:rsidR="00F50E98" w:rsidRDefault="00F50E98" w:rsidP="00F50E98"/>
    <w:p w14:paraId="32870269" w14:textId="77777777" w:rsidR="00F50E98" w:rsidRPr="00926911" w:rsidRDefault="00F50E98" w:rsidP="00F50E98"/>
    <w:p w14:paraId="0074577B" w14:textId="77777777" w:rsidR="00F50E98" w:rsidRPr="00926911" w:rsidRDefault="00F50E98" w:rsidP="00F50E98">
      <w:pPr>
        <w:pStyle w:val="Heading1"/>
      </w:pPr>
      <w:r w:rsidRPr="00926911">
        <w:t>Challenges and Benefits</w:t>
      </w:r>
    </w:p>
    <w:p w14:paraId="0A4CBB4A"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3CB9C2CD"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3D730B4D"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01855C72"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74384239"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2D51897C" w14:textId="77777777" w:rsidR="00F50E98" w:rsidRDefault="00F50E98" w:rsidP="00F50E98"/>
    <w:p w14:paraId="2C1413F8" w14:textId="77777777" w:rsidR="00F50E98" w:rsidRPr="00926911" w:rsidRDefault="00F50E98" w:rsidP="00F50E98">
      <w:pPr>
        <w:pStyle w:val="Heading1"/>
      </w:pPr>
      <w:r w:rsidRPr="00926911">
        <w:t>Comparison with International Standards</w:t>
      </w:r>
    </w:p>
    <w:p w14:paraId="194ED43B"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0030ABB0"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663720A7" w14:textId="77777777" w:rsidR="00F50E98" w:rsidRDefault="00F50E98" w:rsidP="00F50E98"/>
    <w:p w14:paraId="6BEC9CD4" w14:textId="77777777" w:rsidR="00F50E98" w:rsidRPr="00926911" w:rsidRDefault="00F50E98" w:rsidP="00F50E98">
      <w:pPr>
        <w:pStyle w:val="Heading1"/>
      </w:pPr>
      <w:r w:rsidRPr="00926911">
        <w:t>Case Studies and Examples</w:t>
      </w:r>
    </w:p>
    <w:p w14:paraId="6F496A66"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6E83AEC8" w14:textId="77777777" w:rsidR="00F50E98" w:rsidRDefault="00F50E98" w:rsidP="00F50E98">
      <w:r>
        <w:lastRenderedPageBreak/>
        <w:t xml:space="preserve">There are already enriched cases of practices and experiments for applying cutting edge techniques around the world at different levels. </w:t>
      </w:r>
    </w:p>
    <w:p w14:paraId="4CD525DE"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281A8F31"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1DF4009A" w14:textId="77777777" w:rsidR="00F50E98" w:rsidRDefault="00F50E98" w:rsidP="00F50E98"/>
    <w:p w14:paraId="34C7D775" w14:textId="77777777" w:rsidR="00F50E98" w:rsidRPr="00926911" w:rsidRDefault="00F50E98" w:rsidP="00F50E98"/>
    <w:p w14:paraId="71A1703A" w14:textId="77777777" w:rsidR="00F50E98" w:rsidRPr="00926911" w:rsidRDefault="00F50E98" w:rsidP="00F50E98">
      <w:pPr>
        <w:pStyle w:val="Heading1"/>
      </w:pPr>
      <w:r w:rsidRPr="00926911">
        <w:t>Future Directions and Recommendations</w:t>
      </w:r>
    </w:p>
    <w:p w14:paraId="595B6145"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21AF8C2E" w14:textId="77777777" w:rsidR="00F50E98" w:rsidRDefault="00F50E98" w:rsidP="00F50E98">
      <w:r>
        <w:t>To further enhance the ITS framework at Dublin Bus, the following actionable recommendations could be considered:</w:t>
      </w:r>
    </w:p>
    <w:p w14:paraId="66A17AB4" w14:textId="77777777" w:rsidR="00F50E98" w:rsidRDefault="00F50E98" w:rsidP="00F50E98">
      <w:pPr>
        <w:pStyle w:val="ListParagraph"/>
        <w:numPr>
          <w:ilvl w:val="0"/>
          <w:numId w:val="11"/>
        </w:numPr>
      </w:pPr>
      <w:r>
        <w:t xml:space="preserve">Cooperative Intelligent Transport Systems (C-ITS): </w:t>
      </w:r>
    </w:p>
    <w:p w14:paraId="5BED3BDB"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371E330D" w14:textId="77777777" w:rsidR="00F50E98" w:rsidRDefault="00F50E98" w:rsidP="00F50E98">
      <w:pPr>
        <w:pStyle w:val="ListParagraph"/>
        <w:numPr>
          <w:ilvl w:val="0"/>
          <w:numId w:val="11"/>
        </w:numPr>
      </w:pPr>
      <w:r>
        <w:lastRenderedPageBreak/>
        <w:t xml:space="preserve">AI and ML Technologies: </w:t>
      </w:r>
    </w:p>
    <w:p w14:paraId="1C99422E"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3E8CAAFD" w14:textId="77777777" w:rsidR="00F50E98" w:rsidRDefault="00F50E98" w:rsidP="00F50E98">
      <w:pPr>
        <w:pStyle w:val="ListParagraph"/>
        <w:numPr>
          <w:ilvl w:val="0"/>
          <w:numId w:val="11"/>
        </w:numPr>
      </w:pPr>
      <w:r>
        <w:t xml:space="preserve">Autonomous Driving: </w:t>
      </w:r>
    </w:p>
    <w:p w14:paraId="3588824E"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50FBAE5F" w14:textId="77777777" w:rsidR="00F50E98" w:rsidRDefault="00F50E98" w:rsidP="00F50E98"/>
    <w:p w14:paraId="625D49A7" w14:textId="77777777" w:rsidR="00F50E98" w:rsidRDefault="00F50E98" w:rsidP="00F50E98"/>
    <w:p w14:paraId="2FDF6F06" w14:textId="77777777" w:rsidR="00F50E98" w:rsidRDefault="00F50E98" w:rsidP="00F50E98"/>
    <w:p w14:paraId="29B30D7A" w14:textId="77777777" w:rsidR="00F50E98" w:rsidRPr="00926911" w:rsidRDefault="00F50E98" w:rsidP="00F50E98">
      <w:pPr>
        <w:pStyle w:val="Heading1"/>
      </w:pPr>
      <w:r w:rsidRPr="00926911">
        <w:t>Challenges and Considerations</w:t>
      </w:r>
    </w:p>
    <w:p w14:paraId="5518C20F" w14:textId="77777777" w:rsidR="00F50E98" w:rsidRDefault="00F50E98" w:rsidP="00F50E98">
      <w:r>
        <w:t>There are certain challenges and considerations ahead to escalate the current ITS with AI and ML technologies.</w:t>
      </w:r>
    </w:p>
    <w:p w14:paraId="31D990E4"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029853B2"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28CF977A"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3EF2E58F"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075D7F50"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28E9C3CE" w14:textId="77777777" w:rsidR="00F50E98" w:rsidRPr="00E60EC4" w:rsidRDefault="00F50E98" w:rsidP="00F50E98"/>
    <w:p w14:paraId="2B0981F7" w14:textId="77777777" w:rsidR="00F50E98" w:rsidRDefault="00F50E98" w:rsidP="00F50E98"/>
    <w:p w14:paraId="26CBA930" w14:textId="77777777" w:rsidR="00F50E98" w:rsidRPr="00926911" w:rsidRDefault="00F50E98" w:rsidP="00F50E98">
      <w:pPr>
        <w:pStyle w:val="Heading1"/>
      </w:pPr>
      <w:r w:rsidRPr="00926911">
        <w:t>Recommendations for AI and ML Integration</w:t>
      </w:r>
    </w:p>
    <w:p w14:paraId="6E2662B6"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51A5DCDF" w14:textId="77777777" w:rsidR="00F50E98" w:rsidRDefault="00F50E98" w:rsidP="00F50E98">
      <w:pPr>
        <w:pStyle w:val="ListParagraph"/>
        <w:numPr>
          <w:ilvl w:val="0"/>
          <w:numId w:val="11"/>
        </w:numPr>
      </w:pPr>
      <w:r>
        <w:t xml:space="preserve">Enhanced predictive techniques </w:t>
      </w:r>
    </w:p>
    <w:p w14:paraId="6317417C" w14:textId="77777777" w:rsidR="00F50E98" w:rsidRDefault="00F50E98" w:rsidP="00F50E98">
      <w:r>
        <w:t xml:space="preserve">AI and ML can significantly improve the accuracy of traffic prediction models, helping to anticipate congestion and delays. </w:t>
      </w:r>
    </w:p>
    <w:p w14:paraId="0E381029" w14:textId="77777777" w:rsidR="00F50E98" w:rsidRDefault="00F50E98" w:rsidP="00F50E98">
      <w:pPr>
        <w:pStyle w:val="ListParagraph"/>
        <w:numPr>
          <w:ilvl w:val="0"/>
          <w:numId w:val="11"/>
        </w:numPr>
      </w:pPr>
      <w:r>
        <w:t xml:space="preserve">Real-time decision-making </w:t>
      </w:r>
    </w:p>
    <w:p w14:paraId="17D0ADC5"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3BA70CDF" w14:textId="77777777" w:rsidR="00F50E98" w:rsidRDefault="00F50E98" w:rsidP="00F50E98">
      <w:pPr>
        <w:pStyle w:val="ListParagraph"/>
        <w:numPr>
          <w:ilvl w:val="0"/>
          <w:numId w:val="11"/>
        </w:numPr>
      </w:pPr>
      <w:r>
        <w:t xml:space="preserve">Personalised services </w:t>
      </w:r>
    </w:p>
    <w:p w14:paraId="12A5AA98"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788E4C0D" w14:textId="77777777" w:rsidR="00F50E98" w:rsidRDefault="00F50E98" w:rsidP="00F50E98">
      <w:pPr>
        <w:pStyle w:val="ListParagraph"/>
        <w:numPr>
          <w:ilvl w:val="0"/>
          <w:numId w:val="11"/>
        </w:numPr>
      </w:pPr>
      <w:r>
        <w:t>Advanced safety measures</w:t>
      </w:r>
    </w:p>
    <w:p w14:paraId="06088FD4" w14:textId="77777777" w:rsidR="00F50E98" w:rsidRDefault="00F50E98" w:rsidP="00F50E98">
      <w:r>
        <w:t>AI and ML can help implement advanced safety measures such as collision-avoidance systems, real-time vehicle diagnostics, and proactive maintenance scheduling.</w:t>
      </w:r>
    </w:p>
    <w:p w14:paraId="11826A4C" w14:textId="77777777" w:rsidR="00F50E98" w:rsidRDefault="00F50E98" w:rsidP="00F50E98">
      <w:pPr>
        <w:pStyle w:val="ListParagraph"/>
        <w:numPr>
          <w:ilvl w:val="0"/>
          <w:numId w:val="11"/>
        </w:numPr>
      </w:pPr>
      <w:r>
        <w:t>Intelligent driver assistants</w:t>
      </w:r>
    </w:p>
    <w:p w14:paraId="53349483" w14:textId="77777777" w:rsidR="00F50E98" w:rsidRDefault="00F50E98" w:rsidP="00F50E98">
      <w:r>
        <w:t>Using AI based driving assistants has potential to improve the efficiency of human driver, while alleviating the pressure of being continuously monitored.</w:t>
      </w:r>
    </w:p>
    <w:p w14:paraId="23325A8E" w14:textId="77777777" w:rsidR="00F50E98" w:rsidRDefault="00F50E98" w:rsidP="00F50E98">
      <w:pPr>
        <w:pStyle w:val="ListParagraph"/>
        <w:numPr>
          <w:ilvl w:val="0"/>
          <w:numId w:val="11"/>
        </w:numPr>
      </w:pPr>
      <w:r>
        <w:t>Experiments for unmanned driving</w:t>
      </w:r>
    </w:p>
    <w:p w14:paraId="5DC8C1D1" w14:textId="77777777" w:rsidR="00F50E98" w:rsidRDefault="00F50E98" w:rsidP="00F50E98">
      <w:r>
        <w:t>In certain area with conditions enable potential unmanned bus driving, it is suggested experiments shall be undertaken to prepare future autonomous bus operation.</w:t>
      </w:r>
    </w:p>
    <w:p w14:paraId="79C04CA8" w14:textId="77777777" w:rsidR="00F50E98" w:rsidRDefault="00F50E98" w:rsidP="00F50E98"/>
    <w:p w14:paraId="6149D226" w14:textId="77777777" w:rsidR="00F50E98" w:rsidRDefault="00F50E98" w:rsidP="00F50E98"/>
    <w:p w14:paraId="680FE53A" w14:textId="77777777" w:rsidR="00F50E98" w:rsidRDefault="00F50E98" w:rsidP="00F50E98"/>
    <w:p w14:paraId="44D9D1B7" w14:textId="77777777" w:rsidR="00F50E98" w:rsidRPr="00926911" w:rsidRDefault="00F50E98" w:rsidP="00F50E98">
      <w:pPr>
        <w:pStyle w:val="Heading1"/>
      </w:pPr>
      <w:r w:rsidRPr="00926911">
        <w:t>Conclusion</w:t>
      </w:r>
    </w:p>
    <w:p w14:paraId="734F25AE"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3E657A00"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56061A28"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4326474C"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2E8A157D" w14:textId="77777777" w:rsidR="00F50E98" w:rsidRDefault="00F50E98" w:rsidP="00F50E98">
      <w:pPr>
        <w:spacing w:before="0" w:after="160" w:line="259" w:lineRule="auto"/>
      </w:pPr>
      <w:r>
        <w:br w:type="page"/>
      </w:r>
    </w:p>
    <w:p w14:paraId="02671EF3" w14:textId="77777777" w:rsidR="00F50E98" w:rsidRDefault="00F50E98" w:rsidP="00F50E98"/>
    <w:p w14:paraId="491B0F24" w14:textId="77777777" w:rsidR="00F50E98" w:rsidRPr="00926911" w:rsidRDefault="00F50E98" w:rsidP="00F50E98">
      <w:pPr>
        <w:pStyle w:val="Heading1"/>
      </w:pPr>
      <w:r w:rsidRPr="00926911">
        <w:t>References</w:t>
      </w:r>
    </w:p>
    <w:p w14:paraId="2E20C122"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399DF2CB"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7B782D7C"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4C75E2C9"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618A12DB"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09025399"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394DC79C"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77EF79E5"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3924384F"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3D90FAC0"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7DF07F99"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0E5C0759"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7B92910F"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40D3E156"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1B7887DF"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7A013180"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1AD5043F"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7910AB64"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0F8C189D"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0C98E720"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60E770EB"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29E3CD5A"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2349B157"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5D25208F"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745EF280"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798A0F8F"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4083D2EA"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1C3F3F7D"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41736824"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036EFCBB"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53E248A1"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2B093942"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1BE65A9E"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6F2F175E"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7CA06549"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305A9057"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1D6025F6"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0C9D055E"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7EE3A70F"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7E8CE853"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7EB9BE58"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36C84276"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3BAA7286" w14:textId="77777777" w:rsidR="00F50E98" w:rsidRDefault="00F50E98" w:rsidP="00F50E98">
      <w:r>
        <w:fldChar w:fldCharType="end"/>
      </w:r>
    </w:p>
    <w:p w14:paraId="14F8475D" w14:textId="77777777" w:rsidR="00F50E98" w:rsidRDefault="00F50E98" w:rsidP="00F50E98">
      <w:pPr>
        <w:spacing w:before="0" w:after="160" w:line="259" w:lineRule="auto"/>
      </w:pPr>
      <w:r>
        <w:br w:type="page"/>
      </w:r>
    </w:p>
    <w:p w14:paraId="13D6759B" w14:textId="77777777" w:rsidR="00F50E98" w:rsidRDefault="00F50E98" w:rsidP="00F50E98"/>
    <w:p w14:paraId="256A8557" w14:textId="77777777" w:rsidR="00F50E98" w:rsidRDefault="00F50E98" w:rsidP="00F50E98">
      <w:pPr>
        <w:pStyle w:val="Heading1"/>
      </w:pPr>
      <w:r>
        <w:t>Chart 1. PRISMA chart of research resources</w:t>
      </w:r>
    </w:p>
    <w:p w14:paraId="028A1FC5" w14:textId="77777777" w:rsidR="00F50E98" w:rsidRPr="007C382B" w:rsidRDefault="00F50E98" w:rsidP="00F50E98">
      <w:r>
        <w:rPr>
          <w:noProof/>
        </w:rPr>
        <mc:AlternateContent>
          <mc:Choice Requires="wps">
            <w:drawing>
              <wp:anchor distT="0" distB="0" distL="114300" distR="114300" simplePos="0" relativeHeight="251742208" behindDoc="0" locked="0" layoutInCell="1" allowOverlap="1" wp14:anchorId="5433BA8F" wp14:editId="5F88F0DB">
                <wp:simplePos x="0" y="0"/>
                <wp:positionH relativeFrom="column">
                  <wp:posOffset>-681990</wp:posOffset>
                </wp:positionH>
                <wp:positionV relativeFrom="paragraph">
                  <wp:posOffset>3758994</wp:posOffset>
                </wp:positionV>
                <wp:extent cx="1371600" cy="339090"/>
                <wp:effectExtent l="1905" t="0" r="20955" b="20955"/>
                <wp:wrapNone/>
                <wp:docPr id="526413532"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4A313936" w14:textId="77777777" w:rsidR="00F50E98" w:rsidRPr="00C27B22" w:rsidRDefault="00F50E98" w:rsidP="00F50E98">
                            <w:pPr>
                              <w:jc w:val="center"/>
                              <w:rPr>
                                <w:lang w:val="en"/>
                              </w:rPr>
                            </w:pPr>
                            <w:r w:rsidRPr="00C27B22">
                              <w:rPr>
                                <w:lang w:val="en"/>
                              </w:rPr>
                              <w:t>Eligibility</w:t>
                            </w:r>
                          </w:p>
                          <w:p w14:paraId="5D6CB13F"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33BA8F" id="_x0000_s1068" style="position:absolute;margin-left:-53.7pt;margin-top:296pt;width:108pt;height:26.7pt;rotation:-90;z-index:251742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AVWXoDMwIAAF8EAAAOAAAAAAAAAAAAAAAA&#10;AC4CAABkcnMvZTJvRG9jLnhtbFBLAQItABQABgAIAAAAIQB7hPGn3wAAAAoBAAAPAAAAAAAAAAAA&#10;AAAAAI0EAABkcnMvZG93bnJldi54bWxQSwUGAAAAAAQABADzAAAAmQUAAAAA&#10;" fillcolor="#ccecff">
                <v:textbox style="layout-flow:vertical;mso-layout-flow-alt:bottom-to-top" inset="3.6pt,,3.6pt">
                  <w:txbxContent>
                    <w:p w14:paraId="4A313936" w14:textId="77777777" w:rsidR="00F50E98" w:rsidRPr="00C27B22" w:rsidRDefault="00F50E98" w:rsidP="00F50E98">
                      <w:pPr>
                        <w:jc w:val="center"/>
                        <w:rPr>
                          <w:lang w:val="en"/>
                        </w:rPr>
                      </w:pPr>
                      <w:r w:rsidRPr="00C27B22">
                        <w:rPr>
                          <w:lang w:val="en"/>
                        </w:rPr>
                        <w:t>Eligibility</w:t>
                      </w:r>
                    </w:p>
                    <w:p w14:paraId="5D6CB13F"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736064" behindDoc="0" locked="0" layoutInCell="1" allowOverlap="1" wp14:anchorId="238CE836" wp14:editId="6FB5339C">
                <wp:simplePos x="0" y="0"/>
                <wp:positionH relativeFrom="column">
                  <wp:posOffset>4228439</wp:posOffset>
                </wp:positionH>
                <wp:positionV relativeFrom="paragraph">
                  <wp:posOffset>2474954</wp:posOffset>
                </wp:positionV>
                <wp:extent cx="1714500" cy="739977"/>
                <wp:effectExtent l="0" t="0" r="19050" b="22225"/>
                <wp:wrapNone/>
                <wp:docPr id="1750229700"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68EE2FFE"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14B40116"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8CE836" id="_x0000_s1069" style="position:absolute;margin-left:332.95pt;margin-top:194.9pt;width:135pt;height:58.25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">
                <v:textbox inset=",7.2pt,,7.2pt">
                  <w:txbxContent>
                    <w:p w14:paraId="68EE2FFE"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14B40116"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38112" behindDoc="0" locked="0" layoutInCell="1" allowOverlap="1" wp14:anchorId="1589D944" wp14:editId="6460C743">
                <wp:simplePos x="0" y="0"/>
                <wp:positionH relativeFrom="column">
                  <wp:posOffset>4228439</wp:posOffset>
                </wp:positionH>
                <wp:positionV relativeFrom="paragraph">
                  <wp:posOffset>3389354</wp:posOffset>
                </wp:positionV>
                <wp:extent cx="1714500" cy="708263"/>
                <wp:effectExtent l="0" t="0" r="19050" b="15875"/>
                <wp:wrapNone/>
                <wp:docPr id="1586198016"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373B9DD9"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05236FEB"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89D944" id="_x0000_s1070" style="position:absolute;margin-left:332.95pt;margin-top:266.9pt;width:135pt;height:55.7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">
                <v:textbox inset=",7.2pt,,7.2pt">
                  <w:txbxContent>
                    <w:p w14:paraId="373B9DD9"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05236FEB"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46304" behindDoc="0" locked="0" layoutInCell="1" allowOverlap="1" wp14:anchorId="6FC95311" wp14:editId="1984AB70">
                <wp:simplePos x="0" y="0"/>
                <wp:positionH relativeFrom="column">
                  <wp:posOffset>1432384</wp:posOffset>
                </wp:positionH>
                <wp:positionV relativeFrom="paragraph">
                  <wp:posOffset>4076476</wp:posOffset>
                </wp:positionV>
                <wp:extent cx="1284091" cy="272466"/>
                <wp:effectExtent l="0" t="0" r="68580" b="70485"/>
                <wp:wrapNone/>
                <wp:docPr id="763212267"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7EC921A" id="直接箭头连接符 13" o:spid="_x0000_s1026" type="#_x0000_t32" style="position:absolute;margin-left:112.8pt;margin-top:321pt;width:101.1pt;height:21.45pt;z-index:25174630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745280" behindDoc="0" locked="0" layoutInCell="1" allowOverlap="1" wp14:anchorId="11B1AFB2" wp14:editId="68AE087E">
                <wp:simplePos x="0" y="0"/>
                <wp:positionH relativeFrom="column">
                  <wp:posOffset>1370058</wp:posOffset>
                </wp:positionH>
                <wp:positionV relativeFrom="paragraph">
                  <wp:posOffset>3066936</wp:posOffset>
                </wp:positionV>
                <wp:extent cx="1362571" cy="258709"/>
                <wp:effectExtent l="38100" t="0" r="28575" b="84455"/>
                <wp:wrapNone/>
                <wp:docPr id="1483512462"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3D4B57A5" id="直接箭头连接符 13" o:spid="_x0000_s1026" type="#_x0000_t32" style="position:absolute;margin-left:107.9pt;margin-top:241.5pt;width:107.3pt;height:20.35pt;flip:x;z-index:2517452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744256" behindDoc="0" locked="0" layoutInCell="1" allowOverlap="1" wp14:anchorId="7788B8E4" wp14:editId="5329EAFA">
                <wp:simplePos x="0" y="0"/>
                <wp:positionH relativeFrom="column">
                  <wp:posOffset>205516</wp:posOffset>
                </wp:positionH>
                <wp:positionV relativeFrom="paragraph">
                  <wp:posOffset>3330594</wp:posOffset>
                </wp:positionV>
                <wp:extent cx="1617378" cy="727075"/>
                <wp:effectExtent l="0" t="0" r="20955" b="15875"/>
                <wp:wrapNone/>
                <wp:docPr id="1944713355"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19C06EE5"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066B1845"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88B8E4" id="_x0000_s1071" style="position:absolute;margin-left:16.2pt;margin-top:262.25pt;width:127.35pt;height:57.25pt;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">
                <v:textbox inset=",7.2pt,,7.2pt">
                  <w:txbxContent>
                    <w:p w14:paraId="19C06EE5"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066B1845"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37088" behindDoc="0" locked="0" layoutInCell="1" allowOverlap="1" wp14:anchorId="0A28653F" wp14:editId="4AC0CEFE">
                <wp:simplePos x="0" y="0"/>
                <wp:positionH relativeFrom="column">
                  <wp:posOffset>1885315</wp:posOffset>
                </wp:positionH>
                <wp:positionV relativeFrom="paragraph">
                  <wp:posOffset>3326130</wp:posOffset>
                </wp:positionV>
                <wp:extent cx="1714500" cy="727075"/>
                <wp:effectExtent l="0" t="0" r="0" b="0"/>
                <wp:wrapNone/>
                <wp:docPr id="1887483265"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5E1DFEF2"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3FCA7908"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A28653F" id="_x0000_s1072" style="position:absolute;margin-left:148.45pt;margin-top:261.9pt;width:135pt;height:57.2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">
                <v:textbox inset=",7.2pt,,7.2pt">
                  <w:txbxContent>
                    <w:p w14:paraId="5E1DFEF2"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3FCA7908"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35040" behindDoc="0" locked="0" layoutInCell="1" allowOverlap="1" wp14:anchorId="61D1CD73" wp14:editId="48C39330">
                <wp:simplePos x="0" y="0"/>
                <wp:positionH relativeFrom="column">
                  <wp:posOffset>2916555</wp:posOffset>
                </wp:positionH>
                <wp:positionV relativeFrom="paragraph">
                  <wp:posOffset>243205</wp:posOffset>
                </wp:positionV>
                <wp:extent cx="2228850" cy="715010"/>
                <wp:effectExtent l="0" t="0" r="0" b="8890"/>
                <wp:wrapNone/>
                <wp:docPr id="630326485"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5F7ED55B"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1FCBEFF5"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D1CD73" id="_x0000_s1073" style="position:absolute;margin-left:229.65pt;margin-top:19.15pt;width:175.5pt;height:56.3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">
                <v:textbox inset=",7.2pt,,7.2pt">
                  <w:txbxContent>
                    <w:p w14:paraId="5F7ED55B"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1FCBEFF5"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34016" behindDoc="0" locked="0" layoutInCell="1" allowOverlap="1" wp14:anchorId="11F26D2F" wp14:editId="1C536843">
                <wp:simplePos x="0" y="0"/>
                <wp:positionH relativeFrom="column">
                  <wp:posOffset>343535</wp:posOffset>
                </wp:positionH>
                <wp:positionV relativeFrom="paragraph">
                  <wp:posOffset>243205</wp:posOffset>
                </wp:positionV>
                <wp:extent cx="2228850" cy="715645"/>
                <wp:effectExtent l="0" t="0" r="0" b="8255"/>
                <wp:wrapNone/>
                <wp:docPr id="639241327"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2C9C441C"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F26D2F" id="_x0000_s1074" style="position:absolute;margin-left:27.05pt;margin-top:19.15pt;width:175.5pt;height:56.35pt;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KkX&#10;1JMSAgAAKQQAAA4AAAAAAAAAAAAAAAAALgIAAGRycy9lMm9Eb2MueG1sUEsBAi0AFAAGAAgAAAAh&#10;APCfpITeAAAACQEAAA8AAAAAAAAAAAAAAAAAbAQAAGRycy9kb3ducmV2LnhtbFBLBQYAAAAABAAE&#10;APMAAAB3BQAAAAA=&#10;">
                <v:textbox inset=",7.2pt,,7.2pt">
                  <w:txbxContent>
                    <w:p w14:paraId="2C9C441C"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740160" behindDoc="0" locked="0" layoutInCell="1" allowOverlap="1" wp14:anchorId="46D3910E" wp14:editId="3D70A133">
                <wp:simplePos x="0" y="0"/>
                <wp:positionH relativeFrom="column">
                  <wp:posOffset>-681990</wp:posOffset>
                </wp:positionH>
                <wp:positionV relativeFrom="paragraph">
                  <wp:posOffset>5502910</wp:posOffset>
                </wp:positionV>
                <wp:extent cx="1371600" cy="339090"/>
                <wp:effectExtent l="0" t="514350" r="0" b="518160"/>
                <wp:wrapNone/>
                <wp:docPr id="1339706413"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193C8125" w14:textId="77777777" w:rsidR="00F50E98" w:rsidRPr="00C27B22" w:rsidRDefault="00F50E98" w:rsidP="00F50E98">
                            <w:pPr>
                              <w:jc w:val="center"/>
                              <w:rPr>
                                <w:lang w:val="en"/>
                              </w:rPr>
                            </w:pPr>
                            <w:r w:rsidRPr="00C27B22">
                              <w:rPr>
                                <w:lang w:val="en"/>
                              </w:rPr>
                              <w:t>Included</w:t>
                            </w:r>
                          </w:p>
                          <w:p w14:paraId="41331B2C"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6D3910E" id="_x0000_s1075" style="position:absolute;margin-left:-53.7pt;margin-top:433.3pt;width:108pt;height:26.7pt;rotation:-90;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" fillcolor="#ccecff">
                <v:textbox style="layout-flow:vertical;mso-layout-flow-alt:bottom-to-top" inset="3.6pt,,3.6pt">
                  <w:txbxContent>
                    <w:p w14:paraId="193C8125" w14:textId="77777777" w:rsidR="00F50E98" w:rsidRPr="00C27B22" w:rsidRDefault="00F50E98" w:rsidP="00F50E98">
                      <w:pPr>
                        <w:jc w:val="center"/>
                        <w:rPr>
                          <w:lang w:val="en"/>
                        </w:rPr>
                      </w:pPr>
                      <w:r w:rsidRPr="00C27B22">
                        <w:rPr>
                          <w:lang w:val="en"/>
                        </w:rPr>
                        <w:t>Included</w:t>
                      </w:r>
                    </w:p>
                    <w:p w14:paraId="41331B2C"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741184" behindDoc="0" locked="0" layoutInCell="1" allowOverlap="1" wp14:anchorId="24E4F693" wp14:editId="7ED41F18">
                <wp:simplePos x="0" y="0"/>
                <wp:positionH relativeFrom="column">
                  <wp:posOffset>-681990</wp:posOffset>
                </wp:positionH>
                <wp:positionV relativeFrom="paragraph">
                  <wp:posOffset>702310</wp:posOffset>
                </wp:positionV>
                <wp:extent cx="1371600" cy="339090"/>
                <wp:effectExtent l="0" t="514350" r="0" b="518160"/>
                <wp:wrapNone/>
                <wp:docPr id="1002150554"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62994CC6" w14:textId="77777777" w:rsidR="00F50E98" w:rsidRPr="00C27B22" w:rsidRDefault="00F50E98" w:rsidP="00F50E98">
                            <w:pPr>
                              <w:jc w:val="center"/>
                              <w:rPr>
                                <w:lang w:val="en"/>
                              </w:rPr>
                            </w:pPr>
                            <w:r w:rsidRPr="00C27B22">
                              <w:rPr>
                                <w:lang w:val="en"/>
                              </w:rPr>
                              <w:t>Identification</w:t>
                            </w:r>
                          </w:p>
                          <w:p w14:paraId="2E233999"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4E4F693" id="_x0000_s1076" style="position:absolute;margin-left:-53.7pt;margin-top:55.3pt;width:108pt;height:26.7pt;rotation:-90;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" fillcolor="#ccecff">
                <v:textbox style="layout-flow:vertical;mso-layout-flow-alt:bottom-to-top" inset="3.6pt,,3.6pt">
                  <w:txbxContent>
                    <w:p w14:paraId="62994CC6" w14:textId="77777777" w:rsidR="00F50E98" w:rsidRPr="00C27B22" w:rsidRDefault="00F50E98" w:rsidP="00F50E98">
                      <w:pPr>
                        <w:jc w:val="center"/>
                        <w:rPr>
                          <w:lang w:val="en"/>
                        </w:rPr>
                      </w:pPr>
                      <w:r w:rsidRPr="00C27B22">
                        <w:rPr>
                          <w:lang w:val="en"/>
                        </w:rPr>
                        <w:t>Identification</w:t>
                      </w:r>
                    </w:p>
                    <w:p w14:paraId="2E233999"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743232" behindDoc="0" locked="0" layoutInCell="1" allowOverlap="1" wp14:anchorId="2AB9D6AD" wp14:editId="366D8789">
                <wp:simplePos x="0" y="0"/>
                <wp:positionH relativeFrom="column">
                  <wp:posOffset>-681355</wp:posOffset>
                </wp:positionH>
                <wp:positionV relativeFrom="paragraph">
                  <wp:posOffset>2302510</wp:posOffset>
                </wp:positionV>
                <wp:extent cx="1371600" cy="339090"/>
                <wp:effectExtent l="0" t="514350" r="0" b="518160"/>
                <wp:wrapNone/>
                <wp:docPr id="1790013035"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05CB0AC9"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AB9D6AD" id="_x0000_s1077" style="position:absolute;margin-left:-53.65pt;margin-top:181.3pt;width:108pt;height:26.7pt;rotation:-90;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zRGdejMCAABfBAAADgAAAAAAAAAAAAAA&#10;AAAuAgAAZHJzL2Uyb0RvYy54bWxQSwECLQAUAAYACAAAACEA9zNyW+AAAAAKAQAADwAAAAAAAAAA&#10;AAAAAACNBAAAZHJzL2Rvd25yZXYueG1sUEsFBgAAAAAEAAQA8wAAAJoFAAAAAA==&#10;" fillcolor="#ccecff">
                <v:textbox style="layout-flow:vertical;mso-layout-flow-alt:bottom-to-top" inset="3.6pt,,3.6pt">
                  <w:txbxContent>
                    <w:p w14:paraId="05CB0AC9"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07F16EC9" w14:textId="77777777" w:rsidR="00F50E98" w:rsidRPr="00926911" w:rsidRDefault="00F50E98" w:rsidP="00F50E98">
      <w:r>
        <w:rPr>
          <w:noProof/>
        </w:rPr>
        <mc:AlternateContent>
          <mc:Choice Requires="wps">
            <w:drawing>
              <wp:anchor distT="0" distB="0" distL="114300" distR="114300" simplePos="0" relativeHeight="251728896" behindDoc="0" locked="0" layoutInCell="1" allowOverlap="1" wp14:anchorId="22F560B2" wp14:editId="3A8B62E8">
                <wp:simplePos x="0" y="0"/>
                <wp:positionH relativeFrom="column">
                  <wp:posOffset>1419225</wp:posOffset>
                </wp:positionH>
                <wp:positionV relativeFrom="paragraph">
                  <wp:posOffset>994410</wp:posOffset>
                </wp:positionV>
                <wp:extent cx="2771775" cy="666750"/>
                <wp:effectExtent l="0" t="0" r="28575" b="19050"/>
                <wp:wrapNone/>
                <wp:docPr id="506000724"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3C84AAD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489C00A2"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2F560B2" id="_x0000_s1078" style="position:absolute;margin-left:111.75pt;margin-top:78.3pt;width:218.25pt;height:52.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">
                <v:textbox inset=",7.2pt,,7.2pt">
                  <w:txbxContent>
                    <w:p w14:paraId="3C84AAD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489C00A2"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47328" behindDoc="0" locked="0" layoutInCell="1" allowOverlap="1" wp14:anchorId="105E3ABF" wp14:editId="0A006A69">
                <wp:simplePos x="0" y="0"/>
                <wp:positionH relativeFrom="column">
                  <wp:posOffset>2686050</wp:posOffset>
                </wp:positionH>
                <wp:positionV relativeFrom="paragraph">
                  <wp:posOffset>3604260</wp:posOffset>
                </wp:positionV>
                <wp:extent cx="9525" cy="257175"/>
                <wp:effectExtent l="76200" t="0" r="66675" b="47625"/>
                <wp:wrapNone/>
                <wp:docPr id="505962878"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6DBED30" id="直接箭头连接符 12" o:spid="_x0000_s1026" type="#_x0000_t32" style="position:absolute;margin-left:211.5pt;margin-top:283.8pt;width:.75pt;height:20.25pt;flip:x;z-index:25174732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739136" behindDoc="0" locked="0" layoutInCell="1" allowOverlap="1" wp14:anchorId="4CFEFA63" wp14:editId="6CD8834D">
                <wp:simplePos x="0" y="0"/>
                <wp:positionH relativeFrom="column">
                  <wp:posOffset>1894840</wp:posOffset>
                </wp:positionH>
                <wp:positionV relativeFrom="paragraph">
                  <wp:posOffset>3830955</wp:posOffset>
                </wp:positionV>
                <wp:extent cx="1714500" cy="727075"/>
                <wp:effectExtent l="0" t="0" r="0" b="0"/>
                <wp:wrapNone/>
                <wp:docPr id="970222431"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27368B1D"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7283AD0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FEFA63" id="_x0000_s1079" style="position:absolute;margin-left:149.2pt;margin-top:301.65pt;width:135pt;height:57.2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">
                <v:textbox inset=",7.2pt,,7.2pt">
                  <w:txbxContent>
                    <w:p w14:paraId="27368B1D"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7283AD0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32992" behindDoc="0" locked="0" layoutInCell="1" allowOverlap="1" wp14:anchorId="49320AEC" wp14:editId="1FD9D395">
                <wp:simplePos x="0" y="0"/>
                <wp:positionH relativeFrom="column">
                  <wp:posOffset>2742565</wp:posOffset>
                </wp:positionH>
                <wp:positionV relativeFrom="paragraph">
                  <wp:posOffset>4453890</wp:posOffset>
                </wp:positionV>
                <wp:extent cx="0" cy="342900"/>
                <wp:effectExtent l="76200" t="0" r="57150" b="38100"/>
                <wp:wrapNone/>
                <wp:docPr id="1535947122"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3639863A" id="直接箭头连接符 11" o:spid="_x0000_s1026" type="#_x0000_t32" style="position:absolute;margin-left:215.95pt;margin-top:350.7pt;width:0;height:27pt;z-index:25173299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730944" behindDoc="0" locked="0" layoutInCell="1" allowOverlap="1" wp14:anchorId="0296B86D" wp14:editId="6B2DD109">
                <wp:simplePos x="0" y="0"/>
                <wp:positionH relativeFrom="column">
                  <wp:posOffset>1866900</wp:posOffset>
                </wp:positionH>
                <wp:positionV relativeFrom="paragraph">
                  <wp:posOffset>4806315</wp:posOffset>
                </wp:positionV>
                <wp:extent cx="1714500" cy="914400"/>
                <wp:effectExtent l="0" t="0" r="0" b="0"/>
                <wp:wrapNone/>
                <wp:docPr id="792181984"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33DAB397"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682886B6"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96B86D" id="_x0000_s1080" style="position:absolute;margin-left:147pt;margin-top:378.45pt;width:135pt;height:1in;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">
                <v:textbox inset=",7.2pt,,7.2pt">
                  <w:txbxContent>
                    <w:p w14:paraId="33DAB397"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682886B6"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27872" behindDoc="0" locked="0" layoutInCell="1" allowOverlap="1" wp14:anchorId="57B94340" wp14:editId="7955DE44">
                <wp:simplePos x="0" y="0"/>
                <wp:positionH relativeFrom="column">
                  <wp:posOffset>3333115</wp:posOffset>
                </wp:positionH>
                <wp:positionV relativeFrom="paragraph">
                  <wp:posOffset>486410</wp:posOffset>
                </wp:positionV>
                <wp:extent cx="0" cy="457200"/>
                <wp:effectExtent l="76200" t="0" r="38100" b="38100"/>
                <wp:wrapNone/>
                <wp:docPr id="1026981524"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576D754" id="直接箭头连接符 20" o:spid="_x0000_s1026" type="#_x0000_t32" style="position:absolute;margin-left:262.45pt;margin-top:38.3pt;width:0;height:36pt;z-index:2517278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726848" behindDoc="0" locked="0" layoutInCell="1" allowOverlap="1" wp14:anchorId="6E3CC5BF" wp14:editId="2C7B11B8">
                <wp:simplePos x="0" y="0"/>
                <wp:positionH relativeFrom="column">
                  <wp:posOffset>1961515</wp:posOffset>
                </wp:positionH>
                <wp:positionV relativeFrom="paragraph">
                  <wp:posOffset>492760</wp:posOffset>
                </wp:positionV>
                <wp:extent cx="0" cy="457200"/>
                <wp:effectExtent l="76200" t="0" r="38100" b="38100"/>
                <wp:wrapNone/>
                <wp:docPr id="453257231"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2741478" id="直接箭头连接符 21" o:spid="_x0000_s1026" type="#_x0000_t32" style="position:absolute;margin-left:154.45pt;margin-top:38.8pt;width:0;height:36pt;z-index:2517268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729920" behindDoc="0" locked="0" layoutInCell="1" allowOverlap="1" wp14:anchorId="086397E3" wp14:editId="6FC6A359">
                <wp:simplePos x="0" y="0"/>
                <wp:positionH relativeFrom="column">
                  <wp:posOffset>1860550</wp:posOffset>
                </wp:positionH>
                <wp:positionV relativeFrom="paragraph">
                  <wp:posOffset>1795780</wp:posOffset>
                </wp:positionV>
                <wp:extent cx="1670050" cy="571500"/>
                <wp:effectExtent l="0" t="0" r="6350" b="0"/>
                <wp:wrapNone/>
                <wp:docPr id="983931300"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F9E824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1EF9D1A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6397E3" id="_x0000_s1081" style="position:absolute;margin-left:146.5pt;margin-top:141.4pt;width:131.5pt;height:45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">
                <v:textbox inset=",7.2pt,,7.2pt">
                  <w:txbxContent>
                    <w:p w14:paraId="1F9E824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1EF9D1A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31968" behindDoc="0" locked="0" layoutInCell="1" allowOverlap="1" wp14:anchorId="32757CE7" wp14:editId="60456F3A">
                <wp:simplePos x="0" y="0"/>
                <wp:positionH relativeFrom="column">
                  <wp:posOffset>2713990</wp:posOffset>
                </wp:positionH>
                <wp:positionV relativeFrom="paragraph">
                  <wp:posOffset>2372995</wp:posOffset>
                </wp:positionV>
                <wp:extent cx="0" cy="457200"/>
                <wp:effectExtent l="76200" t="0" r="38100" b="38100"/>
                <wp:wrapNone/>
                <wp:docPr id="676850572"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0988E38" id="直接箭头连接符 14" o:spid="_x0000_s1026" type="#_x0000_t32" style="position:absolute;margin-left:213.7pt;margin-top:186.85pt;width:0;height:36pt;z-index:25173196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7B947892" w14:textId="77777777" w:rsidR="00F50E98" w:rsidRDefault="00F50E98" w:rsidP="00F50E98"/>
    <w:p w14:paraId="09E26ED4" w14:textId="77777777" w:rsidR="00F50E98" w:rsidRDefault="00F50E98" w:rsidP="00F50E98"/>
    <w:p w14:paraId="4EC2832C" w14:textId="77777777" w:rsidR="00F50E98" w:rsidRDefault="00F50E98" w:rsidP="00F50E98"/>
    <w:p w14:paraId="172F05C1"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01FC7DA1"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4E6C4C06" w14:textId="77777777" w:rsidR="00F50E98" w:rsidRPr="006412DE" w:rsidRDefault="00F50E98" w:rsidP="00F50E98"/>
    <w:p w14:paraId="2BAD6769" w14:textId="77777777" w:rsidR="00F50E98" w:rsidRPr="006412DE" w:rsidRDefault="00F50E98" w:rsidP="00F50E98"/>
    <w:p w14:paraId="366500D6" w14:textId="77777777" w:rsidR="00F50E98" w:rsidRPr="006412DE" w:rsidRDefault="00F50E98" w:rsidP="00F50E98"/>
    <w:p w14:paraId="5BDDD57A" w14:textId="77777777" w:rsidR="00F50E98" w:rsidRPr="006412DE" w:rsidRDefault="00F50E98" w:rsidP="00F50E98"/>
    <w:p w14:paraId="68538AF3"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6806801D"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5C6DD1B1" w14:textId="77777777" w:rsidR="00F50E98" w:rsidRPr="008A2FA2" w:rsidRDefault="00F50E98" w:rsidP="00F50E98">
      <w:pPr>
        <w:pStyle w:val="NoSpacing"/>
        <w:jc w:val="center"/>
        <w:rPr>
          <w:rStyle w:val="SubtleEmphasis"/>
          <w:i w:val="0"/>
          <w:iCs w:val="0"/>
        </w:rPr>
      </w:pPr>
      <w:hyperlink r:id="rId12" w:history="1">
        <w:r w:rsidRPr="008A2FA2">
          <w:rPr>
            <w:rStyle w:val="SubtleEmphasis"/>
          </w:rPr>
          <w:t>270328700@yoobeestudent.ac.nz</w:t>
        </w:r>
      </w:hyperlink>
      <w:r w:rsidRPr="008A2FA2">
        <w:rPr>
          <w:rStyle w:val="SubtleEmphasis"/>
        </w:rPr>
        <w:t xml:space="preserve">, </w:t>
      </w:r>
      <w:hyperlink r:id="rId13" w:history="1">
        <w:r w:rsidRPr="008A2FA2">
          <w:rPr>
            <w:rStyle w:val="SubtleEmphasis"/>
          </w:rPr>
          <w:t>fs@imady.com</w:t>
        </w:r>
      </w:hyperlink>
    </w:p>
    <w:p w14:paraId="7C12687C" w14:textId="77777777" w:rsidR="00F50E98" w:rsidRPr="006412DE" w:rsidRDefault="00F50E98" w:rsidP="00F50E98"/>
    <w:p w14:paraId="693F608B" w14:textId="77777777" w:rsidR="00F50E98" w:rsidRPr="006412DE" w:rsidRDefault="00F50E98" w:rsidP="00F50E98"/>
    <w:p w14:paraId="3F67AC4F" w14:textId="77777777" w:rsidR="00F50E98" w:rsidRPr="006412DE" w:rsidRDefault="00F50E98" w:rsidP="00F50E98">
      <w:r>
        <w:softHyphen/>
      </w:r>
      <w:r>
        <w:softHyphen/>
      </w:r>
      <w:r>
        <w:softHyphen/>
      </w:r>
    </w:p>
    <w:p w14:paraId="074A1730" w14:textId="77777777" w:rsidR="00F50E98" w:rsidRPr="006412DE" w:rsidRDefault="00F50E98" w:rsidP="00F50E98"/>
    <w:p w14:paraId="406840AA" w14:textId="77777777" w:rsidR="00F50E98" w:rsidRPr="006412DE" w:rsidRDefault="00F50E98" w:rsidP="00F50E98"/>
    <w:p w14:paraId="7A858462" w14:textId="77777777" w:rsidR="00F50E98" w:rsidRPr="006412DE" w:rsidRDefault="00F50E98" w:rsidP="00F50E98"/>
    <w:p w14:paraId="6F34A081"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50FE6D46" w14:textId="77777777" w:rsidR="00F50E98" w:rsidRPr="008A2FA2" w:rsidRDefault="00F50E98" w:rsidP="00F50E98">
      <w:pPr>
        <w:pStyle w:val="NoSpacing"/>
        <w:jc w:val="center"/>
        <w:rPr>
          <w:rStyle w:val="SubtleEmphasis"/>
        </w:rPr>
      </w:pPr>
      <w:r w:rsidRPr="008A2FA2">
        <w:rPr>
          <w:rStyle w:val="SubtleEmphasis"/>
        </w:rPr>
        <w:t>Supervisory team:</w:t>
      </w:r>
    </w:p>
    <w:p w14:paraId="4BB2EC5F" w14:textId="77777777" w:rsidR="00F50E98" w:rsidRPr="008A2FA2" w:rsidRDefault="00F50E98" w:rsidP="00F50E98">
      <w:pPr>
        <w:pStyle w:val="NoSpacing"/>
        <w:jc w:val="center"/>
        <w:rPr>
          <w:rStyle w:val="SubtleEmphasis"/>
        </w:rPr>
      </w:pPr>
      <w:r w:rsidRPr="008A2FA2">
        <w:rPr>
          <w:rStyle w:val="SubtleEmphasis"/>
        </w:rPr>
        <w:t>Arun Kumar</w:t>
      </w:r>
    </w:p>
    <w:p w14:paraId="2A22DF77" w14:textId="77777777" w:rsidR="00F50E98" w:rsidRPr="006412DE" w:rsidRDefault="00F50E98" w:rsidP="00F50E98"/>
    <w:p w14:paraId="16E3A1BD" w14:textId="77777777" w:rsidR="00F50E98" w:rsidRPr="006412DE" w:rsidRDefault="00F50E98" w:rsidP="00F50E98"/>
    <w:sdt>
      <w:sdtPr>
        <w:rPr>
          <w:rFonts w:eastAsia="SimSun"/>
          <w:color w:val="auto"/>
          <w:sz w:val="22"/>
          <w:szCs w:val="22"/>
        </w:rPr>
        <w:id w:val="-1760742815"/>
        <w:docPartObj>
          <w:docPartGallery w:val="Table of Contents"/>
          <w:docPartUnique/>
        </w:docPartObj>
      </w:sdtPr>
      <w:sdtEndPr>
        <w:rPr>
          <w:b/>
          <w:bCs/>
          <w:noProof/>
        </w:rPr>
      </w:sdtEndPr>
      <w:sdtContent>
        <w:p w14:paraId="35C08A68" w14:textId="77777777" w:rsidR="00F50E98" w:rsidRPr="00A677B3" w:rsidRDefault="00F50E98" w:rsidP="00F50E98">
          <w:pPr>
            <w:pStyle w:val="TOCHeading"/>
            <w:numPr>
              <w:ilvl w:val="0"/>
              <w:numId w:val="0"/>
            </w:numPr>
            <w:rPr>
              <w:b/>
              <w:bCs/>
            </w:rPr>
          </w:pPr>
          <w:r w:rsidRPr="00A677B3">
            <w:rPr>
              <w:b/>
              <w:bCs/>
            </w:rPr>
            <w:t>Contents</w:t>
          </w:r>
        </w:p>
        <w:p w14:paraId="368A7AD8"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799779BF"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432686F4"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38140E24"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746F4A33"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6C7E7F89"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4BEF9218"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40C48F2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4FB42B8C"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4DF78109"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2B1E14AE"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3C0C2BF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39FF1A30"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0A9C888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322E0B11"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2B6B6039"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51572467"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171C5804"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356947B4"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22F08B5A"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011EAFB3" w14:textId="77777777" w:rsidR="00F50E98" w:rsidRDefault="00F50E98" w:rsidP="00F50E98">
          <w:r>
            <w:rPr>
              <w:b/>
              <w:bCs/>
              <w:noProof/>
            </w:rPr>
            <w:lastRenderedPageBreak/>
            <w:fldChar w:fldCharType="end"/>
          </w:r>
        </w:p>
      </w:sdtContent>
    </w:sdt>
    <w:p w14:paraId="11471BC1" w14:textId="77777777" w:rsidR="00F50E98" w:rsidRDefault="00F50E98" w:rsidP="00F50E98"/>
    <w:p w14:paraId="700077A7" w14:textId="77777777" w:rsidR="00F50E98" w:rsidRDefault="00F50E98" w:rsidP="00F50E98"/>
    <w:p w14:paraId="5CFB4461" w14:textId="77777777" w:rsidR="00F50E98" w:rsidRDefault="00F50E98" w:rsidP="00F50E98">
      <w:r>
        <w:br w:type="page"/>
      </w:r>
    </w:p>
    <w:p w14:paraId="2E7B2577" w14:textId="77777777" w:rsidR="00F50E98" w:rsidRPr="00646337" w:rsidRDefault="00F50E98" w:rsidP="00F50E98">
      <w:pPr>
        <w:pStyle w:val="Heading1"/>
      </w:pPr>
      <w:r w:rsidRPr="00646337">
        <w:lastRenderedPageBreak/>
        <w:t>Abstract</w:t>
      </w:r>
    </w:p>
    <w:p w14:paraId="4559131B"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053EDA97"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575475EC" w14:textId="77777777" w:rsidR="00F50E98" w:rsidRDefault="00F50E98" w:rsidP="00F50E98"/>
    <w:p w14:paraId="5E3CB8DF"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5A8D308E" w14:textId="77777777" w:rsidR="00F50E98" w:rsidRDefault="00F50E98" w:rsidP="00F50E98">
      <w:pPr>
        <w:rPr>
          <w:lang w:val="en-US"/>
        </w:rPr>
      </w:pPr>
    </w:p>
    <w:p w14:paraId="758CA6DA" w14:textId="77777777" w:rsidR="00F50E98" w:rsidRDefault="00F50E98" w:rsidP="00F50E98">
      <w:pPr>
        <w:rPr>
          <w:lang w:val="en-US"/>
        </w:rPr>
      </w:pPr>
    </w:p>
    <w:p w14:paraId="2FE9EF49" w14:textId="77777777" w:rsidR="00F50E98" w:rsidRDefault="00F50E98" w:rsidP="00F50E98">
      <w:pPr>
        <w:pStyle w:val="Heading1"/>
      </w:pPr>
      <w:r w:rsidRPr="00AF4DF8">
        <w:t>Introduction</w:t>
      </w:r>
    </w:p>
    <w:p w14:paraId="3C8D8130"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1BA1D4B9"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2A6A7F38"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529F6228"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47857811" w14:textId="77777777" w:rsidR="00F50E98" w:rsidRDefault="00F50E98" w:rsidP="00F50E98">
      <w:pPr>
        <w:rPr>
          <w:lang w:val="en-US"/>
        </w:rPr>
      </w:pPr>
    </w:p>
    <w:p w14:paraId="665BEE5A" w14:textId="77777777" w:rsidR="00F50E98" w:rsidRPr="00E82D88" w:rsidRDefault="00F50E98" w:rsidP="00F50E98">
      <w:pPr>
        <w:rPr>
          <w:lang w:val="en-US"/>
        </w:rPr>
      </w:pPr>
      <w:r w:rsidRPr="00E82D88">
        <w:rPr>
          <w:lang w:val="en-US"/>
        </w:rPr>
        <w:t xml:space="preserve"> </w:t>
      </w:r>
    </w:p>
    <w:p w14:paraId="6FD3EC27" w14:textId="77777777" w:rsidR="00F50E98" w:rsidRPr="00505AEB" w:rsidRDefault="00F50E98" w:rsidP="00F50E98">
      <w:pPr>
        <w:rPr>
          <w:lang w:val="en-US"/>
        </w:rPr>
      </w:pPr>
    </w:p>
    <w:p w14:paraId="30177EDE" w14:textId="77777777" w:rsidR="00F50E98" w:rsidRDefault="00F50E98" w:rsidP="00F50E98">
      <w:pPr>
        <w:pStyle w:val="Heading1"/>
      </w:pPr>
      <w:r w:rsidRPr="00926911">
        <w:t>Literature Review</w:t>
      </w:r>
    </w:p>
    <w:p w14:paraId="106AD74E"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6DD277D7"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3E4C6F43"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1555366F" w14:textId="77777777" w:rsidR="00F50E98" w:rsidRDefault="00F50E98" w:rsidP="00F50E98">
      <w:pPr>
        <w:pStyle w:val="ListParagraph"/>
        <w:numPr>
          <w:ilvl w:val="0"/>
          <w:numId w:val="11"/>
        </w:numPr>
        <w:rPr>
          <w:lang w:eastAsia="zh-CN"/>
        </w:rPr>
      </w:pPr>
      <w:r>
        <w:rPr>
          <w:lang w:eastAsia="zh-CN"/>
        </w:rPr>
        <w:t>C-ITS</w:t>
      </w:r>
    </w:p>
    <w:p w14:paraId="0115F2AE"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420BB316"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55E21D79" w14:textId="77777777" w:rsidR="00F50E98" w:rsidRDefault="00F50E98" w:rsidP="00F50E98">
      <w:pPr>
        <w:pStyle w:val="ListParagraph"/>
        <w:numPr>
          <w:ilvl w:val="0"/>
          <w:numId w:val="11"/>
        </w:numPr>
        <w:rPr>
          <w:lang w:eastAsia="zh-CN"/>
        </w:rPr>
      </w:pPr>
      <w:r>
        <w:rPr>
          <w:lang w:eastAsia="zh-CN"/>
        </w:rPr>
        <w:t>AI and ML</w:t>
      </w:r>
    </w:p>
    <w:p w14:paraId="5E917F06"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0EC301BE"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6A269376"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64F413F8"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02AF05D6"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0F7F9612" w14:textId="77777777" w:rsidR="00F50E98" w:rsidRDefault="00F50E98" w:rsidP="00F50E98">
      <w:pPr>
        <w:pStyle w:val="ListParagraph"/>
        <w:numPr>
          <w:ilvl w:val="0"/>
          <w:numId w:val="11"/>
        </w:numPr>
      </w:pPr>
      <w:r>
        <w:t>Autonomous Driving</w:t>
      </w:r>
    </w:p>
    <w:p w14:paraId="2CACF447"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02241A11"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3E08C296"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711DC81D" w14:textId="77777777" w:rsidR="00F50E98" w:rsidRDefault="00F50E98" w:rsidP="00F50E98"/>
    <w:p w14:paraId="1E92E64A" w14:textId="77777777" w:rsidR="00F50E98" w:rsidRPr="00DB2C44" w:rsidRDefault="00F50E98" w:rsidP="00F50E98"/>
    <w:p w14:paraId="04997223" w14:textId="77777777" w:rsidR="00F50E98" w:rsidRPr="00926911" w:rsidRDefault="00F50E98" w:rsidP="00F50E98">
      <w:pPr>
        <w:pStyle w:val="Heading1"/>
      </w:pPr>
      <w:r w:rsidRPr="00926911">
        <w:lastRenderedPageBreak/>
        <w:t>Overview of Dublin Bus ITS Implementation</w:t>
      </w:r>
    </w:p>
    <w:p w14:paraId="0DBC669C"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0FB92380"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4C939B26"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55B3DCBE"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702839FD" w14:textId="77777777" w:rsidR="00F50E98" w:rsidRPr="00926911" w:rsidRDefault="00F50E98" w:rsidP="00F50E98"/>
    <w:p w14:paraId="52459E5D" w14:textId="77777777" w:rsidR="00F50E98" w:rsidRDefault="00F50E98" w:rsidP="00F50E98">
      <w:pPr>
        <w:pStyle w:val="Heading2"/>
      </w:pPr>
      <w:r w:rsidRPr="00926911">
        <w:t>Electronic Ticket Machines (ETM)</w:t>
      </w:r>
    </w:p>
    <w:p w14:paraId="53D92E93"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4DDCA09B"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240A4708"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3953C6E3" w14:textId="77777777" w:rsidR="00F50E98" w:rsidRPr="00CB4F54" w:rsidRDefault="00F50E98" w:rsidP="00F50E98">
      <w:pPr>
        <w:rPr>
          <w:lang w:val="en-US"/>
        </w:rPr>
      </w:pPr>
    </w:p>
    <w:p w14:paraId="5E01C928" w14:textId="77777777" w:rsidR="00F50E98" w:rsidRDefault="00F50E98" w:rsidP="00F50E98">
      <w:pPr>
        <w:pStyle w:val="Heading2"/>
      </w:pPr>
      <w:r w:rsidRPr="00926911">
        <w:t>Integrated Ticketing</w:t>
      </w:r>
      <w:r>
        <w:t xml:space="preserve"> System</w:t>
      </w:r>
    </w:p>
    <w:p w14:paraId="058EE371"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55B82CB5" w14:textId="77777777" w:rsidR="00F50E98" w:rsidRDefault="00F50E98" w:rsidP="00F50E98"/>
    <w:p w14:paraId="1598009C"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035C26E2" w14:textId="77777777" w:rsidR="00F50E98" w:rsidRDefault="00F50E98" w:rsidP="00F50E98"/>
    <w:p w14:paraId="014C6726" w14:textId="77777777" w:rsidR="00F50E98" w:rsidRDefault="00F50E98" w:rsidP="00F50E98">
      <w:pPr>
        <w:pStyle w:val="Heading2"/>
      </w:pPr>
      <w:r w:rsidRPr="00926911">
        <w:t>Automatic Vehicle Location (AVL)</w:t>
      </w:r>
    </w:p>
    <w:p w14:paraId="6B1DD560"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728FA308" w14:textId="77777777" w:rsidR="00F50E98" w:rsidRPr="00972D4E" w:rsidRDefault="00F50E98" w:rsidP="00F50E98"/>
    <w:p w14:paraId="0B6E6983" w14:textId="77777777" w:rsidR="00F50E98" w:rsidRDefault="00F50E98" w:rsidP="00F50E98">
      <w:pPr>
        <w:pStyle w:val="Heading2"/>
      </w:pPr>
      <w:r w:rsidRPr="00926911">
        <w:t>Control Centre operations</w:t>
      </w:r>
    </w:p>
    <w:p w14:paraId="25D286F5"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1890199B"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6B33166A"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21EFC8CF" w14:textId="77777777" w:rsidR="00F50E98" w:rsidRPr="00EA2261" w:rsidRDefault="00F50E98" w:rsidP="00F50E98"/>
    <w:p w14:paraId="06F7810C" w14:textId="77777777" w:rsidR="00F50E98" w:rsidRDefault="00F50E98" w:rsidP="00F50E98">
      <w:pPr>
        <w:pStyle w:val="Heading2"/>
      </w:pPr>
      <w:r w:rsidRPr="00926911">
        <w:t>Real-Time Passenger Information (RTPI)</w:t>
      </w:r>
    </w:p>
    <w:p w14:paraId="601E66A6"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0954DE7A"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17E79E94" w14:textId="77777777" w:rsidR="00F50E98" w:rsidRPr="00874241" w:rsidRDefault="00F50E98" w:rsidP="00F50E98"/>
    <w:p w14:paraId="2BBB4658" w14:textId="77777777" w:rsidR="00F50E98" w:rsidRPr="00926911" w:rsidRDefault="00F50E98" w:rsidP="00F50E98">
      <w:pPr>
        <w:pStyle w:val="Heading2"/>
      </w:pPr>
      <w:r w:rsidRPr="00926911">
        <w:t>CCTV Integration and Other Developments</w:t>
      </w:r>
    </w:p>
    <w:p w14:paraId="4A8668BF"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216D4BDE"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79044D60" w14:textId="77777777" w:rsidR="00F50E98" w:rsidRDefault="00F50E98" w:rsidP="00F50E98"/>
    <w:p w14:paraId="351951E3" w14:textId="77777777" w:rsidR="00F50E98" w:rsidRDefault="00F50E98" w:rsidP="00F50E98"/>
    <w:p w14:paraId="27674E9A" w14:textId="77777777" w:rsidR="00F50E98" w:rsidRDefault="00F50E98" w:rsidP="00F50E98"/>
    <w:p w14:paraId="413F3B51" w14:textId="77777777" w:rsidR="00F50E98" w:rsidRPr="00926911" w:rsidRDefault="00F50E98" w:rsidP="00F50E98">
      <w:pPr>
        <w:pStyle w:val="Heading2"/>
      </w:pPr>
      <w:r w:rsidRPr="00926911">
        <w:t>Traffic Signal Priority (TSP)</w:t>
      </w:r>
    </w:p>
    <w:p w14:paraId="31D3764E"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186E6D0C"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5F5A2F9D"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21E1741A"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612FC9A8"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0158256D" w14:textId="77777777" w:rsidR="00F50E98" w:rsidRDefault="00F50E98" w:rsidP="00F50E98"/>
    <w:p w14:paraId="2DA06F96" w14:textId="77777777" w:rsidR="00F50E98" w:rsidRPr="00926911" w:rsidRDefault="00F50E98" w:rsidP="00F50E98"/>
    <w:p w14:paraId="7EE58EAD" w14:textId="77777777" w:rsidR="00F50E98" w:rsidRPr="00926911" w:rsidRDefault="00F50E98" w:rsidP="00F50E98">
      <w:pPr>
        <w:pStyle w:val="Heading1"/>
      </w:pPr>
      <w:r w:rsidRPr="00926911">
        <w:t>Challenges and Benefits</w:t>
      </w:r>
    </w:p>
    <w:p w14:paraId="479F8F9A"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4F54D5D8"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049CA394"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083C0BA8"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0297E9ED"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18F5DDED" w14:textId="77777777" w:rsidR="00F50E98" w:rsidRDefault="00F50E98" w:rsidP="00F50E98"/>
    <w:p w14:paraId="2B4F82C0" w14:textId="77777777" w:rsidR="00F50E98" w:rsidRPr="00926911" w:rsidRDefault="00F50E98" w:rsidP="00F50E98">
      <w:pPr>
        <w:pStyle w:val="Heading1"/>
      </w:pPr>
      <w:r w:rsidRPr="00926911">
        <w:t>Comparison with International Standards</w:t>
      </w:r>
    </w:p>
    <w:p w14:paraId="2457CC54"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57467E6B"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466CA8C9" w14:textId="77777777" w:rsidR="00F50E98" w:rsidRDefault="00F50E98" w:rsidP="00F50E98"/>
    <w:p w14:paraId="5193FFA9" w14:textId="77777777" w:rsidR="00F50E98" w:rsidRPr="00926911" w:rsidRDefault="00F50E98" w:rsidP="00F50E98">
      <w:pPr>
        <w:pStyle w:val="Heading1"/>
      </w:pPr>
      <w:r w:rsidRPr="00926911">
        <w:t>Case Studies and Examples</w:t>
      </w:r>
    </w:p>
    <w:p w14:paraId="35C3CBAA"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3369075C" w14:textId="77777777" w:rsidR="00F50E98" w:rsidRDefault="00F50E98" w:rsidP="00F50E98">
      <w:r>
        <w:lastRenderedPageBreak/>
        <w:t xml:space="preserve">There are already enriched cases of practices and experiments for applying cutting edge techniques around the world at different levels. </w:t>
      </w:r>
    </w:p>
    <w:p w14:paraId="5F4C1CA7"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05F41068"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7F26222C" w14:textId="77777777" w:rsidR="00F50E98" w:rsidRDefault="00F50E98" w:rsidP="00F50E98"/>
    <w:p w14:paraId="74F9DB41" w14:textId="77777777" w:rsidR="00F50E98" w:rsidRPr="00926911" w:rsidRDefault="00F50E98" w:rsidP="00F50E98"/>
    <w:p w14:paraId="305D54C2" w14:textId="77777777" w:rsidR="00F50E98" w:rsidRPr="00926911" w:rsidRDefault="00F50E98" w:rsidP="00F50E98">
      <w:pPr>
        <w:pStyle w:val="Heading1"/>
      </w:pPr>
      <w:r w:rsidRPr="00926911">
        <w:t>Future Directions and Recommendations</w:t>
      </w:r>
    </w:p>
    <w:p w14:paraId="078971F8"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3EE5E241" w14:textId="77777777" w:rsidR="00F50E98" w:rsidRDefault="00F50E98" w:rsidP="00F50E98">
      <w:r>
        <w:t>To further enhance the ITS framework at Dublin Bus, the following actionable recommendations could be considered:</w:t>
      </w:r>
    </w:p>
    <w:p w14:paraId="1425A312" w14:textId="77777777" w:rsidR="00F50E98" w:rsidRDefault="00F50E98" w:rsidP="00F50E98">
      <w:pPr>
        <w:pStyle w:val="ListParagraph"/>
        <w:numPr>
          <w:ilvl w:val="0"/>
          <w:numId w:val="11"/>
        </w:numPr>
      </w:pPr>
      <w:r>
        <w:t xml:space="preserve">Cooperative Intelligent Transport Systems (C-ITS): </w:t>
      </w:r>
    </w:p>
    <w:p w14:paraId="02ED99A6"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702C19F1" w14:textId="77777777" w:rsidR="00F50E98" w:rsidRDefault="00F50E98" w:rsidP="00F50E98">
      <w:pPr>
        <w:pStyle w:val="ListParagraph"/>
        <w:numPr>
          <w:ilvl w:val="0"/>
          <w:numId w:val="11"/>
        </w:numPr>
      </w:pPr>
      <w:r>
        <w:lastRenderedPageBreak/>
        <w:t xml:space="preserve">AI and ML Technologies: </w:t>
      </w:r>
    </w:p>
    <w:p w14:paraId="66EC2BEF"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0D5E6AA3" w14:textId="77777777" w:rsidR="00F50E98" w:rsidRDefault="00F50E98" w:rsidP="00F50E98">
      <w:pPr>
        <w:pStyle w:val="ListParagraph"/>
        <w:numPr>
          <w:ilvl w:val="0"/>
          <w:numId w:val="11"/>
        </w:numPr>
      </w:pPr>
      <w:r>
        <w:t xml:space="preserve">Autonomous Driving: </w:t>
      </w:r>
    </w:p>
    <w:p w14:paraId="7A2D9786"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421AE53E" w14:textId="77777777" w:rsidR="00F50E98" w:rsidRDefault="00F50E98" w:rsidP="00F50E98"/>
    <w:p w14:paraId="1CD95537" w14:textId="77777777" w:rsidR="00F50E98" w:rsidRDefault="00F50E98" w:rsidP="00F50E98"/>
    <w:p w14:paraId="58A6E2B7" w14:textId="77777777" w:rsidR="00F50E98" w:rsidRDefault="00F50E98" w:rsidP="00F50E98"/>
    <w:p w14:paraId="1554681D" w14:textId="77777777" w:rsidR="00F50E98" w:rsidRPr="00926911" w:rsidRDefault="00F50E98" w:rsidP="00F50E98">
      <w:pPr>
        <w:pStyle w:val="Heading1"/>
      </w:pPr>
      <w:r w:rsidRPr="00926911">
        <w:t>Challenges and Considerations</w:t>
      </w:r>
    </w:p>
    <w:p w14:paraId="622AEE02" w14:textId="77777777" w:rsidR="00F50E98" w:rsidRDefault="00F50E98" w:rsidP="00F50E98">
      <w:r>
        <w:t>There are certain challenges and considerations ahead to escalate the current ITS with AI and ML technologies.</w:t>
      </w:r>
    </w:p>
    <w:p w14:paraId="23F9BBE3"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3EA9C24A"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118F6E06"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467C8730"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325B2051"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6CF3A222" w14:textId="77777777" w:rsidR="00F50E98" w:rsidRPr="00E60EC4" w:rsidRDefault="00F50E98" w:rsidP="00F50E98"/>
    <w:p w14:paraId="599FE2F8" w14:textId="77777777" w:rsidR="00F50E98" w:rsidRDefault="00F50E98" w:rsidP="00F50E98"/>
    <w:p w14:paraId="65D31E3B" w14:textId="77777777" w:rsidR="00F50E98" w:rsidRPr="00926911" w:rsidRDefault="00F50E98" w:rsidP="00F50E98">
      <w:pPr>
        <w:pStyle w:val="Heading1"/>
      </w:pPr>
      <w:r w:rsidRPr="00926911">
        <w:t>Recommendations for AI and ML Integration</w:t>
      </w:r>
    </w:p>
    <w:p w14:paraId="6F3BAAFA"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5F1B2816" w14:textId="77777777" w:rsidR="00F50E98" w:rsidRDefault="00F50E98" w:rsidP="00F50E98">
      <w:pPr>
        <w:pStyle w:val="ListParagraph"/>
        <w:numPr>
          <w:ilvl w:val="0"/>
          <w:numId w:val="11"/>
        </w:numPr>
      </w:pPr>
      <w:r>
        <w:t xml:space="preserve">Enhanced predictive techniques </w:t>
      </w:r>
    </w:p>
    <w:p w14:paraId="2FDDCA28" w14:textId="77777777" w:rsidR="00F50E98" w:rsidRDefault="00F50E98" w:rsidP="00F50E98">
      <w:r>
        <w:t xml:space="preserve">AI and ML can significantly improve the accuracy of traffic prediction models, helping to anticipate congestion and delays. </w:t>
      </w:r>
    </w:p>
    <w:p w14:paraId="6AA1252A" w14:textId="77777777" w:rsidR="00F50E98" w:rsidRDefault="00F50E98" w:rsidP="00F50E98">
      <w:pPr>
        <w:pStyle w:val="ListParagraph"/>
        <w:numPr>
          <w:ilvl w:val="0"/>
          <w:numId w:val="11"/>
        </w:numPr>
      </w:pPr>
      <w:r>
        <w:t xml:space="preserve">Real-time decision-making </w:t>
      </w:r>
    </w:p>
    <w:p w14:paraId="431BA4C8"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168D7569" w14:textId="77777777" w:rsidR="00F50E98" w:rsidRDefault="00F50E98" w:rsidP="00F50E98">
      <w:pPr>
        <w:pStyle w:val="ListParagraph"/>
        <w:numPr>
          <w:ilvl w:val="0"/>
          <w:numId w:val="11"/>
        </w:numPr>
      </w:pPr>
      <w:r>
        <w:t xml:space="preserve">Personalised services </w:t>
      </w:r>
    </w:p>
    <w:p w14:paraId="4BDDEE13"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1C0319D5" w14:textId="77777777" w:rsidR="00F50E98" w:rsidRDefault="00F50E98" w:rsidP="00F50E98">
      <w:pPr>
        <w:pStyle w:val="ListParagraph"/>
        <w:numPr>
          <w:ilvl w:val="0"/>
          <w:numId w:val="11"/>
        </w:numPr>
      </w:pPr>
      <w:r>
        <w:t>Advanced safety measures</w:t>
      </w:r>
    </w:p>
    <w:p w14:paraId="3E02CC6E" w14:textId="77777777" w:rsidR="00F50E98" w:rsidRDefault="00F50E98" w:rsidP="00F50E98">
      <w:r>
        <w:t>AI and ML can help implement advanced safety measures such as collision-avoidance systems, real-time vehicle diagnostics, and proactive maintenance scheduling.</w:t>
      </w:r>
    </w:p>
    <w:p w14:paraId="0C697FD1" w14:textId="77777777" w:rsidR="00F50E98" w:rsidRDefault="00F50E98" w:rsidP="00F50E98">
      <w:pPr>
        <w:pStyle w:val="ListParagraph"/>
        <w:numPr>
          <w:ilvl w:val="0"/>
          <w:numId w:val="11"/>
        </w:numPr>
      </w:pPr>
      <w:r>
        <w:t>Intelligent driver assistants</w:t>
      </w:r>
    </w:p>
    <w:p w14:paraId="46591EF6" w14:textId="77777777" w:rsidR="00F50E98" w:rsidRDefault="00F50E98" w:rsidP="00F50E98">
      <w:r>
        <w:t>Using AI based driving assistants has potential to improve the efficiency of human driver, while alleviating the pressure of being continuously monitored.</w:t>
      </w:r>
    </w:p>
    <w:p w14:paraId="64059962" w14:textId="77777777" w:rsidR="00F50E98" w:rsidRDefault="00F50E98" w:rsidP="00F50E98">
      <w:pPr>
        <w:pStyle w:val="ListParagraph"/>
        <w:numPr>
          <w:ilvl w:val="0"/>
          <w:numId w:val="11"/>
        </w:numPr>
      </w:pPr>
      <w:r>
        <w:t>Experiments for unmanned driving</w:t>
      </w:r>
    </w:p>
    <w:p w14:paraId="45DA3285" w14:textId="77777777" w:rsidR="00F50E98" w:rsidRDefault="00F50E98" w:rsidP="00F50E98">
      <w:r>
        <w:t>In certain area with conditions enable potential unmanned bus driving, it is suggested experiments shall be undertaken to prepare future autonomous bus operation.</w:t>
      </w:r>
    </w:p>
    <w:p w14:paraId="5ED10410" w14:textId="77777777" w:rsidR="00F50E98" w:rsidRDefault="00F50E98" w:rsidP="00F50E98"/>
    <w:p w14:paraId="1395BB4C" w14:textId="77777777" w:rsidR="00F50E98" w:rsidRDefault="00F50E98" w:rsidP="00F50E98"/>
    <w:p w14:paraId="723F1225" w14:textId="77777777" w:rsidR="00F50E98" w:rsidRDefault="00F50E98" w:rsidP="00F50E98"/>
    <w:p w14:paraId="78A816D7" w14:textId="77777777" w:rsidR="00F50E98" w:rsidRPr="00926911" w:rsidRDefault="00F50E98" w:rsidP="00F50E98">
      <w:pPr>
        <w:pStyle w:val="Heading1"/>
      </w:pPr>
      <w:r w:rsidRPr="00926911">
        <w:t>Conclusion</w:t>
      </w:r>
    </w:p>
    <w:p w14:paraId="63812A9E"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6D4CDA9E"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386BDCD4"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1D038D8E"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2C5A4094" w14:textId="77777777" w:rsidR="00F50E98" w:rsidRDefault="00F50E98" w:rsidP="00F50E98">
      <w:pPr>
        <w:spacing w:before="0" w:after="160" w:line="259" w:lineRule="auto"/>
      </w:pPr>
      <w:r>
        <w:br w:type="page"/>
      </w:r>
    </w:p>
    <w:p w14:paraId="1D6C25E4" w14:textId="77777777" w:rsidR="00F50E98" w:rsidRDefault="00F50E98" w:rsidP="00F50E98"/>
    <w:p w14:paraId="58F6512D" w14:textId="77777777" w:rsidR="00F50E98" w:rsidRPr="00926911" w:rsidRDefault="00F50E98" w:rsidP="00F50E98">
      <w:pPr>
        <w:pStyle w:val="Heading1"/>
      </w:pPr>
      <w:r w:rsidRPr="00926911">
        <w:t>References</w:t>
      </w:r>
    </w:p>
    <w:p w14:paraId="7C9511C5"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7DD7BE61"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58AF8D57"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61CE376B"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3F30E487"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51BBF505"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32B3A2D3"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307A429C"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5D5A18DC"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6478A6FB"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03AADD14"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4CEFFF56"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2E23737D"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211255CF"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5772A00B"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6372A886"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40B8176A"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71670536"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183FE24E"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65D97D36"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63A56744"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5B77960F"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15C4AF0B"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357BFA8F"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70481750"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18B35053"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321D4829"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286615BA"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6F5C4953"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4275DD4E"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3EB7BF65"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2A36592A"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02076113"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7023CDF2"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28A0B806"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38C0995E"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4FC88729"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5AF60BD5"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2C30BF59"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6529926B"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06E311F4"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50347383"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07405970" w14:textId="77777777" w:rsidR="00F50E98" w:rsidRDefault="00F50E98" w:rsidP="00F50E98">
      <w:r>
        <w:fldChar w:fldCharType="end"/>
      </w:r>
    </w:p>
    <w:p w14:paraId="4AB3BFEE" w14:textId="77777777" w:rsidR="00F50E98" w:rsidRDefault="00F50E98" w:rsidP="00F50E98">
      <w:pPr>
        <w:spacing w:before="0" w:after="160" w:line="259" w:lineRule="auto"/>
      </w:pPr>
      <w:r>
        <w:br w:type="page"/>
      </w:r>
    </w:p>
    <w:p w14:paraId="6CD6E7AC" w14:textId="77777777" w:rsidR="00F50E98" w:rsidRDefault="00F50E98" w:rsidP="00F50E98"/>
    <w:p w14:paraId="0B82A600" w14:textId="77777777" w:rsidR="00F50E98" w:rsidRDefault="00F50E98" w:rsidP="00F50E98">
      <w:pPr>
        <w:pStyle w:val="Heading1"/>
      </w:pPr>
      <w:r>
        <w:t>Chart 1. PRISMA chart of research resources</w:t>
      </w:r>
    </w:p>
    <w:p w14:paraId="2E2712DC" w14:textId="77777777" w:rsidR="00F50E98" w:rsidRPr="007C382B" w:rsidRDefault="00F50E98" w:rsidP="00F50E98">
      <w:r>
        <w:rPr>
          <w:noProof/>
        </w:rPr>
        <mc:AlternateContent>
          <mc:Choice Requires="wps">
            <w:drawing>
              <wp:anchor distT="0" distB="0" distL="114300" distR="114300" simplePos="0" relativeHeight="251764736" behindDoc="0" locked="0" layoutInCell="1" allowOverlap="1" wp14:anchorId="4A61BE4C" wp14:editId="22CE4207">
                <wp:simplePos x="0" y="0"/>
                <wp:positionH relativeFrom="column">
                  <wp:posOffset>-681990</wp:posOffset>
                </wp:positionH>
                <wp:positionV relativeFrom="paragraph">
                  <wp:posOffset>3758994</wp:posOffset>
                </wp:positionV>
                <wp:extent cx="1371600" cy="339090"/>
                <wp:effectExtent l="1905" t="0" r="20955" b="20955"/>
                <wp:wrapNone/>
                <wp:docPr id="1472380182"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0A6BED9F" w14:textId="77777777" w:rsidR="00F50E98" w:rsidRPr="00C27B22" w:rsidRDefault="00F50E98" w:rsidP="00F50E98">
                            <w:pPr>
                              <w:jc w:val="center"/>
                              <w:rPr>
                                <w:lang w:val="en"/>
                              </w:rPr>
                            </w:pPr>
                            <w:r w:rsidRPr="00C27B22">
                              <w:rPr>
                                <w:lang w:val="en"/>
                              </w:rPr>
                              <w:t>Eligibility</w:t>
                            </w:r>
                          </w:p>
                          <w:p w14:paraId="6987A82D"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A61BE4C" id="_x0000_s1082" style="position:absolute;margin-left:-53.7pt;margin-top:296pt;width:108pt;height:26.7pt;rotation:-90;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Bgu0fGMwIAAF8EAAAOAAAAAAAAAAAAAAAA&#10;AC4CAABkcnMvZTJvRG9jLnhtbFBLAQItABQABgAIAAAAIQB7hPGn3wAAAAoBAAAPAAAAAAAAAAAA&#10;AAAAAI0EAABkcnMvZG93bnJldi54bWxQSwUGAAAAAAQABADzAAAAmQUAAAAA&#10;" fillcolor="#ccecff">
                <v:textbox style="layout-flow:vertical;mso-layout-flow-alt:bottom-to-top" inset="3.6pt,,3.6pt">
                  <w:txbxContent>
                    <w:p w14:paraId="0A6BED9F" w14:textId="77777777" w:rsidR="00F50E98" w:rsidRPr="00C27B22" w:rsidRDefault="00F50E98" w:rsidP="00F50E98">
                      <w:pPr>
                        <w:jc w:val="center"/>
                        <w:rPr>
                          <w:lang w:val="en"/>
                        </w:rPr>
                      </w:pPr>
                      <w:r w:rsidRPr="00C27B22">
                        <w:rPr>
                          <w:lang w:val="en"/>
                        </w:rPr>
                        <w:t>Eligibility</w:t>
                      </w:r>
                    </w:p>
                    <w:p w14:paraId="6987A82D"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758592" behindDoc="0" locked="0" layoutInCell="1" allowOverlap="1" wp14:anchorId="5DC7C6E8" wp14:editId="54268D3E">
                <wp:simplePos x="0" y="0"/>
                <wp:positionH relativeFrom="column">
                  <wp:posOffset>4228439</wp:posOffset>
                </wp:positionH>
                <wp:positionV relativeFrom="paragraph">
                  <wp:posOffset>2474954</wp:posOffset>
                </wp:positionV>
                <wp:extent cx="1714500" cy="739977"/>
                <wp:effectExtent l="0" t="0" r="19050" b="22225"/>
                <wp:wrapNone/>
                <wp:docPr id="1537523619"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3A493E2E"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26E33A49"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C7C6E8" id="_x0000_s1083" style="position:absolute;margin-left:332.95pt;margin-top:194.9pt;width:135pt;height:58.25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">
                <v:textbox inset=",7.2pt,,7.2pt">
                  <w:txbxContent>
                    <w:p w14:paraId="3A493E2E"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26E33A49"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60640" behindDoc="0" locked="0" layoutInCell="1" allowOverlap="1" wp14:anchorId="660570FE" wp14:editId="79CCA892">
                <wp:simplePos x="0" y="0"/>
                <wp:positionH relativeFrom="column">
                  <wp:posOffset>4228439</wp:posOffset>
                </wp:positionH>
                <wp:positionV relativeFrom="paragraph">
                  <wp:posOffset>3389354</wp:posOffset>
                </wp:positionV>
                <wp:extent cx="1714500" cy="708263"/>
                <wp:effectExtent l="0" t="0" r="19050" b="15875"/>
                <wp:wrapNone/>
                <wp:docPr id="495668465"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0A65CD90"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7E8BCE92"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0570FE" id="_x0000_s1084" style="position:absolute;margin-left:332.95pt;margin-top:266.9pt;width:135pt;height:55.75pt;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">
                <v:textbox inset=",7.2pt,,7.2pt">
                  <w:txbxContent>
                    <w:p w14:paraId="0A65CD90"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7E8BCE92"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68832" behindDoc="0" locked="0" layoutInCell="1" allowOverlap="1" wp14:anchorId="3B6BE33F" wp14:editId="34F9CB9E">
                <wp:simplePos x="0" y="0"/>
                <wp:positionH relativeFrom="column">
                  <wp:posOffset>1432384</wp:posOffset>
                </wp:positionH>
                <wp:positionV relativeFrom="paragraph">
                  <wp:posOffset>4076476</wp:posOffset>
                </wp:positionV>
                <wp:extent cx="1284091" cy="272466"/>
                <wp:effectExtent l="0" t="0" r="68580" b="70485"/>
                <wp:wrapNone/>
                <wp:docPr id="1313820369"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214D8C6" id="直接箭头连接符 13" o:spid="_x0000_s1026" type="#_x0000_t32" style="position:absolute;margin-left:112.8pt;margin-top:321pt;width:101.1pt;height:21.45pt;z-index:2517688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767808" behindDoc="0" locked="0" layoutInCell="1" allowOverlap="1" wp14:anchorId="6E053D2B" wp14:editId="5A08937B">
                <wp:simplePos x="0" y="0"/>
                <wp:positionH relativeFrom="column">
                  <wp:posOffset>1370058</wp:posOffset>
                </wp:positionH>
                <wp:positionV relativeFrom="paragraph">
                  <wp:posOffset>3066936</wp:posOffset>
                </wp:positionV>
                <wp:extent cx="1362571" cy="258709"/>
                <wp:effectExtent l="38100" t="0" r="28575" b="84455"/>
                <wp:wrapNone/>
                <wp:docPr id="2001149496"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F7516AC" id="直接箭头连接符 13" o:spid="_x0000_s1026" type="#_x0000_t32" style="position:absolute;margin-left:107.9pt;margin-top:241.5pt;width:107.3pt;height:20.35pt;flip:x;z-index:25176780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766784" behindDoc="0" locked="0" layoutInCell="1" allowOverlap="1" wp14:anchorId="160EAF13" wp14:editId="4C5F3A21">
                <wp:simplePos x="0" y="0"/>
                <wp:positionH relativeFrom="column">
                  <wp:posOffset>205516</wp:posOffset>
                </wp:positionH>
                <wp:positionV relativeFrom="paragraph">
                  <wp:posOffset>3330594</wp:posOffset>
                </wp:positionV>
                <wp:extent cx="1617378" cy="727075"/>
                <wp:effectExtent l="0" t="0" r="20955" b="15875"/>
                <wp:wrapNone/>
                <wp:docPr id="1189825992"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6A362981"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3AE33499"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60EAF13" id="_x0000_s1085" style="position:absolute;margin-left:16.2pt;margin-top:262.25pt;width:127.35pt;height:57.25pt;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">
                <v:textbox inset=",7.2pt,,7.2pt">
                  <w:txbxContent>
                    <w:p w14:paraId="6A362981"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3AE33499"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59616" behindDoc="0" locked="0" layoutInCell="1" allowOverlap="1" wp14:anchorId="7C45CFBD" wp14:editId="1D3F7801">
                <wp:simplePos x="0" y="0"/>
                <wp:positionH relativeFrom="column">
                  <wp:posOffset>1885315</wp:posOffset>
                </wp:positionH>
                <wp:positionV relativeFrom="paragraph">
                  <wp:posOffset>3326130</wp:posOffset>
                </wp:positionV>
                <wp:extent cx="1714500" cy="727075"/>
                <wp:effectExtent l="0" t="0" r="0" b="0"/>
                <wp:wrapNone/>
                <wp:docPr id="134558881"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09B67F35"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393AC722"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45CFBD" id="_x0000_s1086" style="position:absolute;margin-left:148.45pt;margin-top:261.9pt;width:135pt;height:57.2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">
                <v:textbox inset=",7.2pt,,7.2pt">
                  <w:txbxContent>
                    <w:p w14:paraId="09B67F35"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393AC722"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57568" behindDoc="0" locked="0" layoutInCell="1" allowOverlap="1" wp14:anchorId="26EB7909" wp14:editId="328F0A5D">
                <wp:simplePos x="0" y="0"/>
                <wp:positionH relativeFrom="column">
                  <wp:posOffset>2916555</wp:posOffset>
                </wp:positionH>
                <wp:positionV relativeFrom="paragraph">
                  <wp:posOffset>243205</wp:posOffset>
                </wp:positionV>
                <wp:extent cx="2228850" cy="715010"/>
                <wp:effectExtent l="0" t="0" r="0" b="8890"/>
                <wp:wrapNone/>
                <wp:docPr id="1846758473"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63C21E92"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291BB8A2"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EB7909" id="_x0000_s1087" style="position:absolute;margin-left:229.65pt;margin-top:19.15pt;width:175.5pt;height:56.3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">
                <v:textbox inset=",7.2pt,,7.2pt">
                  <w:txbxContent>
                    <w:p w14:paraId="63C21E92"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291BB8A2"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56544" behindDoc="0" locked="0" layoutInCell="1" allowOverlap="1" wp14:anchorId="348D5F30" wp14:editId="2E898044">
                <wp:simplePos x="0" y="0"/>
                <wp:positionH relativeFrom="column">
                  <wp:posOffset>343535</wp:posOffset>
                </wp:positionH>
                <wp:positionV relativeFrom="paragraph">
                  <wp:posOffset>243205</wp:posOffset>
                </wp:positionV>
                <wp:extent cx="2228850" cy="715645"/>
                <wp:effectExtent l="0" t="0" r="0" b="8255"/>
                <wp:wrapNone/>
                <wp:docPr id="169606953"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7C5C19D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8D5F30" id="_x0000_s1088" style="position:absolute;margin-left:27.05pt;margin-top:19.15pt;width:175.5pt;height:56.35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KFL&#10;JOwSAgAAKQQAAA4AAAAAAAAAAAAAAAAALgIAAGRycy9lMm9Eb2MueG1sUEsBAi0AFAAGAAgAAAAh&#10;APCfpITeAAAACQEAAA8AAAAAAAAAAAAAAAAAbAQAAGRycy9kb3ducmV2LnhtbFBLBQYAAAAABAAE&#10;APMAAAB3BQAAAAA=&#10;">
                <v:textbox inset=",7.2pt,,7.2pt">
                  <w:txbxContent>
                    <w:p w14:paraId="7C5C19D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762688" behindDoc="0" locked="0" layoutInCell="1" allowOverlap="1" wp14:anchorId="6C0A83A5" wp14:editId="6A695410">
                <wp:simplePos x="0" y="0"/>
                <wp:positionH relativeFrom="column">
                  <wp:posOffset>-681990</wp:posOffset>
                </wp:positionH>
                <wp:positionV relativeFrom="paragraph">
                  <wp:posOffset>5502910</wp:posOffset>
                </wp:positionV>
                <wp:extent cx="1371600" cy="339090"/>
                <wp:effectExtent l="0" t="514350" r="0" b="518160"/>
                <wp:wrapNone/>
                <wp:docPr id="1001764092"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2767DD70" w14:textId="77777777" w:rsidR="00F50E98" w:rsidRPr="00C27B22" w:rsidRDefault="00F50E98" w:rsidP="00F50E98">
                            <w:pPr>
                              <w:jc w:val="center"/>
                              <w:rPr>
                                <w:lang w:val="en"/>
                              </w:rPr>
                            </w:pPr>
                            <w:r w:rsidRPr="00C27B22">
                              <w:rPr>
                                <w:lang w:val="en"/>
                              </w:rPr>
                              <w:t>Included</w:t>
                            </w:r>
                          </w:p>
                          <w:p w14:paraId="56A6DA97"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C0A83A5" id="_x0000_s1089" style="position:absolute;margin-left:-53.7pt;margin-top:433.3pt;width:108pt;height:26.7pt;rotation:-90;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" fillcolor="#ccecff">
                <v:textbox style="layout-flow:vertical;mso-layout-flow-alt:bottom-to-top" inset="3.6pt,,3.6pt">
                  <w:txbxContent>
                    <w:p w14:paraId="2767DD70" w14:textId="77777777" w:rsidR="00F50E98" w:rsidRPr="00C27B22" w:rsidRDefault="00F50E98" w:rsidP="00F50E98">
                      <w:pPr>
                        <w:jc w:val="center"/>
                        <w:rPr>
                          <w:lang w:val="en"/>
                        </w:rPr>
                      </w:pPr>
                      <w:r w:rsidRPr="00C27B22">
                        <w:rPr>
                          <w:lang w:val="en"/>
                        </w:rPr>
                        <w:t>Included</w:t>
                      </w:r>
                    </w:p>
                    <w:p w14:paraId="56A6DA97"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763712" behindDoc="0" locked="0" layoutInCell="1" allowOverlap="1" wp14:anchorId="65CAE538" wp14:editId="33C87567">
                <wp:simplePos x="0" y="0"/>
                <wp:positionH relativeFrom="column">
                  <wp:posOffset>-681990</wp:posOffset>
                </wp:positionH>
                <wp:positionV relativeFrom="paragraph">
                  <wp:posOffset>702310</wp:posOffset>
                </wp:positionV>
                <wp:extent cx="1371600" cy="339090"/>
                <wp:effectExtent l="0" t="514350" r="0" b="518160"/>
                <wp:wrapNone/>
                <wp:docPr id="448316399"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1D55A995" w14:textId="77777777" w:rsidR="00F50E98" w:rsidRPr="00C27B22" w:rsidRDefault="00F50E98" w:rsidP="00F50E98">
                            <w:pPr>
                              <w:jc w:val="center"/>
                              <w:rPr>
                                <w:lang w:val="en"/>
                              </w:rPr>
                            </w:pPr>
                            <w:r w:rsidRPr="00C27B22">
                              <w:rPr>
                                <w:lang w:val="en"/>
                              </w:rPr>
                              <w:t>Identification</w:t>
                            </w:r>
                          </w:p>
                          <w:p w14:paraId="7A577F69"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CAE538" id="_x0000_s1090" style="position:absolute;margin-left:-53.7pt;margin-top:55.3pt;width:108pt;height:26.7pt;rotation:-90;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" fillcolor="#ccecff">
                <v:textbox style="layout-flow:vertical;mso-layout-flow-alt:bottom-to-top" inset="3.6pt,,3.6pt">
                  <w:txbxContent>
                    <w:p w14:paraId="1D55A995" w14:textId="77777777" w:rsidR="00F50E98" w:rsidRPr="00C27B22" w:rsidRDefault="00F50E98" w:rsidP="00F50E98">
                      <w:pPr>
                        <w:jc w:val="center"/>
                        <w:rPr>
                          <w:lang w:val="en"/>
                        </w:rPr>
                      </w:pPr>
                      <w:r w:rsidRPr="00C27B22">
                        <w:rPr>
                          <w:lang w:val="en"/>
                        </w:rPr>
                        <w:t>Identification</w:t>
                      </w:r>
                    </w:p>
                    <w:p w14:paraId="7A577F69"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765760" behindDoc="0" locked="0" layoutInCell="1" allowOverlap="1" wp14:anchorId="2C4CC503" wp14:editId="182EE0B4">
                <wp:simplePos x="0" y="0"/>
                <wp:positionH relativeFrom="column">
                  <wp:posOffset>-681355</wp:posOffset>
                </wp:positionH>
                <wp:positionV relativeFrom="paragraph">
                  <wp:posOffset>2302510</wp:posOffset>
                </wp:positionV>
                <wp:extent cx="1371600" cy="339090"/>
                <wp:effectExtent l="0" t="514350" r="0" b="518160"/>
                <wp:wrapNone/>
                <wp:docPr id="307488653"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1D561435"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4CC503" id="_x0000_s1091" style="position:absolute;margin-left:-53.65pt;margin-top:181.3pt;width:108pt;height:26.7pt;rotation:-90;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MfHhijMCAABfBAAADgAAAAAAAAAAAAAA&#10;AAAuAgAAZHJzL2Uyb0RvYy54bWxQSwECLQAUAAYACAAAACEA9zNyW+AAAAAKAQAADwAAAAAAAAAA&#10;AAAAAACNBAAAZHJzL2Rvd25yZXYueG1sUEsFBgAAAAAEAAQA8wAAAJoFAAAAAA==&#10;" fillcolor="#ccecff">
                <v:textbox style="layout-flow:vertical;mso-layout-flow-alt:bottom-to-top" inset="3.6pt,,3.6pt">
                  <w:txbxContent>
                    <w:p w14:paraId="1D561435"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2C0B58FD" w14:textId="77777777" w:rsidR="00F50E98" w:rsidRPr="00926911" w:rsidRDefault="00F50E98" w:rsidP="00F50E98">
      <w:r>
        <w:rPr>
          <w:noProof/>
        </w:rPr>
        <mc:AlternateContent>
          <mc:Choice Requires="wps">
            <w:drawing>
              <wp:anchor distT="0" distB="0" distL="114300" distR="114300" simplePos="0" relativeHeight="251751424" behindDoc="0" locked="0" layoutInCell="1" allowOverlap="1" wp14:anchorId="596F2059" wp14:editId="1738D0B3">
                <wp:simplePos x="0" y="0"/>
                <wp:positionH relativeFrom="column">
                  <wp:posOffset>1419225</wp:posOffset>
                </wp:positionH>
                <wp:positionV relativeFrom="paragraph">
                  <wp:posOffset>994410</wp:posOffset>
                </wp:positionV>
                <wp:extent cx="2771775" cy="666750"/>
                <wp:effectExtent l="0" t="0" r="28575" b="19050"/>
                <wp:wrapNone/>
                <wp:docPr id="191055655"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053FE9C1"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7FF73E3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6F2059" id="_x0000_s1092" style="position:absolute;margin-left:111.75pt;margin-top:78.3pt;width:218.25pt;height:52.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">
                <v:textbox inset=",7.2pt,,7.2pt">
                  <w:txbxContent>
                    <w:p w14:paraId="053FE9C1"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7FF73E3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69856" behindDoc="0" locked="0" layoutInCell="1" allowOverlap="1" wp14:anchorId="79AB18BF" wp14:editId="33E160A8">
                <wp:simplePos x="0" y="0"/>
                <wp:positionH relativeFrom="column">
                  <wp:posOffset>2686050</wp:posOffset>
                </wp:positionH>
                <wp:positionV relativeFrom="paragraph">
                  <wp:posOffset>3604260</wp:posOffset>
                </wp:positionV>
                <wp:extent cx="9525" cy="257175"/>
                <wp:effectExtent l="76200" t="0" r="66675" b="47625"/>
                <wp:wrapNone/>
                <wp:docPr id="259500160"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6170B3F" id="直接箭头连接符 12" o:spid="_x0000_s1026" type="#_x0000_t32" style="position:absolute;margin-left:211.5pt;margin-top:283.8pt;width:.75pt;height:20.25pt;flip:x;z-index:25176985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761664" behindDoc="0" locked="0" layoutInCell="1" allowOverlap="1" wp14:anchorId="6845DDE0" wp14:editId="5B5DDA34">
                <wp:simplePos x="0" y="0"/>
                <wp:positionH relativeFrom="column">
                  <wp:posOffset>1894840</wp:posOffset>
                </wp:positionH>
                <wp:positionV relativeFrom="paragraph">
                  <wp:posOffset>3830955</wp:posOffset>
                </wp:positionV>
                <wp:extent cx="1714500" cy="727075"/>
                <wp:effectExtent l="0" t="0" r="0" b="0"/>
                <wp:wrapNone/>
                <wp:docPr id="1920554520"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5EE4B9CD"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07B8C930"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845DDE0" id="_x0000_s1093" style="position:absolute;margin-left:149.2pt;margin-top:301.65pt;width:135pt;height:57.25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">
                <v:textbox inset=",7.2pt,,7.2pt">
                  <w:txbxContent>
                    <w:p w14:paraId="5EE4B9CD"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07B8C930"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55520" behindDoc="0" locked="0" layoutInCell="1" allowOverlap="1" wp14:anchorId="3A88D216" wp14:editId="2DF05DA0">
                <wp:simplePos x="0" y="0"/>
                <wp:positionH relativeFrom="column">
                  <wp:posOffset>2742565</wp:posOffset>
                </wp:positionH>
                <wp:positionV relativeFrom="paragraph">
                  <wp:posOffset>4453890</wp:posOffset>
                </wp:positionV>
                <wp:extent cx="0" cy="342900"/>
                <wp:effectExtent l="76200" t="0" r="57150" b="38100"/>
                <wp:wrapNone/>
                <wp:docPr id="374776122"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C8E7298" id="直接箭头连接符 11" o:spid="_x0000_s1026" type="#_x0000_t32" style="position:absolute;margin-left:215.95pt;margin-top:350.7pt;width:0;height:27pt;z-index:25175552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753472" behindDoc="0" locked="0" layoutInCell="1" allowOverlap="1" wp14:anchorId="79448F79" wp14:editId="564118AE">
                <wp:simplePos x="0" y="0"/>
                <wp:positionH relativeFrom="column">
                  <wp:posOffset>1866900</wp:posOffset>
                </wp:positionH>
                <wp:positionV relativeFrom="paragraph">
                  <wp:posOffset>4806315</wp:posOffset>
                </wp:positionV>
                <wp:extent cx="1714500" cy="914400"/>
                <wp:effectExtent l="0" t="0" r="0" b="0"/>
                <wp:wrapNone/>
                <wp:docPr id="237995864"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5A9F71F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31E3753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9448F79" id="_x0000_s1094" style="position:absolute;margin-left:147pt;margin-top:378.45pt;width:135pt;height:1in;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">
                <v:textbox inset=",7.2pt,,7.2pt">
                  <w:txbxContent>
                    <w:p w14:paraId="5A9F71F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31E3753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50400" behindDoc="0" locked="0" layoutInCell="1" allowOverlap="1" wp14:anchorId="1A5CB1A4" wp14:editId="71179FAA">
                <wp:simplePos x="0" y="0"/>
                <wp:positionH relativeFrom="column">
                  <wp:posOffset>3333115</wp:posOffset>
                </wp:positionH>
                <wp:positionV relativeFrom="paragraph">
                  <wp:posOffset>486410</wp:posOffset>
                </wp:positionV>
                <wp:extent cx="0" cy="457200"/>
                <wp:effectExtent l="76200" t="0" r="38100" b="38100"/>
                <wp:wrapNone/>
                <wp:docPr id="1395821025"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A40B44A" id="直接箭头连接符 20" o:spid="_x0000_s1026" type="#_x0000_t32" style="position:absolute;margin-left:262.45pt;margin-top:38.3pt;width:0;height:36pt;z-index:25175040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749376" behindDoc="0" locked="0" layoutInCell="1" allowOverlap="1" wp14:anchorId="32553AB7" wp14:editId="0ABA3EFF">
                <wp:simplePos x="0" y="0"/>
                <wp:positionH relativeFrom="column">
                  <wp:posOffset>1961515</wp:posOffset>
                </wp:positionH>
                <wp:positionV relativeFrom="paragraph">
                  <wp:posOffset>492760</wp:posOffset>
                </wp:positionV>
                <wp:extent cx="0" cy="457200"/>
                <wp:effectExtent l="76200" t="0" r="38100" b="38100"/>
                <wp:wrapNone/>
                <wp:docPr id="484992445"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D3DF742" id="直接箭头连接符 21" o:spid="_x0000_s1026" type="#_x0000_t32" style="position:absolute;margin-left:154.45pt;margin-top:38.8pt;width:0;height:36pt;z-index:2517493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752448" behindDoc="0" locked="0" layoutInCell="1" allowOverlap="1" wp14:anchorId="260F7F2D" wp14:editId="3B8EA037">
                <wp:simplePos x="0" y="0"/>
                <wp:positionH relativeFrom="column">
                  <wp:posOffset>1860550</wp:posOffset>
                </wp:positionH>
                <wp:positionV relativeFrom="paragraph">
                  <wp:posOffset>1795780</wp:posOffset>
                </wp:positionV>
                <wp:extent cx="1670050" cy="571500"/>
                <wp:effectExtent l="0" t="0" r="6350" b="0"/>
                <wp:wrapNone/>
                <wp:docPr id="2039183483"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027C2B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606642FE"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0F7F2D" id="_x0000_s1095" style="position:absolute;margin-left:146.5pt;margin-top:141.4pt;width:131.5pt;height: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">
                <v:textbox inset=",7.2pt,,7.2pt">
                  <w:txbxContent>
                    <w:p w14:paraId="1027C2B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606642FE"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54496" behindDoc="0" locked="0" layoutInCell="1" allowOverlap="1" wp14:anchorId="69A520AA" wp14:editId="7EE30CEB">
                <wp:simplePos x="0" y="0"/>
                <wp:positionH relativeFrom="column">
                  <wp:posOffset>2713990</wp:posOffset>
                </wp:positionH>
                <wp:positionV relativeFrom="paragraph">
                  <wp:posOffset>2372995</wp:posOffset>
                </wp:positionV>
                <wp:extent cx="0" cy="457200"/>
                <wp:effectExtent l="76200" t="0" r="38100" b="38100"/>
                <wp:wrapNone/>
                <wp:docPr id="853808161"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6D7CFC8" id="直接箭头连接符 14" o:spid="_x0000_s1026" type="#_x0000_t32" style="position:absolute;margin-left:213.7pt;margin-top:186.85pt;width:0;height:36pt;z-index:25175449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654D89A0" w14:textId="77777777" w:rsidR="00F50E98" w:rsidRDefault="00F50E98" w:rsidP="00F50E98"/>
    <w:p w14:paraId="6AA5B223" w14:textId="77777777" w:rsidR="00F50E98" w:rsidRDefault="00F50E98" w:rsidP="00F50E98"/>
    <w:p w14:paraId="71AFE1F2" w14:textId="77777777" w:rsidR="00F50E98" w:rsidRDefault="00F50E98" w:rsidP="00F50E98"/>
    <w:p w14:paraId="037BFD13"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46A874A1"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478F1D34" w14:textId="77777777" w:rsidR="00F50E98" w:rsidRPr="006412DE" w:rsidRDefault="00F50E98" w:rsidP="00F50E98"/>
    <w:p w14:paraId="58603020" w14:textId="77777777" w:rsidR="00F50E98" w:rsidRPr="006412DE" w:rsidRDefault="00F50E98" w:rsidP="00F50E98"/>
    <w:p w14:paraId="7D232C77" w14:textId="77777777" w:rsidR="00F50E98" w:rsidRPr="006412DE" w:rsidRDefault="00F50E98" w:rsidP="00F50E98"/>
    <w:p w14:paraId="496DC033" w14:textId="77777777" w:rsidR="00F50E98" w:rsidRPr="006412DE" w:rsidRDefault="00F50E98" w:rsidP="00F50E98"/>
    <w:p w14:paraId="12733ED2"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6A3DAD0B"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5B246605" w14:textId="77777777" w:rsidR="00F50E98" w:rsidRPr="008A2FA2" w:rsidRDefault="00F50E98" w:rsidP="00F50E98">
      <w:pPr>
        <w:pStyle w:val="NoSpacing"/>
        <w:jc w:val="center"/>
        <w:rPr>
          <w:rStyle w:val="SubtleEmphasis"/>
          <w:i w:val="0"/>
          <w:iCs w:val="0"/>
        </w:rPr>
      </w:pPr>
      <w:hyperlink r:id="rId14" w:history="1">
        <w:r w:rsidRPr="008A2FA2">
          <w:rPr>
            <w:rStyle w:val="SubtleEmphasis"/>
          </w:rPr>
          <w:t>270328700@yoobeestudent.ac.nz</w:t>
        </w:r>
      </w:hyperlink>
      <w:r w:rsidRPr="008A2FA2">
        <w:rPr>
          <w:rStyle w:val="SubtleEmphasis"/>
        </w:rPr>
        <w:t xml:space="preserve">, </w:t>
      </w:r>
      <w:hyperlink r:id="rId15" w:history="1">
        <w:r w:rsidRPr="008A2FA2">
          <w:rPr>
            <w:rStyle w:val="SubtleEmphasis"/>
          </w:rPr>
          <w:t>fs@imady.com</w:t>
        </w:r>
      </w:hyperlink>
    </w:p>
    <w:p w14:paraId="1E6AC4A8" w14:textId="77777777" w:rsidR="00F50E98" w:rsidRPr="006412DE" w:rsidRDefault="00F50E98" w:rsidP="00F50E98"/>
    <w:p w14:paraId="010717A8" w14:textId="77777777" w:rsidR="00F50E98" w:rsidRPr="006412DE" w:rsidRDefault="00F50E98" w:rsidP="00F50E98"/>
    <w:p w14:paraId="08234B78" w14:textId="77777777" w:rsidR="00F50E98" w:rsidRPr="006412DE" w:rsidRDefault="00F50E98" w:rsidP="00F50E98">
      <w:r>
        <w:softHyphen/>
      </w:r>
      <w:r>
        <w:softHyphen/>
      </w:r>
      <w:r>
        <w:softHyphen/>
      </w:r>
    </w:p>
    <w:p w14:paraId="4D13005A" w14:textId="77777777" w:rsidR="00F50E98" w:rsidRPr="006412DE" w:rsidRDefault="00F50E98" w:rsidP="00F50E98"/>
    <w:p w14:paraId="6D016628" w14:textId="77777777" w:rsidR="00F50E98" w:rsidRPr="006412DE" w:rsidRDefault="00F50E98" w:rsidP="00F50E98"/>
    <w:p w14:paraId="69B8EC70" w14:textId="77777777" w:rsidR="00F50E98" w:rsidRPr="006412DE" w:rsidRDefault="00F50E98" w:rsidP="00F50E98"/>
    <w:p w14:paraId="765371B5"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7A3E119B" w14:textId="77777777" w:rsidR="00F50E98" w:rsidRPr="008A2FA2" w:rsidRDefault="00F50E98" w:rsidP="00F50E98">
      <w:pPr>
        <w:pStyle w:val="NoSpacing"/>
        <w:jc w:val="center"/>
        <w:rPr>
          <w:rStyle w:val="SubtleEmphasis"/>
        </w:rPr>
      </w:pPr>
      <w:r w:rsidRPr="008A2FA2">
        <w:rPr>
          <w:rStyle w:val="SubtleEmphasis"/>
        </w:rPr>
        <w:t>Supervisory team:</w:t>
      </w:r>
    </w:p>
    <w:p w14:paraId="3A365408" w14:textId="77777777" w:rsidR="00F50E98" w:rsidRPr="008A2FA2" w:rsidRDefault="00F50E98" w:rsidP="00F50E98">
      <w:pPr>
        <w:pStyle w:val="NoSpacing"/>
        <w:jc w:val="center"/>
        <w:rPr>
          <w:rStyle w:val="SubtleEmphasis"/>
        </w:rPr>
      </w:pPr>
      <w:r w:rsidRPr="008A2FA2">
        <w:rPr>
          <w:rStyle w:val="SubtleEmphasis"/>
        </w:rPr>
        <w:t>Arun Kumar</w:t>
      </w:r>
    </w:p>
    <w:p w14:paraId="51427FF6" w14:textId="77777777" w:rsidR="00F50E98" w:rsidRPr="006412DE" w:rsidRDefault="00F50E98" w:rsidP="00F50E98"/>
    <w:p w14:paraId="7F33DE06" w14:textId="77777777" w:rsidR="00F50E98" w:rsidRPr="006412DE" w:rsidRDefault="00F50E98" w:rsidP="00F50E98"/>
    <w:sdt>
      <w:sdtPr>
        <w:rPr>
          <w:rFonts w:eastAsia="SimSun"/>
          <w:color w:val="auto"/>
          <w:sz w:val="22"/>
          <w:szCs w:val="22"/>
        </w:rPr>
        <w:id w:val="262892320"/>
        <w:docPartObj>
          <w:docPartGallery w:val="Table of Contents"/>
          <w:docPartUnique/>
        </w:docPartObj>
      </w:sdtPr>
      <w:sdtEndPr>
        <w:rPr>
          <w:b/>
          <w:bCs/>
          <w:noProof/>
        </w:rPr>
      </w:sdtEndPr>
      <w:sdtContent>
        <w:p w14:paraId="03D98E56" w14:textId="77777777" w:rsidR="00F50E98" w:rsidRPr="00A677B3" w:rsidRDefault="00F50E98" w:rsidP="00F50E98">
          <w:pPr>
            <w:pStyle w:val="TOCHeading"/>
            <w:numPr>
              <w:ilvl w:val="0"/>
              <w:numId w:val="0"/>
            </w:numPr>
            <w:rPr>
              <w:b/>
              <w:bCs/>
            </w:rPr>
          </w:pPr>
          <w:r w:rsidRPr="00A677B3">
            <w:rPr>
              <w:b/>
              <w:bCs/>
            </w:rPr>
            <w:t>Contents</w:t>
          </w:r>
        </w:p>
        <w:p w14:paraId="4C3619FC"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528FC0D9"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6FE618AD"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694D8880"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5E7A86D1"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1D92E47B"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27541362"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5F786221"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2859696D"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092E417C"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4E92DF1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7384E279"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4BF11E7D"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7C2B75DA"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2A55213C"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1EE8CA26"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639FD4FE"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05BAEF2A"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6F75DE65"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17E1B51E"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48EDED14" w14:textId="77777777" w:rsidR="00F50E98" w:rsidRDefault="00F50E98" w:rsidP="00F50E98">
          <w:r>
            <w:rPr>
              <w:b/>
              <w:bCs/>
              <w:noProof/>
            </w:rPr>
            <w:lastRenderedPageBreak/>
            <w:fldChar w:fldCharType="end"/>
          </w:r>
        </w:p>
      </w:sdtContent>
    </w:sdt>
    <w:p w14:paraId="6AAD0668" w14:textId="77777777" w:rsidR="00F50E98" w:rsidRDefault="00F50E98" w:rsidP="00F50E98"/>
    <w:p w14:paraId="0ADBC470" w14:textId="77777777" w:rsidR="00F50E98" w:rsidRDefault="00F50E98" w:rsidP="00F50E98"/>
    <w:p w14:paraId="2C0BAB72" w14:textId="77777777" w:rsidR="00F50E98" w:rsidRDefault="00F50E98" w:rsidP="00F50E98">
      <w:r>
        <w:br w:type="page"/>
      </w:r>
    </w:p>
    <w:p w14:paraId="56BCF513" w14:textId="77777777" w:rsidR="00F50E98" w:rsidRPr="00646337" w:rsidRDefault="00F50E98" w:rsidP="00F50E98">
      <w:pPr>
        <w:pStyle w:val="Heading1"/>
      </w:pPr>
      <w:r w:rsidRPr="00646337">
        <w:lastRenderedPageBreak/>
        <w:t>Abstract</w:t>
      </w:r>
    </w:p>
    <w:p w14:paraId="2A12D0BE"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2EDEBFA6"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326B06BE" w14:textId="77777777" w:rsidR="00F50E98" w:rsidRDefault="00F50E98" w:rsidP="00F50E98"/>
    <w:p w14:paraId="4EEE6CC8"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2BD0129E" w14:textId="77777777" w:rsidR="00F50E98" w:rsidRDefault="00F50E98" w:rsidP="00F50E98">
      <w:pPr>
        <w:rPr>
          <w:lang w:val="en-US"/>
        </w:rPr>
      </w:pPr>
    </w:p>
    <w:p w14:paraId="686708B2" w14:textId="77777777" w:rsidR="00F50E98" w:rsidRDefault="00F50E98" w:rsidP="00F50E98">
      <w:pPr>
        <w:rPr>
          <w:lang w:val="en-US"/>
        </w:rPr>
      </w:pPr>
    </w:p>
    <w:p w14:paraId="53C57193" w14:textId="77777777" w:rsidR="00F50E98" w:rsidRDefault="00F50E98" w:rsidP="00F50E98">
      <w:pPr>
        <w:pStyle w:val="Heading1"/>
      </w:pPr>
      <w:r w:rsidRPr="00AF4DF8">
        <w:t>Introduction</w:t>
      </w:r>
    </w:p>
    <w:p w14:paraId="58A2F73B"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7EF382AC"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5EE9046E"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2C5BEB38"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5D5B9577" w14:textId="77777777" w:rsidR="00F50E98" w:rsidRDefault="00F50E98" w:rsidP="00F50E98">
      <w:pPr>
        <w:rPr>
          <w:lang w:val="en-US"/>
        </w:rPr>
      </w:pPr>
    </w:p>
    <w:p w14:paraId="1D81D312" w14:textId="77777777" w:rsidR="00F50E98" w:rsidRPr="00E82D88" w:rsidRDefault="00F50E98" w:rsidP="00F50E98">
      <w:pPr>
        <w:rPr>
          <w:lang w:val="en-US"/>
        </w:rPr>
      </w:pPr>
      <w:r w:rsidRPr="00E82D88">
        <w:rPr>
          <w:lang w:val="en-US"/>
        </w:rPr>
        <w:t xml:space="preserve"> </w:t>
      </w:r>
    </w:p>
    <w:p w14:paraId="188B0F0A" w14:textId="77777777" w:rsidR="00F50E98" w:rsidRPr="00505AEB" w:rsidRDefault="00F50E98" w:rsidP="00F50E98">
      <w:pPr>
        <w:rPr>
          <w:lang w:val="en-US"/>
        </w:rPr>
      </w:pPr>
    </w:p>
    <w:p w14:paraId="29CCC0A3" w14:textId="77777777" w:rsidR="00F50E98" w:rsidRDefault="00F50E98" w:rsidP="00F50E98">
      <w:pPr>
        <w:pStyle w:val="Heading1"/>
      </w:pPr>
      <w:r w:rsidRPr="00926911">
        <w:t>Literature Review</w:t>
      </w:r>
    </w:p>
    <w:p w14:paraId="2F06E410"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36681227"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518D41ED"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3327002F" w14:textId="77777777" w:rsidR="00F50E98" w:rsidRDefault="00F50E98" w:rsidP="00F50E98">
      <w:pPr>
        <w:pStyle w:val="ListParagraph"/>
        <w:numPr>
          <w:ilvl w:val="0"/>
          <w:numId w:val="11"/>
        </w:numPr>
        <w:rPr>
          <w:lang w:eastAsia="zh-CN"/>
        </w:rPr>
      </w:pPr>
      <w:r>
        <w:rPr>
          <w:lang w:eastAsia="zh-CN"/>
        </w:rPr>
        <w:t>C-ITS</w:t>
      </w:r>
    </w:p>
    <w:p w14:paraId="7A3ED1CE"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5703B7A8"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44A9908E" w14:textId="77777777" w:rsidR="00F50E98" w:rsidRDefault="00F50E98" w:rsidP="00F50E98">
      <w:pPr>
        <w:pStyle w:val="ListParagraph"/>
        <w:numPr>
          <w:ilvl w:val="0"/>
          <w:numId w:val="11"/>
        </w:numPr>
        <w:rPr>
          <w:lang w:eastAsia="zh-CN"/>
        </w:rPr>
      </w:pPr>
      <w:r>
        <w:rPr>
          <w:lang w:eastAsia="zh-CN"/>
        </w:rPr>
        <w:t>AI and ML</w:t>
      </w:r>
    </w:p>
    <w:p w14:paraId="381B8056"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12173A89"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202D64B3"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087CF315"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3C862E1E"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02A4054D" w14:textId="77777777" w:rsidR="00F50E98" w:rsidRDefault="00F50E98" w:rsidP="00F50E98">
      <w:pPr>
        <w:pStyle w:val="ListParagraph"/>
        <w:numPr>
          <w:ilvl w:val="0"/>
          <w:numId w:val="11"/>
        </w:numPr>
      </w:pPr>
      <w:r>
        <w:t>Autonomous Driving</w:t>
      </w:r>
    </w:p>
    <w:p w14:paraId="696C0AA0"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70E08A0B"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711CCABE"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789AD9E0" w14:textId="77777777" w:rsidR="00F50E98" w:rsidRDefault="00F50E98" w:rsidP="00F50E98"/>
    <w:p w14:paraId="67A55425" w14:textId="77777777" w:rsidR="00F50E98" w:rsidRPr="00DB2C44" w:rsidRDefault="00F50E98" w:rsidP="00F50E98"/>
    <w:p w14:paraId="4C99ED53" w14:textId="77777777" w:rsidR="00F50E98" w:rsidRPr="00926911" w:rsidRDefault="00F50E98" w:rsidP="00F50E98">
      <w:pPr>
        <w:pStyle w:val="Heading1"/>
      </w:pPr>
      <w:r w:rsidRPr="00926911">
        <w:lastRenderedPageBreak/>
        <w:t>Overview of Dublin Bus ITS Implementation</w:t>
      </w:r>
    </w:p>
    <w:p w14:paraId="483279D8"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53793480"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6BDFF4F4"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09C52869"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6BABE9AE" w14:textId="77777777" w:rsidR="00F50E98" w:rsidRPr="00926911" w:rsidRDefault="00F50E98" w:rsidP="00F50E98"/>
    <w:p w14:paraId="3D30B87D" w14:textId="77777777" w:rsidR="00F50E98" w:rsidRDefault="00F50E98" w:rsidP="00F50E98">
      <w:pPr>
        <w:pStyle w:val="Heading2"/>
      </w:pPr>
      <w:r w:rsidRPr="00926911">
        <w:t>Electronic Ticket Machines (ETM)</w:t>
      </w:r>
    </w:p>
    <w:p w14:paraId="11226C0E"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709803FD"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12DDF5E0"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682E5AAE" w14:textId="77777777" w:rsidR="00F50E98" w:rsidRPr="00CB4F54" w:rsidRDefault="00F50E98" w:rsidP="00F50E98">
      <w:pPr>
        <w:rPr>
          <w:lang w:val="en-US"/>
        </w:rPr>
      </w:pPr>
    </w:p>
    <w:p w14:paraId="5559A9EA" w14:textId="77777777" w:rsidR="00F50E98" w:rsidRDefault="00F50E98" w:rsidP="00F50E98">
      <w:pPr>
        <w:pStyle w:val="Heading2"/>
      </w:pPr>
      <w:r w:rsidRPr="00926911">
        <w:t>Integrated Ticketing</w:t>
      </w:r>
      <w:r>
        <w:t xml:space="preserve"> System</w:t>
      </w:r>
    </w:p>
    <w:p w14:paraId="6BD854A4"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6534013A" w14:textId="77777777" w:rsidR="00F50E98" w:rsidRDefault="00F50E98" w:rsidP="00F50E98"/>
    <w:p w14:paraId="171FEC68"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3EBD1F8F" w14:textId="77777777" w:rsidR="00F50E98" w:rsidRDefault="00F50E98" w:rsidP="00F50E98"/>
    <w:p w14:paraId="78707940" w14:textId="77777777" w:rsidR="00F50E98" w:rsidRDefault="00F50E98" w:rsidP="00F50E98">
      <w:pPr>
        <w:pStyle w:val="Heading2"/>
      </w:pPr>
      <w:r w:rsidRPr="00926911">
        <w:t>Automatic Vehicle Location (AVL)</w:t>
      </w:r>
    </w:p>
    <w:p w14:paraId="0DE89752"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2F01DD10" w14:textId="77777777" w:rsidR="00F50E98" w:rsidRPr="00972D4E" w:rsidRDefault="00F50E98" w:rsidP="00F50E98"/>
    <w:p w14:paraId="758A7218" w14:textId="77777777" w:rsidR="00F50E98" w:rsidRDefault="00F50E98" w:rsidP="00F50E98">
      <w:pPr>
        <w:pStyle w:val="Heading2"/>
      </w:pPr>
      <w:r w:rsidRPr="00926911">
        <w:t>Control Centre operations</w:t>
      </w:r>
    </w:p>
    <w:p w14:paraId="5B480744"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754BA1FA"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7191F1B2"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06F23FDD" w14:textId="77777777" w:rsidR="00F50E98" w:rsidRPr="00EA2261" w:rsidRDefault="00F50E98" w:rsidP="00F50E98"/>
    <w:p w14:paraId="1688C10D" w14:textId="77777777" w:rsidR="00F50E98" w:rsidRDefault="00F50E98" w:rsidP="00F50E98">
      <w:pPr>
        <w:pStyle w:val="Heading2"/>
      </w:pPr>
      <w:r w:rsidRPr="00926911">
        <w:t>Real-Time Passenger Information (RTPI)</w:t>
      </w:r>
    </w:p>
    <w:p w14:paraId="1762D94E"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4637470C"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51AD7CA9" w14:textId="77777777" w:rsidR="00F50E98" w:rsidRPr="00874241" w:rsidRDefault="00F50E98" w:rsidP="00F50E98"/>
    <w:p w14:paraId="07944F6B" w14:textId="77777777" w:rsidR="00F50E98" w:rsidRPr="00926911" w:rsidRDefault="00F50E98" w:rsidP="00F50E98">
      <w:pPr>
        <w:pStyle w:val="Heading2"/>
      </w:pPr>
      <w:r w:rsidRPr="00926911">
        <w:t>CCTV Integration and Other Developments</w:t>
      </w:r>
    </w:p>
    <w:p w14:paraId="5FB75E30"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18A5389F"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1579F5CB" w14:textId="77777777" w:rsidR="00F50E98" w:rsidRDefault="00F50E98" w:rsidP="00F50E98"/>
    <w:p w14:paraId="02D731E9" w14:textId="77777777" w:rsidR="00F50E98" w:rsidRDefault="00F50E98" w:rsidP="00F50E98"/>
    <w:p w14:paraId="14A25DDC" w14:textId="77777777" w:rsidR="00F50E98" w:rsidRDefault="00F50E98" w:rsidP="00F50E98"/>
    <w:p w14:paraId="33F78CD4" w14:textId="77777777" w:rsidR="00F50E98" w:rsidRPr="00926911" w:rsidRDefault="00F50E98" w:rsidP="00F50E98">
      <w:pPr>
        <w:pStyle w:val="Heading2"/>
      </w:pPr>
      <w:r w:rsidRPr="00926911">
        <w:t>Traffic Signal Priority (TSP)</w:t>
      </w:r>
    </w:p>
    <w:p w14:paraId="3AE26B92"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1B458F9E"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56A35020"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5245D083"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5B5D1937"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1D9D34D7" w14:textId="77777777" w:rsidR="00F50E98" w:rsidRDefault="00F50E98" w:rsidP="00F50E98"/>
    <w:p w14:paraId="3300D820" w14:textId="77777777" w:rsidR="00F50E98" w:rsidRPr="00926911" w:rsidRDefault="00F50E98" w:rsidP="00F50E98"/>
    <w:p w14:paraId="42700A0F" w14:textId="77777777" w:rsidR="00F50E98" w:rsidRPr="00926911" w:rsidRDefault="00F50E98" w:rsidP="00F50E98">
      <w:pPr>
        <w:pStyle w:val="Heading1"/>
      </w:pPr>
      <w:r w:rsidRPr="00926911">
        <w:t>Challenges and Benefits</w:t>
      </w:r>
    </w:p>
    <w:p w14:paraId="5F3EB165"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032868A1"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4042A268"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575D5948"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33370669"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60FDA928" w14:textId="77777777" w:rsidR="00F50E98" w:rsidRDefault="00F50E98" w:rsidP="00F50E98"/>
    <w:p w14:paraId="7E4F5A84" w14:textId="77777777" w:rsidR="00F50E98" w:rsidRPr="00926911" w:rsidRDefault="00F50E98" w:rsidP="00F50E98">
      <w:pPr>
        <w:pStyle w:val="Heading1"/>
      </w:pPr>
      <w:r w:rsidRPr="00926911">
        <w:t>Comparison with International Standards</w:t>
      </w:r>
    </w:p>
    <w:p w14:paraId="455064E0"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383AC702"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41F16534" w14:textId="77777777" w:rsidR="00F50E98" w:rsidRDefault="00F50E98" w:rsidP="00F50E98"/>
    <w:p w14:paraId="64C44EAF" w14:textId="77777777" w:rsidR="00F50E98" w:rsidRPr="00926911" w:rsidRDefault="00F50E98" w:rsidP="00F50E98">
      <w:pPr>
        <w:pStyle w:val="Heading1"/>
      </w:pPr>
      <w:r w:rsidRPr="00926911">
        <w:t>Case Studies and Examples</w:t>
      </w:r>
    </w:p>
    <w:p w14:paraId="5A0B84C3"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06F109FB" w14:textId="77777777" w:rsidR="00F50E98" w:rsidRDefault="00F50E98" w:rsidP="00F50E98">
      <w:r>
        <w:lastRenderedPageBreak/>
        <w:t xml:space="preserve">There are already enriched cases of practices and experiments for applying cutting edge techniques around the world at different levels. </w:t>
      </w:r>
    </w:p>
    <w:p w14:paraId="68188D31"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10ED74AF"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00A215ED" w14:textId="77777777" w:rsidR="00F50E98" w:rsidRDefault="00F50E98" w:rsidP="00F50E98"/>
    <w:p w14:paraId="652FC8FD" w14:textId="77777777" w:rsidR="00F50E98" w:rsidRPr="00926911" w:rsidRDefault="00F50E98" w:rsidP="00F50E98"/>
    <w:p w14:paraId="753E6BF9" w14:textId="77777777" w:rsidR="00F50E98" w:rsidRPr="00926911" w:rsidRDefault="00F50E98" w:rsidP="00F50E98">
      <w:pPr>
        <w:pStyle w:val="Heading1"/>
      </w:pPr>
      <w:r w:rsidRPr="00926911">
        <w:t>Future Directions and Recommendations</w:t>
      </w:r>
    </w:p>
    <w:p w14:paraId="76C1217F"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6A2EF0A8" w14:textId="77777777" w:rsidR="00F50E98" w:rsidRDefault="00F50E98" w:rsidP="00F50E98">
      <w:r>
        <w:t>To further enhance the ITS framework at Dublin Bus, the following actionable recommendations could be considered:</w:t>
      </w:r>
    </w:p>
    <w:p w14:paraId="25D3500C" w14:textId="77777777" w:rsidR="00F50E98" w:rsidRDefault="00F50E98" w:rsidP="00F50E98">
      <w:pPr>
        <w:pStyle w:val="ListParagraph"/>
        <w:numPr>
          <w:ilvl w:val="0"/>
          <w:numId w:val="11"/>
        </w:numPr>
      </w:pPr>
      <w:r>
        <w:t xml:space="preserve">Cooperative Intelligent Transport Systems (C-ITS): </w:t>
      </w:r>
    </w:p>
    <w:p w14:paraId="36B2AF3B"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7FF94039" w14:textId="77777777" w:rsidR="00F50E98" w:rsidRDefault="00F50E98" w:rsidP="00F50E98">
      <w:pPr>
        <w:pStyle w:val="ListParagraph"/>
        <w:numPr>
          <w:ilvl w:val="0"/>
          <w:numId w:val="11"/>
        </w:numPr>
      </w:pPr>
      <w:r>
        <w:lastRenderedPageBreak/>
        <w:t xml:space="preserve">AI and ML Technologies: </w:t>
      </w:r>
    </w:p>
    <w:p w14:paraId="1821CA16"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63527FBD" w14:textId="77777777" w:rsidR="00F50E98" w:rsidRDefault="00F50E98" w:rsidP="00F50E98">
      <w:pPr>
        <w:pStyle w:val="ListParagraph"/>
        <w:numPr>
          <w:ilvl w:val="0"/>
          <w:numId w:val="11"/>
        </w:numPr>
      </w:pPr>
      <w:r>
        <w:t xml:space="preserve">Autonomous Driving: </w:t>
      </w:r>
    </w:p>
    <w:p w14:paraId="6EFB5604"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3B1FC7EC" w14:textId="77777777" w:rsidR="00F50E98" w:rsidRDefault="00F50E98" w:rsidP="00F50E98"/>
    <w:p w14:paraId="4D4574F0" w14:textId="77777777" w:rsidR="00F50E98" w:rsidRDefault="00F50E98" w:rsidP="00F50E98"/>
    <w:p w14:paraId="7CA3EA9C" w14:textId="77777777" w:rsidR="00F50E98" w:rsidRDefault="00F50E98" w:rsidP="00F50E98"/>
    <w:p w14:paraId="376C5131" w14:textId="77777777" w:rsidR="00F50E98" w:rsidRPr="00926911" w:rsidRDefault="00F50E98" w:rsidP="00F50E98">
      <w:pPr>
        <w:pStyle w:val="Heading1"/>
      </w:pPr>
      <w:r w:rsidRPr="00926911">
        <w:t>Challenges and Considerations</w:t>
      </w:r>
    </w:p>
    <w:p w14:paraId="51739BA4" w14:textId="77777777" w:rsidR="00F50E98" w:rsidRDefault="00F50E98" w:rsidP="00F50E98">
      <w:r>
        <w:t>There are certain challenges and considerations ahead to escalate the current ITS with AI and ML technologies.</w:t>
      </w:r>
    </w:p>
    <w:p w14:paraId="5B26D06C"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7B16A402"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2E9EECB2"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21EB27D5"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5563CE93"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70F8C015" w14:textId="77777777" w:rsidR="00F50E98" w:rsidRPr="00E60EC4" w:rsidRDefault="00F50E98" w:rsidP="00F50E98"/>
    <w:p w14:paraId="11EDC7F0" w14:textId="77777777" w:rsidR="00F50E98" w:rsidRDefault="00F50E98" w:rsidP="00F50E98"/>
    <w:p w14:paraId="6A1C01A6" w14:textId="77777777" w:rsidR="00F50E98" w:rsidRPr="00926911" w:rsidRDefault="00F50E98" w:rsidP="00F50E98">
      <w:pPr>
        <w:pStyle w:val="Heading1"/>
      </w:pPr>
      <w:r w:rsidRPr="00926911">
        <w:t>Recommendations for AI and ML Integration</w:t>
      </w:r>
    </w:p>
    <w:p w14:paraId="4F7837BD"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51FF1FDB" w14:textId="77777777" w:rsidR="00F50E98" w:rsidRDefault="00F50E98" w:rsidP="00F50E98">
      <w:pPr>
        <w:pStyle w:val="ListParagraph"/>
        <w:numPr>
          <w:ilvl w:val="0"/>
          <w:numId w:val="11"/>
        </w:numPr>
      </w:pPr>
      <w:r>
        <w:t xml:space="preserve">Enhanced predictive techniques </w:t>
      </w:r>
    </w:p>
    <w:p w14:paraId="4375F85D" w14:textId="77777777" w:rsidR="00F50E98" w:rsidRDefault="00F50E98" w:rsidP="00F50E98">
      <w:r>
        <w:t xml:space="preserve">AI and ML can significantly improve the accuracy of traffic prediction models, helping to anticipate congestion and delays. </w:t>
      </w:r>
    </w:p>
    <w:p w14:paraId="1FC5DF87" w14:textId="77777777" w:rsidR="00F50E98" w:rsidRDefault="00F50E98" w:rsidP="00F50E98">
      <w:pPr>
        <w:pStyle w:val="ListParagraph"/>
        <w:numPr>
          <w:ilvl w:val="0"/>
          <w:numId w:val="11"/>
        </w:numPr>
      </w:pPr>
      <w:r>
        <w:t xml:space="preserve">Real-time decision-making </w:t>
      </w:r>
    </w:p>
    <w:p w14:paraId="051D0C6C"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46723E8F" w14:textId="77777777" w:rsidR="00F50E98" w:rsidRDefault="00F50E98" w:rsidP="00F50E98">
      <w:pPr>
        <w:pStyle w:val="ListParagraph"/>
        <w:numPr>
          <w:ilvl w:val="0"/>
          <w:numId w:val="11"/>
        </w:numPr>
      </w:pPr>
      <w:r>
        <w:t xml:space="preserve">Personalised services </w:t>
      </w:r>
    </w:p>
    <w:p w14:paraId="27D6DE0D"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791153FD" w14:textId="77777777" w:rsidR="00F50E98" w:rsidRDefault="00F50E98" w:rsidP="00F50E98">
      <w:pPr>
        <w:pStyle w:val="ListParagraph"/>
        <w:numPr>
          <w:ilvl w:val="0"/>
          <w:numId w:val="11"/>
        </w:numPr>
      </w:pPr>
      <w:r>
        <w:t>Advanced safety measures</w:t>
      </w:r>
    </w:p>
    <w:p w14:paraId="28D004C0" w14:textId="77777777" w:rsidR="00F50E98" w:rsidRDefault="00F50E98" w:rsidP="00F50E98">
      <w:r>
        <w:t>AI and ML can help implement advanced safety measures such as collision-avoidance systems, real-time vehicle diagnostics, and proactive maintenance scheduling.</w:t>
      </w:r>
    </w:p>
    <w:p w14:paraId="4F530CB2" w14:textId="77777777" w:rsidR="00F50E98" w:rsidRDefault="00F50E98" w:rsidP="00F50E98">
      <w:pPr>
        <w:pStyle w:val="ListParagraph"/>
        <w:numPr>
          <w:ilvl w:val="0"/>
          <w:numId w:val="11"/>
        </w:numPr>
      </w:pPr>
      <w:r>
        <w:t>Intelligent driver assistants</w:t>
      </w:r>
    </w:p>
    <w:p w14:paraId="401AE56D" w14:textId="77777777" w:rsidR="00F50E98" w:rsidRDefault="00F50E98" w:rsidP="00F50E98">
      <w:r>
        <w:t>Using AI based driving assistants has potential to improve the efficiency of human driver, while alleviating the pressure of being continuously monitored.</w:t>
      </w:r>
    </w:p>
    <w:p w14:paraId="62E05B7D" w14:textId="77777777" w:rsidR="00F50E98" w:rsidRDefault="00F50E98" w:rsidP="00F50E98">
      <w:pPr>
        <w:pStyle w:val="ListParagraph"/>
        <w:numPr>
          <w:ilvl w:val="0"/>
          <w:numId w:val="11"/>
        </w:numPr>
      </w:pPr>
      <w:r>
        <w:t>Experiments for unmanned driving</w:t>
      </w:r>
    </w:p>
    <w:p w14:paraId="5422C2E5" w14:textId="77777777" w:rsidR="00F50E98" w:rsidRDefault="00F50E98" w:rsidP="00F50E98">
      <w:r>
        <w:t>In certain area with conditions enable potential unmanned bus driving, it is suggested experiments shall be undertaken to prepare future autonomous bus operation.</w:t>
      </w:r>
    </w:p>
    <w:p w14:paraId="549BA807" w14:textId="77777777" w:rsidR="00F50E98" w:rsidRDefault="00F50E98" w:rsidP="00F50E98"/>
    <w:p w14:paraId="7289F067" w14:textId="77777777" w:rsidR="00F50E98" w:rsidRDefault="00F50E98" w:rsidP="00F50E98"/>
    <w:p w14:paraId="30D893C8" w14:textId="77777777" w:rsidR="00F50E98" w:rsidRDefault="00F50E98" w:rsidP="00F50E98"/>
    <w:p w14:paraId="7FAA3CF0" w14:textId="77777777" w:rsidR="00F50E98" w:rsidRPr="00926911" w:rsidRDefault="00F50E98" w:rsidP="00F50E98">
      <w:pPr>
        <w:pStyle w:val="Heading1"/>
      </w:pPr>
      <w:r w:rsidRPr="00926911">
        <w:t>Conclusion</w:t>
      </w:r>
    </w:p>
    <w:p w14:paraId="40F0C8DC"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70567B8E"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40CEFC68"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5FB60B81"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65E43904" w14:textId="77777777" w:rsidR="00F50E98" w:rsidRDefault="00F50E98" w:rsidP="00F50E98">
      <w:pPr>
        <w:spacing w:before="0" w:after="160" w:line="259" w:lineRule="auto"/>
      </w:pPr>
      <w:r>
        <w:br w:type="page"/>
      </w:r>
    </w:p>
    <w:p w14:paraId="7F6C3088" w14:textId="77777777" w:rsidR="00F50E98" w:rsidRDefault="00F50E98" w:rsidP="00F50E98"/>
    <w:p w14:paraId="748EC8B0" w14:textId="77777777" w:rsidR="00F50E98" w:rsidRPr="00926911" w:rsidRDefault="00F50E98" w:rsidP="00F50E98">
      <w:pPr>
        <w:pStyle w:val="Heading1"/>
      </w:pPr>
      <w:r w:rsidRPr="00926911">
        <w:t>References</w:t>
      </w:r>
    </w:p>
    <w:p w14:paraId="24B60EBC"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77601371"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3BD6CB64"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3A458030"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17538882"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7AA8993F"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310C04AB"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351BD47C"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07B37403"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0A765E33"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7A088C76"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35018514"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165B0DA3"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3E26D0A0"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721E5C9E"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11D41914"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10D2DB87"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043C738F"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1E29DA31"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46A447D7"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2764EC3B"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65C76734"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2DCF1294"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7C0885B0"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6DFDAD8A"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37F78A09"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2E773B56"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2F2C1155"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48A1C178"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0087FF66"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7C5DA79F"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2FF4681D"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4E4AEE63"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2BA81B3E"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6B29D3BE"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3EACFF08"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0DC0BC09"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35FA6EDA"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637B62E8"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0F8E4396"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5FC39B25"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6E23C97C"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6DF57B3A" w14:textId="77777777" w:rsidR="00F50E98" w:rsidRDefault="00F50E98" w:rsidP="00F50E98">
      <w:r>
        <w:fldChar w:fldCharType="end"/>
      </w:r>
    </w:p>
    <w:p w14:paraId="7D855089" w14:textId="77777777" w:rsidR="00F50E98" w:rsidRDefault="00F50E98" w:rsidP="00F50E98">
      <w:pPr>
        <w:spacing w:before="0" w:after="160" w:line="259" w:lineRule="auto"/>
      </w:pPr>
      <w:r>
        <w:br w:type="page"/>
      </w:r>
    </w:p>
    <w:p w14:paraId="7E6F8A55" w14:textId="77777777" w:rsidR="00F50E98" w:rsidRDefault="00F50E98" w:rsidP="00F50E98"/>
    <w:p w14:paraId="181AD4BE" w14:textId="77777777" w:rsidR="00F50E98" w:rsidRDefault="00F50E98" w:rsidP="00F50E98">
      <w:pPr>
        <w:pStyle w:val="Heading1"/>
      </w:pPr>
      <w:r>
        <w:t>Chart 1. PRISMA chart of research resources</w:t>
      </w:r>
    </w:p>
    <w:p w14:paraId="58604C39" w14:textId="77777777" w:rsidR="00F50E98" w:rsidRPr="007C382B" w:rsidRDefault="00F50E98" w:rsidP="00F50E98">
      <w:r>
        <w:rPr>
          <w:noProof/>
        </w:rPr>
        <mc:AlternateContent>
          <mc:Choice Requires="wps">
            <w:drawing>
              <wp:anchor distT="0" distB="0" distL="114300" distR="114300" simplePos="0" relativeHeight="251787264" behindDoc="0" locked="0" layoutInCell="1" allowOverlap="1" wp14:anchorId="4E6E2CEB" wp14:editId="73BE191F">
                <wp:simplePos x="0" y="0"/>
                <wp:positionH relativeFrom="column">
                  <wp:posOffset>-681990</wp:posOffset>
                </wp:positionH>
                <wp:positionV relativeFrom="paragraph">
                  <wp:posOffset>3758994</wp:posOffset>
                </wp:positionV>
                <wp:extent cx="1371600" cy="339090"/>
                <wp:effectExtent l="1905" t="0" r="20955" b="20955"/>
                <wp:wrapNone/>
                <wp:docPr id="1126715088"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7C08E191" w14:textId="77777777" w:rsidR="00F50E98" w:rsidRPr="00C27B22" w:rsidRDefault="00F50E98" w:rsidP="00F50E98">
                            <w:pPr>
                              <w:jc w:val="center"/>
                              <w:rPr>
                                <w:lang w:val="en"/>
                              </w:rPr>
                            </w:pPr>
                            <w:r w:rsidRPr="00C27B22">
                              <w:rPr>
                                <w:lang w:val="en"/>
                              </w:rPr>
                              <w:t>Eligibility</w:t>
                            </w:r>
                          </w:p>
                          <w:p w14:paraId="7BC26B49"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E6E2CEB" id="_x0000_s1096" style="position:absolute;margin-left:-53.7pt;margin-top:296pt;width:108pt;height:26.7pt;rotation:-90;z-index:251787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" fillcolor="#ccecff">
                <v:textbox style="layout-flow:vertical;mso-layout-flow-alt:bottom-to-top" inset="3.6pt,,3.6pt">
                  <w:txbxContent>
                    <w:p w14:paraId="7C08E191" w14:textId="77777777" w:rsidR="00F50E98" w:rsidRPr="00C27B22" w:rsidRDefault="00F50E98" w:rsidP="00F50E98">
                      <w:pPr>
                        <w:jc w:val="center"/>
                        <w:rPr>
                          <w:lang w:val="en"/>
                        </w:rPr>
                      </w:pPr>
                      <w:r w:rsidRPr="00C27B22">
                        <w:rPr>
                          <w:lang w:val="en"/>
                        </w:rPr>
                        <w:t>Eligibility</w:t>
                      </w:r>
                    </w:p>
                    <w:p w14:paraId="7BC26B49"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781120" behindDoc="0" locked="0" layoutInCell="1" allowOverlap="1" wp14:anchorId="5ED6B930" wp14:editId="6E8B5B40">
                <wp:simplePos x="0" y="0"/>
                <wp:positionH relativeFrom="column">
                  <wp:posOffset>4228439</wp:posOffset>
                </wp:positionH>
                <wp:positionV relativeFrom="paragraph">
                  <wp:posOffset>2474954</wp:posOffset>
                </wp:positionV>
                <wp:extent cx="1714500" cy="739977"/>
                <wp:effectExtent l="0" t="0" r="19050" b="22225"/>
                <wp:wrapNone/>
                <wp:docPr id="1788992933"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0BB22BDA"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4D4902C4"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D6B930" id="_x0000_s1097" style="position:absolute;margin-left:332.95pt;margin-top:194.9pt;width:135pt;height:58.25pt;z-index:251781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">
                <v:textbox inset=",7.2pt,,7.2pt">
                  <w:txbxContent>
                    <w:p w14:paraId="0BB22BDA"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4D4902C4"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83168" behindDoc="0" locked="0" layoutInCell="1" allowOverlap="1" wp14:anchorId="733886E8" wp14:editId="5A9C5868">
                <wp:simplePos x="0" y="0"/>
                <wp:positionH relativeFrom="column">
                  <wp:posOffset>4228439</wp:posOffset>
                </wp:positionH>
                <wp:positionV relativeFrom="paragraph">
                  <wp:posOffset>3389354</wp:posOffset>
                </wp:positionV>
                <wp:extent cx="1714500" cy="708263"/>
                <wp:effectExtent l="0" t="0" r="19050" b="15875"/>
                <wp:wrapNone/>
                <wp:docPr id="117877483"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5173D57C"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63D1DDBF"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33886E8" id="_x0000_s1098" style="position:absolute;margin-left:332.95pt;margin-top:266.9pt;width:135pt;height:55.7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">
                <v:textbox inset=",7.2pt,,7.2pt">
                  <w:txbxContent>
                    <w:p w14:paraId="5173D57C"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63D1DDBF"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91360" behindDoc="0" locked="0" layoutInCell="1" allowOverlap="1" wp14:anchorId="3AF87DCD" wp14:editId="69FEEA27">
                <wp:simplePos x="0" y="0"/>
                <wp:positionH relativeFrom="column">
                  <wp:posOffset>1432384</wp:posOffset>
                </wp:positionH>
                <wp:positionV relativeFrom="paragraph">
                  <wp:posOffset>4076476</wp:posOffset>
                </wp:positionV>
                <wp:extent cx="1284091" cy="272466"/>
                <wp:effectExtent l="0" t="0" r="68580" b="70485"/>
                <wp:wrapNone/>
                <wp:docPr id="1463407472"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7F7925B" id="直接箭头连接符 13" o:spid="_x0000_s1026" type="#_x0000_t32" style="position:absolute;margin-left:112.8pt;margin-top:321pt;width:101.1pt;height:21.45pt;z-index:2517913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790336" behindDoc="0" locked="0" layoutInCell="1" allowOverlap="1" wp14:anchorId="7369BB59" wp14:editId="3A4535BA">
                <wp:simplePos x="0" y="0"/>
                <wp:positionH relativeFrom="column">
                  <wp:posOffset>1370058</wp:posOffset>
                </wp:positionH>
                <wp:positionV relativeFrom="paragraph">
                  <wp:posOffset>3066936</wp:posOffset>
                </wp:positionV>
                <wp:extent cx="1362571" cy="258709"/>
                <wp:effectExtent l="38100" t="0" r="28575" b="84455"/>
                <wp:wrapNone/>
                <wp:docPr id="143838077"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E3E884C" id="直接箭头连接符 13" o:spid="_x0000_s1026" type="#_x0000_t32" style="position:absolute;margin-left:107.9pt;margin-top:241.5pt;width:107.3pt;height:20.35pt;flip:x;z-index:25179033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789312" behindDoc="0" locked="0" layoutInCell="1" allowOverlap="1" wp14:anchorId="0C2AE5BC" wp14:editId="64BC0382">
                <wp:simplePos x="0" y="0"/>
                <wp:positionH relativeFrom="column">
                  <wp:posOffset>205516</wp:posOffset>
                </wp:positionH>
                <wp:positionV relativeFrom="paragraph">
                  <wp:posOffset>3330594</wp:posOffset>
                </wp:positionV>
                <wp:extent cx="1617378" cy="727075"/>
                <wp:effectExtent l="0" t="0" r="20955" b="15875"/>
                <wp:wrapNone/>
                <wp:docPr id="2021567904"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564AE2E0"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11EE988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2AE5BC" id="_x0000_s1099" style="position:absolute;margin-left:16.2pt;margin-top:262.25pt;width:127.35pt;height:57.25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">
                <v:textbox inset=",7.2pt,,7.2pt">
                  <w:txbxContent>
                    <w:p w14:paraId="564AE2E0"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11EE988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82144" behindDoc="0" locked="0" layoutInCell="1" allowOverlap="1" wp14:anchorId="1BDF847F" wp14:editId="68EAAFAF">
                <wp:simplePos x="0" y="0"/>
                <wp:positionH relativeFrom="column">
                  <wp:posOffset>1885315</wp:posOffset>
                </wp:positionH>
                <wp:positionV relativeFrom="paragraph">
                  <wp:posOffset>3326130</wp:posOffset>
                </wp:positionV>
                <wp:extent cx="1714500" cy="727075"/>
                <wp:effectExtent l="0" t="0" r="0" b="0"/>
                <wp:wrapNone/>
                <wp:docPr id="1198631584"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1C7477DA"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3B26A1FD"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DF847F" id="_x0000_s1100" style="position:absolute;margin-left:148.45pt;margin-top:261.9pt;width:135pt;height:57.2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">
                <v:textbox inset=",7.2pt,,7.2pt">
                  <w:txbxContent>
                    <w:p w14:paraId="1C7477DA"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3B26A1FD"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80096" behindDoc="0" locked="0" layoutInCell="1" allowOverlap="1" wp14:anchorId="0E62CB95" wp14:editId="7F28C208">
                <wp:simplePos x="0" y="0"/>
                <wp:positionH relativeFrom="column">
                  <wp:posOffset>2916555</wp:posOffset>
                </wp:positionH>
                <wp:positionV relativeFrom="paragraph">
                  <wp:posOffset>243205</wp:posOffset>
                </wp:positionV>
                <wp:extent cx="2228850" cy="715010"/>
                <wp:effectExtent l="0" t="0" r="0" b="8890"/>
                <wp:wrapNone/>
                <wp:docPr id="1972097755"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1A731AC9"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4CD7627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E62CB95" id="_x0000_s1101" style="position:absolute;margin-left:229.65pt;margin-top:19.15pt;width:175.5pt;height:56.3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">
                <v:textbox inset=",7.2pt,,7.2pt">
                  <w:txbxContent>
                    <w:p w14:paraId="1A731AC9"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4CD7627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779072" behindDoc="0" locked="0" layoutInCell="1" allowOverlap="1" wp14:anchorId="59A8A1DE" wp14:editId="3556B052">
                <wp:simplePos x="0" y="0"/>
                <wp:positionH relativeFrom="column">
                  <wp:posOffset>343535</wp:posOffset>
                </wp:positionH>
                <wp:positionV relativeFrom="paragraph">
                  <wp:posOffset>243205</wp:posOffset>
                </wp:positionV>
                <wp:extent cx="2228850" cy="715645"/>
                <wp:effectExtent l="0" t="0" r="0" b="8255"/>
                <wp:wrapNone/>
                <wp:docPr id="1228008495"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7C318BDA"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9A8A1DE" id="_x0000_s1102" style="position:absolute;margin-left:27.05pt;margin-top:19.15pt;width:175.5pt;height:56.35pt;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AUr&#10;KT8SAgAAKQQAAA4AAAAAAAAAAAAAAAAALgIAAGRycy9lMm9Eb2MueG1sUEsBAi0AFAAGAAgAAAAh&#10;APCfpITeAAAACQEAAA8AAAAAAAAAAAAAAAAAbAQAAGRycy9kb3ducmV2LnhtbFBLBQYAAAAABAAE&#10;APMAAAB3BQAAAAA=&#10;">
                <v:textbox inset=",7.2pt,,7.2pt">
                  <w:txbxContent>
                    <w:p w14:paraId="7C318BDA"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785216" behindDoc="0" locked="0" layoutInCell="1" allowOverlap="1" wp14:anchorId="59B6F821" wp14:editId="5B59E89F">
                <wp:simplePos x="0" y="0"/>
                <wp:positionH relativeFrom="column">
                  <wp:posOffset>-681990</wp:posOffset>
                </wp:positionH>
                <wp:positionV relativeFrom="paragraph">
                  <wp:posOffset>5502910</wp:posOffset>
                </wp:positionV>
                <wp:extent cx="1371600" cy="339090"/>
                <wp:effectExtent l="0" t="514350" r="0" b="518160"/>
                <wp:wrapNone/>
                <wp:docPr id="1734663538"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0B55B6EE" w14:textId="77777777" w:rsidR="00F50E98" w:rsidRPr="00C27B22" w:rsidRDefault="00F50E98" w:rsidP="00F50E98">
                            <w:pPr>
                              <w:jc w:val="center"/>
                              <w:rPr>
                                <w:lang w:val="en"/>
                              </w:rPr>
                            </w:pPr>
                            <w:r w:rsidRPr="00C27B22">
                              <w:rPr>
                                <w:lang w:val="en"/>
                              </w:rPr>
                              <w:t>Included</w:t>
                            </w:r>
                          </w:p>
                          <w:p w14:paraId="725776EA"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9B6F821" id="_x0000_s1103" style="position:absolute;margin-left:-53.7pt;margin-top:433.3pt;width:108pt;height:26.7pt;rotation:-90;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" fillcolor="#ccecff">
                <v:textbox style="layout-flow:vertical;mso-layout-flow-alt:bottom-to-top" inset="3.6pt,,3.6pt">
                  <w:txbxContent>
                    <w:p w14:paraId="0B55B6EE" w14:textId="77777777" w:rsidR="00F50E98" w:rsidRPr="00C27B22" w:rsidRDefault="00F50E98" w:rsidP="00F50E98">
                      <w:pPr>
                        <w:jc w:val="center"/>
                        <w:rPr>
                          <w:lang w:val="en"/>
                        </w:rPr>
                      </w:pPr>
                      <w:r w:rsidRPr="00C27B22">
                        <w:rPr>
                          <w:lang w:val="en"/>
                        </w:rPr>
                        <w:t>Included</w:t>
                      </w:r>
                    </w:p>
                    <w:p w14:paraId="725776EA"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786240" behindDoc="0" locked="0" layoutInCell="1" allowOverlap="1" wp14:anchorId="233E056A" wp14:editId="1D626B55">
                <wp:simplePos x="0" y="0"/>
                <wp:positionH relativeFrom="column">
                  <wp:posOffset>-681990</wp:posOffset>
                </wp:positionH>
                <wp:positionV relativeFrom="paragraph">
                  <wp:posOffset>702310</wp:posOffset>
                </wp:positionV>
                <wp:extent cx="1371600" cy="339090"/>
                <wp:effectExtent l="0" t="514350" r="0" b="518160"/>
                <wp:wrapNone/>
                <wp:docPr id="330802627"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7EA755B5" w14:textId="77777777" w:rsidR="00F50E98" w:rsidRPr="00C27B22" w:rsidRDefault="00F50E98" w:rsidP="00F50E98">
                            <w:pPr>
                              <w:jc w:val="center"/>
                              <w:rPr>
                                <w:lang w:val="en"/>
                              </w:rPr>
                            </w:pPr>
                            <w:r w:rsidRPr="00C27B22">
                              <w:rPr>
                                <w:lang w:val="en"/>
                              </w:rPr>
                              <w:t>Identification</w:t>
                            </w:r>
                          </w:p>
                          <w:p w14:paraId="74900992"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3E056A" id="_x0000_s1104" style="position:absolute;margin-left:-53.7pt;margin-top:55.3pt;width:108pt;height:26.7pt;rotation:-90;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" fillcolor="#ccecff">
                <v:textbox style="layout-flow:vertical;mso-layout-flow-alt:bottom-to-top" inset="3.6pt,,3.6pt">
                  <w:txbxContent>
                    <w:p w14:paraId="7EA755B5" w14:textId="77777777" w:rsidR="00F50E98" w:rsidRPr="00C27B22" w:rsidRDefault="00F50E98" w:rsidP="00F50E98">
                      <w:pPr>
                        <w:jc w:val="center"/>
                        <w:rPr>
                          <w:lang w:val="en"/>
                        </w:rPr>
                      </w:pPr>
                      <w:r w:rsidRPr="00C27B22">
                        <w:rPr>
                          <w:lang w:val="en"/>
                        </w:rPr>
                        <w:t>Identification</w:t>
                      </w:r>
                    </w:p>
                    <w:p w14:paraId="74900992"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788288" behindDoc="0" locked="0" layoutInCell="1" allowOverlap="1" wp14:anchorId="63BC5BB7" wp14:editId="4C177264">
                <wp:simplePos x="0" y="0"/>
                <wp:positionH relativeFrom="column">
                  <wp:posOffset>-681355</wp:posOffset>
                </wp:positionH>
                <wp:positionV relativeFrom="paragraph">
                  <wp:posOffset>2302510</wp:posOffset>
                </wp:positionV>
                <wp:extent cx="1371600" cy="339090"/>
                <wp:effectExtent l="0" t="514350" r="0" b="518160"/>
                <wp:wrapNone/>
                <wp:docPr id="955065359"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350C7F7B"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BC5BB7" id="_x0000_s1105" style="position:absolute;margin-left:-53.65pt;margin-top:181.3pt;width:108pt;height:26.7pt;rotation:-90;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ZtOXKzMCAABfBAAADgAAAAAAAAAAAAAA&#10;AAAuAgAAZHJzL2Uyb0RvYy54bWxQSwECLQAUAAYACAAAACEA9zNyW+AAAAAKAQAADwAAAAAAAAAA&#10;AAAAAACNBAAAZHJzL2Rvd25yZXYueG1sUEsFBgAAAAAEAAQA8wAAAJoFAAAAAA==&#10;" fillcolor="#ccecff">
                <v:textbox style="layout-flow:vertical;mso-layout-flow-alt:bottom-to-top" inset="3.6pt,,3.6pt">
                  <w:txbxContent>
                    <w:p w14:paraId="350C7F7B"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01590053" w14:textId="77777777" w:rsidR="00F50E98" w:rsidRPr="00926911" w:rsidRDefault="00F50E98" w:rsidP="00F50E98">
      <w:r>
        <w:rPr>
          <w:noProof/>
        </w:rPr>
        <mc:AlternateContent>
          <mc:Choice Requires="wps">
            <w:drawing>
              <wp:anchor distT="0" distB="0" distL="114300" distR="114300" simplePos="0" relativeHeight="251773952" behindDoc="0" locked="0" layoutInCell="1" allowOverlap="1" wp14:anchorId="3A8C4A48" wp14:editId="330A91D6">
                <wp:simplePos x="0" y="0"/>
                <wp:positionH relativeFrom="column">
                  <wp:posOffset>1419225</wp:posOffset>
                </wp:positionH>
                <wp:positionV relativeFrom="paragraph">
                  <wp:posOffset>994410</wp:posOffset>
                </wp:positionV>
                <wp:extent cx="2771775" cy="666750"/>
                <wp:effectExtent l="0" t="0" r="28575" b="19050"/>
                <wp:wrapNone/>
                <wp:docPr id="1568420533"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3A877373"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7964D100"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A8C4A48" id="_x0000_s1106" style="position:absolute;margin-left:111.75pt;margin-top:78.3pt;width:218.25pt;height: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">
                <v:textbox inset=",7.2pt,,7.2pt">
                  <w:txbxContent>
                    <w:p w14:paraId="3A877373"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7964D100"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92384" behindDoc="0" locked="0" layoutInCell="1" allowOverlap="1" wp14:anchorId="378984E0" wp14:editId="31BB5FD1">
                <wp:simplePos x="0" y="0"/>
                <wp:positionH relativeFrom="column">
                  <wp:posOffset>2686050</wp:posOffset>
                </wp:positionH>
                <wp:positionV relativeFrom="paragraph">
                  <wp:posOffset>3604260</wp:posOffset>
                </wp:positionV>
                <wp:extent cx="9525" cy="257175"/>
                <wp:effectExtent l="76200" t="0" r="66675" b="47625"/>
                <wp:wrapNone/>
                <wp:docPr id="227267043"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3882C00E" id="直接箭头连接符 12" o:spid="_x0000_s1026" type="#_x0000_t32" style="position:absolute;margin-left:211.5pt;margin-top:283.8pt;width:.75pt;height:20.25pt;flip:x;z-index:25179238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784192" behindDoc="0" locked="0" layoutInCell="1" allowOverlap="1" wp14:anchorId="7C57919D" wp14:editId="467A392F">
                <wp:simplePos x="0" y="0"/>
                <wp:positionH relativeFrom="column">
                  <wp:posOffset>1894840</wp:posOffset>
                </wp:positionH>
                <wp:positionV relativeFrom="paragraph">
                  <wp:posOffset>3830955</wp:posOffset>
                </wp:positionV>
                <wp:extent cx="1714500" cy="727075"/>
                <wp:effectExtent l="0" t="0" r="0" b="0"/>
                <wp:wrapNone/>
                <wp:docPr id="419201361"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08264DF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40894B21"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57919D" id="_x0000_s1107" style="position:absolute;margin-left:149.2pt;margin-top:301.65pt;width:135pt;height:57.2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">
                <v:textbox inset=",7.2pt,,7.2pt">
                  <w:txbxContent>
                    <w:p w14:paraId="08264DF4"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40894B21"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78048" behindDoc="0" locked="0" layoutInCell="1" allowOverlap="1" wp14:anchorId="59F0915F" wp14:editId="7D05C66B">
                <wp:simplePos x="0" y="0"/>
                <wp:positionH relativeFrom="column">
                  <wp:posOffset>2742565</wp:posOffset>
                </wp:positionH>
                <wp:positionV relativeFrom="paragraph">
                  <wp:posOffset>4453890</wp:posOffset>
                </wp:positionV>
                <wp:extent cx="0" cy="342900"/>
                <wp:effectExtent l="76200" t="0" r="57150" b="38100"/>
                <wp:wrapNone/>
                <wp:docPr id="65545209"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377FB4E8" id="直接箭头连接符 11" o:spid="_x0000_s1026" type="#_x0000_t32" style="position:absolute;margin-left:215.95pt;margin-top:350.7pt;width:0;height:27pt;z-index:2517780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776000" behindDoc="0" locked="0" layoutInCell="1" allowOverlap="1" wp14:anchorId="619A0010" wp14:editId="6C015621">
                <wp:simplePos x="0" y="0"/>
                <wp:positionH relativeFrom="column">
                  <wp:posOffset>1866900</wp:posOffset>
                </wp:positionH>
                <wp:positionV relativeFrom="paragraph">
                  <wp:posOffset>4806315</wp:posOffset>
                </wp:positionV>
                <wp:extent cx="1714500" cy="914400"/>
                <wp:effectExtent l="0" t="0" r="0" b="0"/>
                <wp:wrapNone/>
                <wp:docPr id="1243287850"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108608FC"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0113731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19A0010" id="_x0000_s1108" style="position:absolute;margin-left:147pt;margin-top:378.45pt;width:135pt;height:1in;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">
                <v:textbox inset=",7.2pt,,7.2pt">
                  <w:txbxContent>
                    <w:p w14:paraId="108608FC"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0113731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72928" behindDoc="0" locked="0" layoutInCell="1" allowOverlap="1" wp14:anchorId="0A52148C" wp14:editId="09EAE959">
                <wp:simplePos x="0" y="0"/>
                <wp:positionH relativeFrom="column">
                  <wp:posOffset>3333115</wp:posOffset>
                </wp:positionH>
                <wp:positionV relativeFrom="paragraph">
                  <wp:posOffset>486410</wp:posOffset>
                </wp:positionV>
                <wp:extent cx="0" cy="457200"/>
                <wp:effectExtent l="76200" t="0" r="38100" b="38100"/>
                <wp:wrapNone/>
                <wp:docPr id="263403339"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B211DF5" id="直接箭头连接符 20" o:spid="_x0000_s1026" type="#_x0000_t32" style="position:absolute;margin-left:262.45pt;margin-top:38.3pt;width:0;height:36pt;z-index:25177292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771904" behindDoc="0" locked="0" layoutInCell="1" allowOverlap="1" wp14:anchorId="1406AE70" wp14:editId="5F5EAD84">
                <wp:simplePos x="0" y="0"/>
                <wp:positionH relativeFrom="column">
                  <wp:posOffset>1961515</wp:posOffset>
                </wp:positionH>
                <wp:positionV relativeFrom="paragraph">
                  <wp:posOffset>492760</wp:posOffset>
                </wp:positionV>
                <wp:extent cx="0" cy="457200"/>
                <wp:effectExtent l="76200" t="0" r="38100" b="38100"/>
                <wp:wrapNone/>
                <wp:docPr id="648418432"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9E909AD" id="直接箭头连接符 21" o:spid="_x0000_s1026" type="#_x0000_t32" style="position:absolute;margin-left:154.45pt;margin-top:38.8pt;width:0;height:36pt;z-index:25177190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774976" behindDoc="0" locked="0" layoutInCell="1" allowOverlap="1" wp14:anchorId="4E338EF3" wp14:editId="2AFFCCA2">
                <wp:simplePos x="0" y="0"/>
                <wp:positionH relativeFrom="column">
                  <wp:posOffset>1860550</wp:posOffset>
                </wp:positionH>
                <wp:positionV relativeFrom="paragraph">
                  <wp:posOffset>1795780</wp:posOffset>
                </wp:positionV>
                <wp:extent cx="1670050" cy="571500"/>
                <wp:effectExtent l="0" t="0" r="6350" b="0"/>
                <wp:wrapNone/>
                <wp:docPr id="454025329"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70627148"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0BA0C88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338EF3" id="_x0000_s1109" style="position:absolute;margin-left:146.5pt;margin-top:141.4pt;width:131.5pt;height:4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">
                <v:textbox inset=",7.2pt,,7.2pt">
                  <w:txbxContent>
                    <w:p w14:paraId="70627148"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0BA0C88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77024" behindDoc="0" locked="0" layoutInCell="1" allowOverlap="1" wp14:anchorId="325A19DA" wp14:editId="459E801C">
                <wp:simplePos x="0" y="0"/>
                <wp:positionH relativeFrom="column">
                  <wp:posOffset>2713990</wp:posOffset>
                </wp:positionH>
                <wp:positionV relativeFrom="paragraph">
                  <wp:posOffset>2372995</wp:posOffset>
                </wp:positionV>
                <wp:extent cx="0" cy="457200"/>
                <wp:effectExtent l="76200" t="0" r="38100" b="38100"/>
                <wp:wrapNone/>
                <wp:docPr id="1949515586"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6E639F1" id="直接箭头连接符 14" o:spid="_x0000_s1026" type="#_x0000_t32" style="position:absolute;margin-left:213.7pt;margin-top:186.85pt;width:0;height:36pt;z-index:2517770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6FB0728D" w14:textId="77777777" w:rsidR="00F50E98" w:rsidRDefault="00F50E98" w:rsidP="00F50E98"/>
    <w:p w14:paraId="5F2777F1" w14:textId="77777777" w:rsidR="00F50E98" w:rsidRDefault="00F50E98" w:rsidP="00F50E98"/>
    <w:p w14:paraId="083147F9" w14:textId="77777777" w:rsidR="00F50E98" w:rsidRDefault="00F50E98" w:rsidP="00F50E98"/>
    <w:p w14:paraId="65A2D2C1"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327C11E7"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5CC791F3" w14:textId="77777777" w:rsidR="00F50E98" w:rsidRPr="006412DE" w:rsidRDefault="00F50E98" w:rsidP="00F50E98"/>
    <w:p w14:paraId="6F36F89B" w14:textId="77777777" w:rsidR="00F50E98" w:rsidRPr="006412DE" w:rsidRDefault="00F50E98" w:rsidP="00F50E98"/>
    <w:p w14:paraId="2AEC50A4" w14:textId="77777777" w:rsidR="00F50E98" w:rsidRPr="006412DE" w:rsidRDefault="00F50E98" w:rsidP="00F50E98"/>
    <w:p w14:paraId="46DE60A5" w14:textId="77777777" w:rsidR="00F50E98" w:rsidRPr="006412DE" w:rsidRDefault="00F50E98" w:rsidP="00F50E98"/>
    <w:p w14:paraId="5C2E7534"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7D532EDE"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7B39F8D3" w14:textId="77777777" w:rsidR="00F50E98" w:rsidRPr="008A2FA2" w:rsidRDefault="00F50E98" w:rsidP="00F50E98">
      <w:pPr>
        <w:pStyle w:val="NoSpacing"/>
        <w:jc w:val="center"/>
        <w:rPr>
          <w:rStyle w:val="SubtleEmphasis"/>
          <w:i w:val="0"/>
          <w:iCs w:val="0"/>
        </w:rPr>
      </w:pPr>
      <w:hyperlink r:id="rId16" w:history="1">
        <w:r w:rsidRPr="008A2FA2">
          <w:rPr>
            <w:rStyle w:val="SubtleEmphasis"/>
          </w:rPr>
          <w:t>270328700@yoobeestudent.ac.nz</w:t>
        </w:r>
      </w:hyperlink>
      <w:r w:rsidRPr="008A2FA2">
        <w:rPr>
          <w:rStyle w:val="SubtleEmphasis"/>
        </w:rPr>
        <w:t xml:space="preserve">, </w:t>
      </w:r>
      <w:hyperlink r:id="rId17" w:history="1">
        <w:r w:rsidRPr="008A2FA2">
          <w:rPr>
            <w:rStyle w:val="SubtleEmphasis"/>
          </w:rPr>
          <w:t>fs@imady.com</w:t>
        </w:r>
      </w:hyperlink>
    </w:p>
    <w:p w14:paraId="7A0BB25B" w14:textId="77777777" w:rsidR="00F50E98" w:rsidRPr="006412DE" w:rsidRDefault="00F50E98" w:rsidP="00F50E98"/>
    <w:p w14:paraId="2DC64911" w14:textId="77777777" w:rsidR="00F50E98" w:rsidRPr="006412DE" w:rsidRDefault="00F50E98" w:rsidP="00F50E98"/>
    <w:p w14:paraId="2AEDDC55" w14:textId="77777777" w:rsidR="00F50E98" w:rsidRPr="006412DE" w:rsidRDefault="00F50E98" w:rsidP="00F50E98">
      <w:r>
        <w:softHyphen/>
      </w:r>
      <w:r>
        <w:softHyphen/>
      </w:r>
      <w:r>
        <w:softHyphen/>
      </w:r>
    </w:p>
    <w:p w14:paraId="022A637A" w14:textId="77777777" w:rsidR="00F50E98" w:rsidRPr="006412DE" w:rsidRDefault="00F50E98" w:rsidP="00F50E98"/>
    <w:p w14:paraId="2F36F472" w14:textId="77777777" w:rsidR="00F50E98" w:rsidRPr="006412DE" w:rsidRDefault="00F50E98" w:rsidP="00F50E98"/>
    <w:p w14:paraId="6A4C8AF0" w14:textId="77777777" w:rsidR="00F50E98" w:rsidRPr="006412DE" w:rsidRDefault="00F50E98" w:rsidP="00F50E98"/>
    <w:p w14:paraId="157AFBA5"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2A14B658" w14:textId="77777777" w:rsidR="00F50E98" w:rsidRPr="008A2FA2" w:rsidRDefault="00F50E98" w:rsidP="00F50E98">
      <w:pPr>
        <w:pStyle w:val="NoSpacing"/>
        <w:jc w:val="center"/>
        <w:rPr>
          <w:rStyle w:val="SubtleEmphasis"/>
        </w:rPr>
      </w:pPr>
      <w:r w:rsidRPr="008A2FA2">
        <w:rPr>
          <w:rStyle w:val="SubtleEmphasis"/>
        </w:rPr>
        <w:t>Supervisory team:</w:t>
      </w:r>
    </w:p>
    <w:p w14:paraId="77A419CB" w14:textId="77777777" w:rsidR="00F50E98" w:rsidRPr="008A2FA2" w:rsidRDefault="00F50E98" w:rsidP="00F50E98">
      <w:pPr>
        <w:pStyle w:val="NoSpacing"/>
        <w:jc w:val="center"/>
        <w:rPr>
          <w:rStyle w:val="SubtleEmphasis"/>
        </w:rPr>
      </w:pPr>
      <w:r w:rsidRPr="008A2FA2">
        <w:rPr>
          <w:rStyle w:val="SubtleEmphasis"/>
        </w:rPr>
        <w:t>Arun Kumar</w:t>
      </w:r>
    </w:p>
    <w:p w14:paraId="6D7E7A0D" w14:textId="77777777" w:rsidR="00F50E98" w:rsidRPr="006412DE" w:rsidRDefault="00F50E98" w:rsidP="00F50E98"/>
    <w:p w14:paraId="281D47ED" w14:textId="77777777" w:rsidR="00F50E98" w:rsidRPr="006412DE" w:rsidRDefault="00F50E98" w:rsidP="00F50E98"/>
    <w:sdt>
      <w:sdtPr>
        <w:rPr>
          <w:rFonts w:eastAsia="SimSun"/>
          <w:color w:val="auto"/>
          <w:sz w:val="22"/>
          <w:szCs w:val="22"/>
        </w:rPr>
        <w:id w:val="1843427880"/>
        <w:docPartObj>
          <w:docPartGallery w:val="Table of Contents"/>
          <w:docPartUnique/>
        </w:docPartObj>
      </w:sdtPr>
      <w:sdtEndPr>
        <w:rPr>
          <w:b/>
          <w:bCs/>
          <w:noProof/>
        </w:rPr>
      </w:sdtEndPr>
      <w:sdtContent>
        <w:p w14:paraId="065D04AD" w14:textId="77777777" w:rsidR="00F50E98" w:rsidRPr="00A677B3" w:rsidRDefault="00F50E98" w:rsidP="00F50E98">
          <w:pPr>
            <w:pStyle w:val="TOCHeading"/>
            <w:numPr>
              <w:ilvl w:val="0"/>
              <w:numId w:val="0"/>
            </w:numPr>
            <w:rPr>
              <w:b/>
              <w:bCs/>
            </w:rPr>
          </w:pPr>
          <w:r w:rsidRPr="00A677B3">
            <w:rPr>
              <w:b/>
              <w:bCs/>
            </w:rPr>
            <w:t>Contents</w:t>
          </w:r>
        </w:p>
        <w:p w14:paraId="39890F74"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5A22AE3B"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7F82E62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5BC41C0A"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0D749C8E"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4DA69CCC"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0BDA1435"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4845DD6A"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3B4C1322"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7086E135"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017A90A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560B83B9"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12C92721"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49EED08A"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69C316C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7C4D7F3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44159621"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0B2D384C"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60D579F3"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78B43DE9"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35B7FD4B" w14:textId="77777777" w:rsidR="00F50E98" w:rsidRDefault="00F50E98" w:rsidP="00F50E98">
          <w:r>
            <w:rPr>
              <w:b/>
              <w:bCs/>
              <w:noProof/>
            </w:rPr>
            <w:lastRenderedPageBreak/>
            <w:fldChar w:fldCharType="end"/>
          </w:r>
        </w:p>
      </w:sdtContent>
    </w:sdt>
    <w:p w14:paraId="6E7D0494" w14:textId="77777777" w:rsidR="00F50E98" w:rsidRDefault="00F50E98" w:rsidP="00F50E98"/>
    <w:p w14:paraId="4D2595E7" w14:textId="77777777" w:rsidR="00F50E98" w:rsidRDefault="00F50E98" w:rsidP="00F50E98"/>
    <w:p w14:paraId="35F4ADBD" w14:textId="77777777" w:rsidR="00F50E98" w:rsidRDefault="00F50E98" w:rsidP="00F50E98">
      <w:r>
        <w:br w:type="page"/>
      </w:r>
    </w:p>
    <w:p w14:paraId="06B9F7F1" w14:textId="77777777" w:rsidR="00F50E98" w:rsidRPr="00646337" w:rsidRDefault="00F50E98" w:rsidP="00F50E98">
      <w:pPr>
        <w:pStyle w:val="Heading1"/>
      </w:pPr>
      <w:r w:rsidRPr="00646337">
        <w:lastRenderedPageBreak/>
        <w:t>Abstract</w:t>
      </w:r>
    </w:p>
    <w:p w14:paraId="27698895"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16A9802B"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7FA6A265" w14:textId="77777777" w:rsidR="00F50E98" w:rsidRDefault="00F50E98" w:rsidP="00F50E98"/>
    <w:p w14:paraId="36B10669"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404FBE97" w14:textId="77777777" w:rsidR="00F50E98" w:rsidRDefault="00F50E98" w:rsidP="00F50E98">
      <w:pPr>
        <w:rPr>
          <w:lang w:val="en-US"/>
        </w:rPr>
      </w:pPr>
    </w:p>
    <w:p w14:paraId="4E4F7588" w14:textId="77777777" w:rsidR="00F50E98" w:rsidRDefault="00F50E98" w:rsidP="00F50E98">
      <w:pPr>
        <w:rPr>
          <w:lang w:val="en-US"/>
        </w:rPr>
      </w:pPr>
    </w:p>
    <w:p w14:paraId="595CB19B" w14:textId="77777777" w:rsidR="00F50E98" w:rsidRDefault="00F50E98" w:rsidP="00F50E98">
      <w:pPr>
        <w:pStyle w:val="Heading1"/>
      </w:pPr>
      <w:r w:rsidRPr="00AF4DF8">
        <w:t>Introduction</w:t>
      </w:r>
    </w:p>
    <w:p w14:paraId="541660EC"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799120DC"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4FA6A40A"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46EFE0E2"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7B93225A" w14:textId="77777777" w:rsidR="00F50E98" w:rsidRDefault="00F50E98" w:rsidP="00F50E98">
      <w:pPr>
        <w:rPr>
          <w:lang w:val="en-US"/>
        </w:rPr>
      </w:pPr>
    </w:p>
    <w:p w14:paraId="5699D83F" w14:textId="77777777" w:rsidR="00F50E98" w:rsidRPr="00E82D88" w:rsidRDefault="00F50E98" w:rsidP="00F50E98">
      <w:pPr>
        <w:rPr>
          <w:lang w:val="en-US"/>
        </w:rPr>
      </w:pPr>
      <w:r w:rsidRPr="00E82D88">
        <w:rPr>
          <w:lang w:val="en-US"/>
        </w:rPr>
        <w:t xml:space="preserve"> </w:t>
      </w:r>
    </w:p>
    <w:p w14:paraId="6709C4F9" w14:textId="77777777" w:rsidR="00F50E98" w:rsidRPr="00505AEB" w:rsidRDefault="00F50E98" w:rsidP="00F50E98">
      <w:pPr>
        <w:rPr>
          <w:lang w:val="en-US"/>
        </w:rPr>
      </w:pPr>
    </w:p>
    <w:p w14:paraId="7CD6675C" w14:textId="77777777" w:rsidR="00F50E98" w:rsidRDefault="00F50E98" w:rsidP="00F50E98">
      <w:pPr>
        <w:pStyle w:val="Heading1"/>
      </w:pPr>
      <w:r w:rsidRPr="00926911">
        <w:t>Literature Review</w:t>
      </w:r>
    </w:p>
    <w:p w14:paraId="48482BA2"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13BEBF65"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17C13B7E"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6B141448" w14:textId="77777777" w:rsidR="00F50E98" w:rsidRDefault="00F50E98" w:rsidP="00F50E98">
      <w:pPr>
        <w:pStyle w:val="ListParagraph"/>
        <w:numPr>
          <w:ilvl w:val="0"/>
          <w:numId w:val="11"/>
        </w:numPr>
        <w:rPr>
          <w:lang w:eastAsia="zh-CN"/>
        </w:rPr>
      </w:pPr>
      <w:r>
        <w:rPr>
          <w:lang w:eastAsia="zh-CN"/>
        </w:rPr>
        <w:t>C-ITS</w:t>
      </w:r>
    </w:p>
    <w:p w14:paraId="7C5B013E"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4A4BA7BA"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536E5C51" w14:textId="77777777" w:rsidR="00F50E98" w:rsidRDefault="00F50E98" w:rsidP="00F50E98">
      <w:pPr>
        <w:pStyle w:val="ListParagraph"/>
        <w:numPr>
          <w:ilvl w:val="0"/>
          <w:numId w:val="11"/>
        </w:numPr>
        <w:rPr>
          <w:lang w:eastAsia="zh-CN"/>
        </w:rPr>
      </w:pPr>
      <w:r>
        <w:rPr>
          <w:lang w:eastAsia="zh-CN"/>
        </w:rPr>
        <w:t>AI and ML</w:t>
      </w:r>
    </w:p>
    <w:p w14:paraId="4BD86FC8"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49453C20"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002063C2"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759FAB91"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0985CC52"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6CFC2434" w14:textId="77777777" w:rsidR="00F50E98" w:rsidRDefault="00F50E98" w:rsidP="00F50E98">
      <w:pPr>
        <w:pStyle w:val="ListParagraph"/>
        <w:numPr>
          <w:ilvl w:val="0"/>
          <w:numId w:val="11"/>
        </w:numPr>
      </w:pPr>
      <w:r>
        <w:t>Autonomous Driving</w:t>
      </w:r>
    </w:p>
    <w:p w14:paraId="2005C47F"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184FFB4E"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4F689788"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7A8A1F15" w14:textId="77777777" w:rsidR="00F50E98" w:rsidRDefault="00F50E98" w:rsidP="00F50E98"/>
    <w:p w14:paraId="1FD7714D" w14:textId="77777777" w:rsidR="00F50E98" w:rsidRPr="00DB2C44" w:rsidRDefault="00F50E98" w:rsidP="00F50E98"/>
    <w:p w14:paraId="27225670" w14:textId="77777777" w:rsidR="00F50E98" w:rsidRPr="00926911" w:rsidRDefault="00F50E98" w:rsidP="00F50E98">
      <w:pPr>
        <w:pStyle w:val="Heading1"/>
      </w:pPr>
      <w:r w:rsidRPr="00926911">
        <w:lastRenderedPageBreak/>
        <w:t>Overview of Dublin Bus ITS Implementation</w:t>
      </w:r>
    </w:p>
    <w:p w14:paraId="6B5ADAC1"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178716AD"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347DA85D"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53B0D67E"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42219064" w14:textId="77777777" w:rsidR="00F50E98" w:rsidRPr="00926911" w:rsidRDefault="00F50E98" w:rsidP="00F50E98"/>
    <w:p w14:paraId="1CAD2665" w14:textId="77777777" w:rsidR="00F50E98" w:rsidRDefault="00F50E98" w:rsidP="00F50E98">
      <w:pPr>
        <w:pStyle w:val="Heading2"/>
      </w:pPr>
      <w:r w:rsidRPr="00926911">
        <w:t>Electronic Ticket Machines (ETM)</w:t>
      </w:r>
    </w:p>
    <w:p w14:paraId="39A6B0E8"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4ADD814F"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2EB6830D"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2ACE4AE9" w14:textId="77777777" w:rsidR="00F50E98" w:rsidRPr="00CB4F54" w:rsidRDefault="00F50E98" w:rsidP="00F50E98">
      <w:pPr>
        <w:rPr>
          <w:lang w:val="en-US"/>
        </w:rPr>
      </w:pPr>
    </w:p>
    <w:p w14:paraId="471CA788" w14:textId="77777777" w:rsidR="00F50E98" w:rsidRDefault="00F50E98" w:rsidP="00F50E98">
      <w:pPr>
        <w:pStyle w:val="Heading2"/>
      </w:pPr>
      <w:r w:rsidRPr="00926911">
        <w:t>Integrated Ticketing</w:t>
      </w:r>
      <w:r>
        <w:t xml:space="preserve"> System</w:t>
      </w:r>
    </w:p>
    <w:p w14:paraId="3153F2E9"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7C9A9AB3" w14:textId="77777777" w:rsidR="00F50E98" w:rsidRDefault="00F50E98" w:rsidP="00F50E98"/>
    <w:p w14:paraId="522DBEDC"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3FFFE540" w14:textId="77777777" w:rsidR="00F50E98" w:rsidRDefault="00F50E98" w:rsidP="00F50E98"/>
    <w:p w14:paraId="570A8E3B" w14:textId="77777777" w:rsidR="00F50E98" w:rsidRDefault="00F50E98" w:rsidP="00F50E98">
      <w:pPr>
        <w:pStyle w:val="Heading2"/>
      </w:pPr>
      <w:r w:rsidRPr="00926911">
        <w:t>Automatic Vehicle Location (AVL)</w:t>
      </w:r>
    </w:p>
    <w:p w14:paraId="4AFF604C"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421E2EE8" w14:textId="77777777" w:rsidR="00F50E98" w:rsidRPr="00972D4E" w:rsidRDefault="00F50E98" w:rsidP="00F50E98"/>
    <w:p w14:paraId="1AFA5852" w14:textId="77777777" w:rsidR="00F50E98" w:rsidRDefault="00F50E98" w:rsidP="00F50E98">
      <w:pPr>
        <w:pStyle w:val="Heading2"/>
      </w:pPr>
      <w:r w:rsidRPr="00926911">
        <w:t>Control Centre operations</w:t>
      </w:r>
    </w:p>
    <w:p w14:paraId="111AF3B2"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5203A617"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7107A38F"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4D1A91AB" w14:textId="77777777" w:rsidR="00F50E98" w:rsidRPr="00EA2261" w:rsidRDefault="00F50E98" w:rsidP="00F50E98"/>
    <w:p w14:paraId="0F533C8B" w14:textId="77777777" w:rsidR="00F50E98" w:rsidRDefault="00F50E98" w:rsidP="00F50E98">
      <w:pPr>
        <w:pStyle w:val="Heading2"/>
      </w:pPr>
      <w:r w:rsidRPr="00926911">
        <w:t>Real-Time Passenger Information (RTPI)</w:t>
      </w:r>
    </w:p>
    <w:p w14:paraId="074657CC"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30A2E289"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73D968CC" w14:textId="77777777" w:rsidR="00F50E98" w:rsidRPr="00874241" w:rsidRDefault="00F50E98" w:rsidP="00F50E98"/>
    <w:p w14:paraId="769661CD" w14:textId="77777777" w:rsidR="00F50E98" w:rsidRPr="00926911" w:rsidRDefault="00F50E98" w:rsidP="00F50E98">
      <w:pPr>
        <w:pStyle w:val="Heading2"/>
      </w:pPr>
      <w:r w:rsidRPr="00926911">
        <w:t>CCTV Integration and Other Developments</w:t>
      </w:r>
    </w:p>
    <w:p w14:paraId="0232F3E1"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77C2C2B2"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05B41D35" w14:textId="77777777" w:rsidR="00F50E98" w:rsidRDefault="00F50E98" w:rsidP="00F50E98"/>
    <w:p w14:paraId="69D12C14" w14:textId="77777777" w:rsidR="00F50E98" w:rsidRDefault="00F50E98" w:rsidP="00F50E98"/>
    <w:p w14:paraId="1894F374" w14:textId="77777777" w:rsidR="00F50E98" w:rsidRDefault="00F50E98" w:rsidP="00F50E98"/>
    <w:p w14:paraId="254C6A1B" w14:textId="77777777" w:rsidR="00F50E98" w:rsidRPr="00926911" w:rsidRDefault="00F50E98" w:rsidP="00F50E98">
      <w:pPr>
        <w:pStyle w:val="Heading2"/>
      </w:pPr>
      <w:r w:rsidRPr="00926911">
        <w:t>Traffic Signal Priority (TSP)</w:t>
      </w:r>
    </w:p>
    <w:p w14:paraId="7F8F53CA"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388E5F40"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48E8DF42"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28C9CBFB"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60A33054"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6F81DFAD" w14:textId="77777777" w:rsidR="00F50E98" w:rsidRDefault="00F50E98" w:rsidP="00F50E98"/>
    <w:p w14:paraId="646EF5E4" w14:textId="77777777" w:rsidR="00F50E98" w:rsidRPr="00926911" w:rsidRDefault="00F50E98" w:rsidP="00F50E98"/>
    <w:p w14:paraId="0FDC2A63" w14:textId="77777777" w:rsidR="00F50E98" w:rsidRPr="00926911" w:rsidRDefault="00F50E98" w:rsidP="00F50E98">
      <w:pPr>
        <w:pStyle w:val="Heading1"/>
      </w:pPr>
      <w:r w:rsidRPr="00926911">
        <w:t>Challenges and Benefits</w:t>
      </w:r>
    </w:p>
    <w:p w14:paraId="0C52C36D"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5E1FED8F"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09E9734D"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5BF8F71C"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792CD877"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487951A1" w14:textId="77777777" w:rsidR="00F50E98" w:rsidRDefault="00F50E98" w:rsidP="00F50E98"/>
    <w:p w14:paraId="713D65D3" w14:textId="77777777" w:rsidR="00F50E98" w:rsidRPr="00926911" w:rsidRDefault="00F50E98" w:rsidP="00F50E98">
      <w:pPr>
        <w:pStyle w:val="Heading1"/>
      </w:pPr>
      <w:r w:rsidRPr="00926911">
        <w:t>Comparison with International Standards</w:t>
      </w:r>
    </w:p>
    <w:p w14:paraId="5B7855C6"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327F6C2A"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5D655BED" w14:textId="77777777" w:rsidR="00F50E98" w:rsidRDefault="00F50E98" w:rsidP="00F50E98"/>
    <w:p w14:paraId="148476AE" w14:textId="77777777" w:rsidR="00F50E98" w:rsidRPr="00926911" w:rsidRDefault="00F50E98" w:rsidP="00F50E98">
      <w:pPr>
        <w:pStyle w:val="Heading1"/>
      </w:pPr>
      <w:r w:rsidRPr="00926911">
        <w:t>Case Studies and Examples</w:t>
      </w:r>
    </w:p>
    <w:p w14:paraId="38C9B40C"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2D0D0B19" w14:textId="77777777" w:rsidR="00F50E98" w:rsidRDefault="00F50E98" w:rsidP="00F50E98">
      <w:r>
        <w:lastRenderedPageBreak/>
        <w:t xml:space="preserve">There are already enriched cases of practices and experiments for applying cutting edge techniques around the world at different levels. </w:t>
      </w:r>
    </w:p>
    <w:p w14:paraId="686F96A5"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1BF32C9B"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5B030907" w14:textId="77777777" w:rsidR="00F50E98" w:rsidRDefault="00F50E98" w:rsidP="00F50E98"/>
    <w:p w14:paraId="1E7E3FC4" w14:textId="77777777" w:rsidR="00F50E98" w:rsidRPr="00926911" w:rsidRDefault="00F50E98" w:rsidP="00F50E98"/>
    <w:p w14:paraId="6C60FD18" w14:textId="77777777" w:rsidR="00F50E98" w:rsidRPr="00926911" w:rsidRDefault="00F50E98" w:rsidP="00F50E98">
      <w:pPr>
        <w:pStyle w:val="Heading1"/>
      </w:pPr>
      <w:r w:rsidRPr="00926911">
        <w:t>Future Directions and Recommendations</w:t>
      </w:r>
    </w:p>
    <w:p w14:paraId="5FDA7914"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5B63DBBE" w14:textId="77777777" w:rsidR="00F50E98" w:rsidRDefault="00F50E98" w:rsidP="00F50E98">
      <w:r>
        <w:t>To further enhance the ITS framework at Dublin Bus, the following actionable recommendations could be considered:</w:t>
      </w:r>
    </w:p>
    <w:p w14:paraId="20F1DBF2" w14:textId="77777777" w:rsidR="00F50E98" w:rsidRDefault="00F50E98" w:rsidP="00F50E98">
      <w:pPr>
        <w:pStyle w:val="ListParagraph"/>
        <w:numPr>
          <w:ilvl w:val="0"/>
          <w:numId w:val="11"/>
        </w:numPr>
      </w:pPr>
      <w:r>
        <w:t xml:space="preserve">Cooperative Intelligent Transport Systems (C-ITS): </w:t>
      </w:r>
    </w:p>
    <w:p w14:paraId="798F972C"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14A75F09" w14:textId="77777777" w:rsidR="00F50E98" w:rsidRDefault="00F50E98" w:rsidP="00F50E98">
      <w:pPr>
        <w:pStyle w:val="ListParagraph"/>
        <w:numPr>
          <w:ilvl w:val="0"/>
          <w:numId w:val="11"/>
        </w:numPr>
      </w:pPr>
      <w:r>
        <w:lastRenderedPageBreak/>
        <w:t xml:space="preserve">AI and ML Technologies: </w:t>
      </w:r>
    </w:p>
    <w:p w14:paraId="73F58D0C"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2E30E8B7" w14:textId="77777777" w:rsidR="00F50E98" w:rsidRDefault="00F50E98" w:rsidP="00F50E98">
      <w:pPr>
        <w:pStyle w:val="ListParagraph"/>
        <w:numPr>
          <w:ilvl w:val="0"/>
          <w:numId w:val="11"/>
        </w:numPr>
      </w:pPr>
      <w:r>
        <w:t xml:space="preserve">Autonomous Driving: </w:t>
      </w:r>
    </w:p>
    <w:p w14:paraId="255C88ED"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69FDBAC5" w14:textId="77777777" w:rsidR="00F50E98" w:rsidRDefault="00F50E98" w:rsidP="00F50E98"/>
    <w:p w14:paraId="45F30D21" w14:textId="77777777" w:rsidR="00F50E98" w:rsidRDefault="00F50E98" w:rsidP="00F50E98"/>
    <w:p w14:paraId="184B849B" w14:textId="77777777" w:rsidR="00F50E98" w:rsidRDefault="00F50E98" w:rsidP="00F50E98"/>
    <w:p w14:paraId="242AEB14" w14:textId="77777777" w:rsidR="00F50E98" w:rsidRPr="00926911" w:rsidRDefault="00F50E98" w:rsidP="00F50E98">
      <w:pPr>
        <w:pStyle w:val="Heading1"/>
      </w:pPr>
      <w:r w:rsidRPr="00926911">
        <w:t>Challenges and Considerations</w:t>
      </w:r>
    </w:p>
    <w:p w14:paraId="1D891DA8" w14:textId="77777777" w:rsidR="00F50E98" w:rsidRDefault="00F50E98" w:rsidP="00F50E98">
      <w:r>
        <w:t>There are certain challenges and considerations ahead to escalate the current ITS with AI and ML technologies.</w:t>
      </w:r>
    </w:p>
    <w:p w14:paraId="30438322"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290A85AC"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13B6D48E"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6805007C"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22F07807"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7E397C5B" w14:textId="77777777" w:rsidR="00F50E98" w:rsidRPr="00E60EC4" w:rsidRDefault="00F50E98" w:rsidP="00F50E98"/>
    <w:p w14:paraId="7E64AAC3" w14:textId="77777777" w:rsidR="00F50E98" w:rsidRDefault="00F50E98" w:rsidP="00F50E98"/>
    <w:p w14:paraId="76F7F6D8" w14:textId="77777777" w:rsidR="00F50E98" w:rsidRPr="00926911" w:rsidRDefault="00F50E98" w:rsidP="00F50E98">
      <w:pPr>
        <w:pStyle w:val="Heading1"/>
      </w:pPr>
      <w:r w:rsidRPr="00926911">
        <w:t>Recommendations for AI and ML Integration</w:t>
      </w:r>
    </w:p>
    <w:p w14:paraId="21C5ADFD"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37B07D94" w14:textId="77777777" w:rsidR="00F50E98" w:rsidRDefault="00F50E98" w:rsidP="00F50E98">
      <w:pPr>
        <w:pStyle w:val="ListParagraph"/>
        <w:numPr>
          <w:ilvl w:val="0"/>
          <w:numId w:val="11"/>
        </w:numPr>
      </w:pPr>
      <w:r>
        <w:t xml:space="preserve">Enhanced predictive techniques </w:t>
      </w:r>
    </w:p>
    <w:p w14:paraId="08CE793A" w14:textId="77777777" w:rsidR="00F50E98" w:rsidRDefault="00F50E98" w:rsidP="00F50E98">
      <w:r>
        <w:t xml:space="preserve">AI and ML can significantly improve the accuracy of traffic prediction models, helping to anticipate congestion and delays. </w:t>
      </w:r>
    </w:p>
    <w:p w14:paraId="740D4D1B" w14:textId="77777777" w:rsidR="00F50E98" w:rsidRDefault="00F50E98" w:rsidP="00F50E98">
      <w:pPr>
        <w:pStyle w:val="ListParagraph"/>
        <w:numPr>
          <w:ilvl w:val="0"/>
          <w:numId w:val="11"/>
        </w:numPr>
      </w:pPr>
      <w:r>
        <w:t xml:space="preserve">Real-time decision-making </w:t>
      </w:r>
    </w:p>
    <w:p w14:paraId="3D53F700"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59378DF2" w14:textId="77777777" w:rsidR="00F50E98" w:rsidRDefault="00F50E98" w:rsidP="00F50E98">
      <w:pPr>
        <w:pStyle w:val="ListParagraph"/>
        <w:numPr>
          <w:ilvl w:val="0"/>
          <w:numId w:val="11"/>
        </w:numPr>
      </w:pPr>
      <w:r>
        <w:t xml:space="preserve">Personalised services </w:t>
      </w:r>
    </w:p>
    <w:p w14:paraId="434D59AD"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097616BF" w14:textId="77777777" w:rsidR="00F50E98" w:rsidRDefault="00F50E98" w:rsidP="00F50E98">
      <w:pPr>
        <w:pStyle w:val="ListParagraph"/>
        <w:numPr>
          <w:ilvl w:val="0"/>
          <w:numId w:val="11"/>
        </w:numPr>
      </w:pPr>
      <w:r>
        <w:t>Advanced safety measures</w:t>
      </w:r>
    </w:p>
    <w:p w14:paraId="12534926" w14:textId="77777777" w:rsidR="00F50E98" w:rsidRDefault="00F50E98" w:rsidP="00F50E98">
      <w:r>
        <w:t>AI and ML can help implement advanced safety measures such as collision-avoidance systems, real-time vehicle diagnostics, and proactive maintenance scheduling.</w:t>
      </w:r>
    </w:p>
    <w:p w14:paraId="2029ED48" w14:textId="77777777" w:rsidR="00F50E98" w:rsidRDefault="00F50E98" w:rsidP="00F50E98">
      <w:pPr>
        <w:pStyle w:val="ListParagraph"/>
        <w:numPr>
          <w:ilvl w:val="0"/>
          <w:numId w:val="11"/>
        </w:numPr>
      </w:pPr>
      <w:r>
        <w:t>Intelligent driver assistants</w:t>
      </w:r>
    </w:p>
    <w:p w14:paraId="038098A9" w14:textId="77777777" w:rsidR="00F50E98" w:rsidRDefault="00F50E98" w:rsidP="00F50E98">
      <w:r>
        <w:t>Using AI based driving assistants has potential to improve the efficiency of human driver, while alleviating the pressure of being continuously monitored.</w:t>
      </w:r>
    </w:p>
    <w:p w14:paraId="776D3307" w14:textId="77777777" w:rsidR="00F50E98" w:rsidRDefault="00F50E98" w:rsidP="00F50E98">
      <w:pPr>
        <w:pStyle w:val="ListParagraph"/>
        <w:numPr>
          <w:ilvl w:val="0"/>
          <w:numId w:val="11"/>
        </w:numPr>
      </w:pPr>
      <w:r>
        <w:t>Experiments for unmanned driving</w:t>
      </w:r>
    </w:p>
    <w:p w14:paraId="334B971E" w14:textId="77777777" w:rsidR="00F50E98" w:rsidRDefault="00F50E98" w:rsidP="00F50E98">
      <w:r>
        <w:t>In certain area with conditions enable potential unmanned bus driving, it is suggested experiments shall be undertaken to prepare future autonomous bus operation.</w:t>
      </w:r>
    </w:p>
    <w:p w14:paraId="75F1323C" w14:textId="77777777" w:rsidR="00F50E98" w:rsidRDefault="00F50E98" w:rsidP="00F50E98"/>
    <w:p w14:paraId="41212DEB" w14:textId="77777777" w:rsidR="00F50E98" w:rsidRDefault="00F50E98" w:rsidP="00F50E98"/>
    <w:p w14:paraId="30EB6F9B" w14:textId="77777777" w:rsidR="00F50E98" w:rsidRDefault="00F50E98" w:rsidP="00F50E98"/>
    <w:p w14:paraId="532561FA" w14:textId="77777777" w:rsidR="00F50E98" w:rsidRPr="00926911" w:rsidRDefault="00F50E98" w:rsidP="00F50E98">
      <w:pPr>
        <w:pStyle w:val="Heading1"/>
      </w:pPr>
      <w:r w:rsidRPr="00926911">
        <w:t>Conclusion</w:t>
      </w:r>
    </w:p>
    <w:p w14:paraId="5C2C9766"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35B90D41"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173E515B"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4CC3C243"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0D0052A5" w14:textId="77777777" w:rsidR="00F50E98" w:rsidRDefault="00F50E98" w:rsidP="00F50E98">
      <w:pPr>
        <w:spacing w:before="0" w:after="160" w:line="259" w:lineRule="auto"/>
      </w:pPr>
      <w:r>
        <w:br w:type="page"/>
      </w:r>
    </w:p>
    <w:p w14:paraId="606F304C" w14:textId="77777777" w:rsidR="00F50E98" w:rsidRDefault="00F50E98" w:rsidP="00F50E98"/>
    <w:p w14:paraId="249CC1D5" w14:textId="77777777" w:rsidR="00F50E98" w:rsidRPr="00926911" w:rsidRDefault="00F50E98" w:rsidP="00F50E98">
      <w:pPr>
        <w:pStyle w:val="Heading1"/>
      </w:pPr>
      <w:r w:rsidRPr="00926911">
        <w:t>References</w:t>
      </w:r>
    </w:p>
    <w:p w14:paraId="2CC4C346"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1384256E"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4F9CAE00"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48CC02F3"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559A1305"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12D8927E"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19789FED"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439C0AC2"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54558F24"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716129AC"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3788A445"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1012BD6A"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39F956E3"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2D8711F7"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31C8FFDB"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070C4735"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7D147D23"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1611B376"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401E6034"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685D766B"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6494C44E"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3A3BD195"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23E41487"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7FF438E2"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57373EFF"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7D789114"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1562A14E"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03D2FCB0"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5034AD20"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0FE27F84"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7F42AB17"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3BAA7DC7"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16A80ED7"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484E15E3"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76AA7FC0"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05F3E43C"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78879275"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040A8958"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2343ABBE"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76206965"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54782B92"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212C5ED3"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3E3E95E0" w14:textId="77777777" w:rsidR="00F50E98" w:rsidRDefault="00F50E98" w:rsidP="00F50E98">
      <w:r>
        <w:fldChar w:fldCharType="end"/>
      </w:r>
    </w:p>
    <w:p w14:paraId="02088852" w14:textId="77777777" w:rsidR="00F50E98" w:rsidRDefault="00F50E98" w:rsidP="00F50E98">
      <w:pPr>
        <w:spacing w:before="0" w:after="160" w:line="259" w:lineRule="auto"/>
      </w:pPr>
      <w:r>
        <w:br w:type="page"/>
      </w:r>
    </w:p>
    <w:p w14:paraId="1C627261" w14:textId="77777777" w:rsidR="00F50E98" w:rsidRDefault="00F50E98" w:rsidP="00F50E98"/>
    <w:p w14:paraId="07CABCC0" w14:textId="77777777" w:rsidR="00F50E98" w:rsidRDefault="00F50E98" w:rsidP="00F50E98">
      <w:pPr>
        <w:pStyle w:val="Heading1"/>
      </w:pPr>
      <w:r>
        <w:t>Chart 1. PRISMA chart of research resources</w:t>
      </w:r>
    </w:p>
    <w:p w14:paraId="07B7BD23" w14:textId="77777777" w:rsidR="00F50E98" w:rsidRPr="007C382B" w:rsidRDefault="00F50E98" w:rsidP="00F50E98">
      <w:r>
        <w:rPr>
          <w:noProof/>
        </w:rPr>
        <mc:AlternateContent>
          <mc:Choice Requires="wps">
            <w:drawing>
              <wp:anchor distT="0" distB="0" distL="114300" distR="114300" simplePos="0" relativeHeight="251809792" behindDoc="0" locked="0" layoutInCell="1" allowOverlap="1" wp14:anchorId="544B8D38" wp14:editId="71758FD5">
                <wp:simplePos x="0" y="0"/>
                <wp:positionH relativeFrom="column">
                  <wp:posOffset>-681990</wp:posOffset>
                </wp:positionH>
                <wp:positionV relativeFrom="paragraph">
                  <wp:posOffset>3758994</wp:posOffset>
                </wp:positionV>
                <wp:extent cx="1371600" cy="339090"/>
                <wp:effectExtent l="1905" t="0" r="20955" b="20955"/>
                <wp:wrapNone/>
                <wp:docPr id="456593673"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5AD51553" w14:textId="77777777" w:rsidR="00F50E98" w:rsidRPr="00C27B22" w:rsidRDefault="00F50E98" w:rsidP="00F50E98">
                            <w:pPr>
                              <w:jc w:val="center"/>
                              <w:rPr>
                                <w:lang w:val="en"/>
                              </w:rPr>
                            </w:pPr>
                            <w:r w:rsidRPr="00C27B22">
                              <w:rPr>
                                <w:lang w:val="en"/>
                              </w:rPr>
                              <w:t>Eligibility</w:t>
                            </w:r>
                          </w:p>
                          <w:p w14:paraId="3B9FFA34"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44B8D38" id="_x0000_s1110" style="position:absolute;margin-left:-53.7pt;margin-top:296pt;width:108pt;height:26.7pt;rotation:-90;z-index:251809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" fillcolor="#ccecff">
                <v:textbox style="layout-flow:vertical;mso-layout-flow-alt:bottom-to-top" inset="3.6pt,,3.6pt">
                  <w:txbxContent>
                    <w:p w14:paraId="5AD51553" w14:textId="77777777" w:rsidR="00F50E98" w:rsidRPr="00C27B22" w:rsidRDefault="00F50E98" w:rsidP="00F50E98">
                      <w:pPr>
                        <w:jc w:val="center"/>
                        <w:rPr>
                          <w:lang w:val="en"/>
                        </w:rPr>
                      </w:pPr>
                      <w:r w:rsidRPr="00C27B22">
                        <w:rPr>
                          <w:lang w:val="en"/>
                        </w:rPr>
                        <w:t>Eligibility</w:t>
                      </w:r>
                    </w:p>
                    <w:p w14:paraId="3B9FFA34"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803648" behindDoc="0" locked="0" layoutInCell="1" allowOverlap="1" wp14:anchorId="461BCD33" wp14:editId="339BE9E1">
                <wp:simplePos x="0" y="0"/>
                <wp:positionH relativeFrom="column">
                  <wp:posOffset>4228439</wp:posOffset>
                </wp:positionH>
                <wp:positionV relativeFrom="paragraph">
                  <wp:posOffset>2474954</wp:posOffset>
                </wp:positionV>
                <wp:extent cx="1714500" cy="739977"/>
                <wp:effectExtent l="0" t="0" r="19050" b="22225"/>
                <wp:wrapNone/>
                <wp:docPr id="2130316738"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72398C1B"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24C0DBB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1BCD33" id="_x0000_s1111" style="position:absolute;margin-left:332.95pt;margin-top:194.9pt;width:135pt;height:58.25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">
                <v:textbox inset=",7.2pt,,7.2pt">
                  <w:txbxContent>
                    <w:p w14:paraId="72398C1B"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24C0DBB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05696" behindDoc="0" locked="0" layoutInCell="1" allowOverlap="1" wp14:anchorId="7F683A18" wp14:editId="5C89B75C">
                <wp:simplePos x="0" y="0"/>
                <wp:positionH relativeFrom="column">
                  <wp:posOffset>4228439</wp:posOffset>
                </wp:positionH>
                <wp:positionV relativeFrom="paragraph">
                  <wp:posOffset>3389354</wp:posOffset>
                </wp:positionV>
                <wp:extent cx="1714500" cy="708263"/>
                <wp:effectExtent l="0" t="0" r="19050" b="15875"/>
                <wp:wrapNone/>
                <wp:docPr id="846401187"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24289076"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433AB6D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F683A18" id="_x0000_s1112" style="position:absolute;margin-left:332.95pt;margin-top:266.9pt;width:135pt;height:55.75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">
                <v:textbox inset=",7.2pt,,7.2pt">
                  <w:txbxContent>
                    <w:p w14:paraId="24289076"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433AB6D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13888" behindDoc="0" locked="0" layoutInCell="1" allowOverlap="1" wp14:anchorId="2A4C1C04" wp14:editId="44DB85E4">
                <wp:simplePos x="0" y="0"/>
                <wp:positionH relativeFrom="column">
                  <wp:posOffset>1432384</wp:posOffset>
                </wp:positionH>
                <wp:positionV relativeFrom="paragraph">
                  <wp:posOffset>4076476</wp:posOffset>
                </wp:positionV>
                <wp:extent cx="1284091" cy="272466"/>
                <wp:effectExtent l="0" t="0" r="68580" b="70485"/>
                <wp:wrapNone/>
                <wp:docPr id="838579846"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4C46193" id="直接箭头连接符 13" o:spid="_x0000_s1026" type="#_x0000_t32" style="position:absolute;margin-left:112.8pt;margin-top:321pt;width:101.1pt;height:21.45pt;z-index:2518138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812864" behindDoc="0" locked="0" layoutInCell="1" allowOverlap="1" wp14:anchorId="34AC5DC3" wp14:editId="5395C4D3">
                <wp:simplePos x="0" y="0"/>
                <wp:positionH relativeFrom="column">
                  <wp:posOffset>1370058</wp:posOffset>
                </wp:positionH>
                <wp:positionV relativeFrom="paragraph">
                  <wp:posOffset>3066936</wp:posOffset>
                </wp:positionV>
                <wp:extent cx="1362571" cy="258709"/>
                <wp:effectExtent l="38100" t="0" r="28575" b="84455"/>
                <wp:wrapNone/>
                <wp:docPr id="443456998"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7A5EC2D" id="直接箭头连接符 13" o:spid="_x0000_s1026" type="#_x0000_t32" style="position:absolute;margin-left:107.9pt;margin-top:241.5pt;width:107.3pt;height:20.35pt;flip:x;z-index:25181286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811840" behindDoc="0" locked="0" layoutInCell="1" allowOverlap="1" wp14:anchorId="33ACBB54" wp14:editId="049B55D8">
                <wp:simplePos x="0" y="0"/>
                <wp:positionH relativeFrom="column">
                  <wp:posOffset>205516</wp:posOffset>
                </wp:positionH>
                <wp:positionV relativeFrom="paragraph">
                  <wp:posOffset>3330594</wp:posOffset>
                </wp:positionV>
                <wp:extent cx="1617378" cy="727075"/>
                <wp:effectExtent l="0" t="0" r="20955" b="15875"/>
                <wp:wrapNone/>
                <wp:docPr id="783791990"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14BE5D69"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6612437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ACBB54" id="_x0000_s1113" style="position:absolute;margin-left:16.2pt;margin-top:262.25pt;width:127.35pt;height:57.25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">
                <v:textbox inset=",7.2pt,,7.2pt">
                  <w:txbxContent>
                    <w:p w14:paraId="14BE5D69"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6612437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04672" behindDoc="0" locked="0" layoutInCell="1" allowOverlap="1" wp14:anchorId="5638E827" wp14:editId="602F1235">
                <wp:simplePos x="0" y="0"/>
                <wp:positionH relativeFrom="column">
                  <wp:posOffset>1885315</wp:posOffset>
                </wp:positionH>
                <wp:positionV relativeFrom="paragraph">
                  <wp:posOffset>3326130</wp:posOffset>
                </wp:positionV>
                <wp:extent cx="1714500" cy="727075"/>
                <wp:effectExtent l="0" t="0" r="0" b="0"/>
                <wp:wrapNone/>
                <wp:docPr id="1782674444"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3D735EDC"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0E0AFC1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38E827" id="_x0000_s1114" style="position:absolute;margin-left:148.45pt;margin-top:261.9pt;width:135pt;height:57.2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">
                <v:textbox inset=",7.2pt,,7.2pt">
                  <w:txbxContent>
                    <w:p w14:paraId="3D735EDC"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0E0AFC1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02624" behindDoc="0" locked="0" layoutInCell="1" allowOverlap="1" wp14:anchorId="08DA66A1" wp14:editId="3D9FED21">
                <wp:simplePos x="0" y="0"/>
                <wp:positionH relativeFrom="column">
                  <wp:posOffset>2916555</wp:posOffset>
                </wp:positionH>
                <wp:positionV relativeFrom="paragraph">
                  <wp:posOffset>243205</wp:posOffset>
                </wp:positionV>
                <wp:extent cx="2228850" cy="715010"/>
                <wp:effectExtent l="0" t="0" r="0" b="8890"/>
                <wp:wrapNone/>
                <wp:docPr id="165552870"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1ACD09A4"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46F7962B"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DA66A1" id="_x0000_s1115" style="position:absolute;margin-left:229.65pt;margin-top:19.15pt;width:175.5pt;height:56.3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">
                <v:textbox inset=",7.2pt,,7.2pt">
                  <w:txbxContent>
                    <w:p w14:paraId="1ACD09A4"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46F7962B"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01600" behindDoc="0" locked="0" layoutInCell="1" allowOverlap="1" wp14:anchorId="3B58DF22" wp14:editId="5B74F484">
                <wp:simplePos x="0" y="0"/>
                <wp:positionH relativeFrom="column">
                  <wp:posOffset>343535</wp:posOffset>
                </wp:positionH>
                <wp:positionV relativeFrom="paragraph">
                  <wp:posOffset>243205</wp:posOffset>
                </wp:positionV>
                <wp:extent cx="2228850" cy="715645"/>
                <wp:effectExtent l="0" t="0" r="0" b="8255"/>
                <wp:wrapNone/>
                <wp:docPr id="353739174"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3C2BB11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B58DF22" id="_x0000_s1116" style="position:absolute;margin-left:27.05pt;margin-top:19.15pt;width:175.5pt;height:56.35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">
                <v:textbox inset=",7.2pt,,7.2pt">
                  <w:txbxContent>
                    <w:p w14:paraId="3C2BB11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807744" behindDoc="0" locked="0" layoutInCell="1" allowOverlap="1" wp14:anchorId="30D54BA3" wp14:editId="01C38456">
                <wp:simplePos x="0" y="0"/>
                <wp:positionH relativeFrom="column">
                  <wp:posOffset>-681990</wp:posOffset>
                </wp:positionH>
                <wp:positionV relativeFrom="paragraph">
                  <wp:posOffset>5502910</wp:posOffset>
                </wp:positionV>
                <wp:extent cx="1371600" cy="339090"/>
                <wp:effectExtent l="0" t="514350" r="0" b="518160"/>
                <wp:wrapNone/>
                <wp:docPr id="1841316713"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0158DAF2" w14:textId="77777777" w:rsidR="00F50E98" w:rsidRPr="00C27B22" w:rsidRDefault="00F50E98" w:rsidP="00F50E98">
                            <w:pPr>
                              <w:jc w:val="center"/>
                              <w:rPr>
                                <w:lang w:val="en"/>
                              </w:rPr>
                            </w:pPr>
                            <w:r w:rsidRPr="00C27B22">
                              <w:rPr>
                                <w:lang w:val="en"/>
                              </w:rPr>
                              <w:t>Included</w:t>
                            </w:r>
                          </w:p>
                          <w:p w14:paraId="48D42E7C"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0D54BA3" id="_x0000_s1117" style="position:absolute;margin-left:-53.7pt;margin-top:433.3pt;width:108pt;height:26.7pt;rotation:-90;z-index:251807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" fillcolor="#ccecff">
                <v:textbox style="layout-flow:vertical;mso-layout-flow-alt:bottom-to-top" inset="3.6pt,,3.6pt">
                  <w:txbxContent>
                    <w:p w14:paraId="0158DAF2" w14:textId="77777777" w:rsidR="00F50E98" w:rsidRPr="00C27B22" w:rsidRDefault="00F50E98" w:rsidP="00F50E98">
                      <w:pPr>
                        <w:jc w:val="center"/>
                        <w:rPr>
                          <w:lang w:val="en"/>
                        </w:rPr>
                      </w:pPr>
                      <w:r w:rsidRPr="00C27B22">
                        <w:rPr>
                          <w:lang w:val="en"/>
                        </w:rPr>
                        <w:t>Included</w:t>
                      </w:r>
                    </w:p>
                    <w:p w14:paraId="48D42E7C"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808768" behindDoc="0" locked="0" layoutInCell="1" allowOverlap="1" wp14:anchorId="44B87BBB" wp14:editId="746FA061">
                <wp:simplePos x="0" y="0"/>
                <wp:positionH relativeFrom="column">
                  <wp:posOffset>-681990</wp:posOffset>
                </wp:positionH>
                <wp:positionV relativeFrom="paragraph">
                  <wp:posOffset>702310</wp:posOffset>
                </wp:positionV>
                <wp:extent cx="1371600" cy="339090"/>
                <wp:effectExtent l="0" t="514350" r="0" b="518160"/>
                <wp:wrapNone/>
                <wp:docPr id="469645514"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47480C6B" w14:textId="77777777" w:rsidR="00F50E98" w:rsidRPr="00C27B22" w:rsidRDefault="00F50E98" w:rsidP="00F50E98">
                            <w:pPr>
                              <w:jc w:val="center"/>
                              <w:rPr>
                                <w:lang w:val="en"/>
                              </w:rPr>
                            </w:pPr>
                            <w:r w:rsidRPr="00C27B22">
                              <w:rPr>
                                <w:lang w:val="en"/>
                              </w:rPr>
                              <w:t>Identification</w:t>
                            </w:r>
                          </w:p>
                          <w:p w14:paraId="3211448E"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4B87BBB" id="_x0000_s1118" style="position:absolute;margin-left:-53.7pt;margin-top:55.3pt;width:108pt;height:26.7pt;rotation:-9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" fillcolor="#ccecff">
                <v:textbox style="layout-flow:vertical;mso-layout-flow-alt:bottom-to-top" inset="3.6pt,,3.6pt">
                  <w:txbxContent>
                    <w:p w14:paraId="47480C6B" w14:textId="77777777" w:rsidR="00F50E98" w:rsidRPr="00C27B22" w:rsidRDefault="00F50E98" w:rsidP="00F50E98">
                      <w:pPr>
                        <w:jc w:val="center"/>
                        <w:rPr>
                          <w:lang w:val="en"/>
                        </w:rPr>
                      </w:pPr>
                      <w:r w:rsidRPr="00C27B22">
                        <w:rPr>
                          <w:lang w:val="en"/>
                        </w:rPr>
                        <w:t>Identification</w:t>
                      </w:r>
                    </w:p>
                    <w:p w14:paraId="3211448E"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810816" behindDoc="0" locked="0" layoutInCell="1" allowOverlap="1" wp14:anchorId="7968AC36" wp14:editId="3FA380F0">
                <wp:simplePos x="0" y="0"/>
                <wp:positionH relativeFrom="column">
                  <wp:posOffset>-681355</wp:posOffset>
                </wp:positionH>
                <wp:positionV relativeFrom="paragraph">
                  <wp:posOffset>2302510</wp:posOffset>
                </wp:positionV>
                <wp:extent cx="1371600" cy="339090"/>
                <wp:effectExtent l="0" t="514350" r="0" b="518160"/>
                <wp:wrapNone/>
                <wp:docPr id="392883923"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51E96B3E"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968AC36" id="_x0000_s1119" style="position:absolute;margin-left:-53.65pt;margin-top:181.3pt;width:108pt;height:26.7pt;rotation:-90;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022xMTMCAABfBAAADgAAAAAAAAAAAAAA&#10;AAAuAgAAZHJzL2Uyb0RvYy54bWxQSwECLQAUAAYACAAAACEA9zNyW+AAAAAKAQAADwAAAAAAAAAA&#10;AAAAAACNBAAAZHJzL2Rvd25yZXYueG1sUEsFBgAAAAAEAAQA8wAAAJoFAAAAAA==&#10;" fillcolor="#ccecff">
                <v:textbox style="layout-flow:vertical;mso-layout-flow-alt:bottom-to-top" inset="3.6pt,,3.6pt">
                  <w:txbxContent>
                    <w:p w14:paraId="51E96B3E"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2EDFA1B6" w14:textId="77777777" w:rsidR="00F50E98" w:rsidRPr="00926911" w:rsidRDefault="00F50E98" w:rsidP="00F50E98">
      <w:r>
        <w:rPr>
          <w:noProof/>
        </w:rPr>
        <mc:AlternateContent>
          <mc:Choice Requires="wps">
            <w:drawing>
              <wp:anchor distT="0" distB="0" distL="114300" distR="114300" simplePos="0" relativeHeight="251796480" behindDoc="0" locked="0" layoutInCell="1" allowOverlap="1" wp14:anchorId="7E96519F" wp14:editId="67C64A2E">
                <wp:simplePos x="0" y="0"/>
                <wp:positionH relativeFrom="column">
                  <wp:posOffset>1419225</wp:posOffset>
                </wp:positionH>
                <wp:positionV relativeFrom="paragraph">
                  <wp:posOffset>994410</wp:posOffset>
                </wp:positionV>
                <wp:extent cx="2771775" cy="666750"/>
                <wp:effectExtent l="0" t="0" r="28575" b="19050"/>
                <wp:wrapNone/>
                <wp:docPr id="765257015"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37655A11"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463D0E34"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96519F" id="_x0000_s1120" style="position:absolute;margin-left:111.75pt;margin-top:78.3pt;width:218.25pt;height:52.5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">
                <v:textbox inset=",7.2pt,,7.2pt">
                  <w:txbxContent>
                    <w:p w14:paraId="37655A11"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463D0E34"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14912" behindDoc="0" locked="0" layoutInCell="1" allowOverlap="1" wp14:anchorId="3D18A5A5" wp14:editId="75978A19">
                <wp:simplePos x="0" y="0"/>
                <wp:positionH relativeFrom="column">
                  <wp:posOffset>2686050</wp:posOffset>
                </wp:positionH>
                <wp:positionV relativeFrom="paragraph">
                  <wp:posOffset>3604260</wp:posOffset>
                </wp:positionV>
                <wp:extent cx="9525" cy="257175"/>
                <wp:effectExtent l="76200" t="0" r="66675" b="47625"/>
                <wp:wrapNone/>
                <wp:docPr id="1883172484"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174D2C6" id="直接箭头连接符 12" o:spid="_x0000_s1026" type="#_x0000_t32" style="position:absolute;margin-left:211.5pt;margin-top:283.8pt;width:.75pt;height:20.25pt;flip:x;z-index:25181491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806720" behindDoc="0" locked="0" layoutInCell="1" allowOverlap="1" wp14:anchorId="5199D525" wp14:editId="1592D438">
                <wp:simplePos x="0" y="0"/>
                <wp:positionH relativeFrom="column">
                  <wp:posOffset>1894840</wp:posOffset>
                </wp:positionH>
                <wp:positionV relativeFrom="paragraph">
                  <wp:posOffset>3830955</wp:posOffset>
                </wp:positionV>
                <wp:extent cx="1714500" cy="727075"/>
                <wp:effectExtent l="0" t="0" r="0" b="0"/>
                <wp:wrapNone/>
                <wp:docPr id="1689593580"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2AEDA4A3"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79D1C58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199D525" id="_x0000_s1121" style="position:absolute;margin-left:149.2pt;margin-top:301.65pt;width:135pt;height:57.2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">
                <v:textbox inset=",7.2pt,,7.2pt">
                  <w:txbxContent>
                    <w:p w14:paraId="2AEDA4A3"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79D1C58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00576" behindDoc="0" locked="0" layoutInCell="1" allowOverlap="1" wp14:anchorId="3CE431C6" wp14:editId="19565312">
                <wp:simplePos x="0" y="0"/>
                <wp:positionH relativeFrom="column">
                  <wp:posOffset>2742565</wp:posOffset>
                </wp:positionH>
                <wp:positionV relativeFrom="paragraph">
                  <wp:posOffset>4453890</wp:posOffset>
                </wp:positionV>
                <wp:extent cx="0" cy="342900"/>
                <wp:effectExtent l="76200" t="0" r="57150" b="38100"/>
                <wp:wrapNone/>
                <wp:docPr id="1762050556"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32C23AF" id="直接箭头连接符 11" o:spid="_x0000_s1026" type="#_x0000_t32" style="position:absolute;margin-left:215.95pt;margin-top:350.7pt;width:0;height:27pt;z-index:2518005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798528" behindDoc="0" locked="0" layoutInCell="1" allowOverlap="1" wp14:anchorId="1FBDA0B9" wp14:editId="48CBA21D">
                <wp:simplePos x="0" y="0"/>
                <wp:positionH relativeFrom="column">
                  <wp:posOffset>1866900</wp:posOffset>
                </wp:positionH>
                <wp:positionV relativeFrom="paragraph">
                  <wp:posOffset>4806315</wp:posOffset>
                </wp:positionV>
                <wp:extent cx="1714500" cy="914400"/>
                <wp:effectExtent l="0" t="0" r="0" b="0"/>
                <wp:wrapNone/>
                <wp:docPr id="2065490031"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7ED42A51"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2C6868A0"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FBDA0B9" id="_x0000_s1122" style="position:absolute;margin-left:147pt;margin-top:378.45pt;width:135pt;height:1in;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">
                <v:textbox inset=",7.2pt,,7.2pt">
                  <w:txbxContent>
                    <w:p w14:paraId="7ED42A51"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2C6868A0"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95456" behindDoc="0" locked="0" layoutInCell="1" allowOverlap="1" wp14:anchorId="47170242" wp14:editId="58BE8201">
                <wp:simplePos x="0" y="0"/>
                <wp:positionH relativeFrom="column">
                  <wp:posOffset>3333115</wp:posOffset>
                </wp:positionH>
                <wp:positionV relativeFrom="paragraph">
                  <wp:posOffset>486410</wp:posOffset>
                </wp:positionV>
                <wp:extent cx="0" cy="457200"/>
                <wp:effectExtent l="76200" t="0" r="38100" b="38100"/>
                <wp:wrapNone/>
                <wp:docPr id="1635445314"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E9D9BE2" id="直接箭头连接符 20" o:spid="_x0000_s1026" type="#_x0000_t32" style="position:absolute;margin-left:262.45pt;margin-top:38.3pt;width:0;height:36pt;z-index:25179545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794432" behindDoc="0" locked="0" layoutInCell="1" allowOverlap="1" wp14:anchorId="1F8E4D03" wp14:editId="312D2E1A">
                <wp:simplePos x="0" y="0"/>
                <wp:positionH relativeFrom="column">
                  <wp:posOffset>1961515</wp:posOffset>
                </wp:positionH>
                <wp:positionV relativeFrom="paragraph">
                  <wp:posOffset>492760</wp:posOffset>
                </wp:positionV>
                <wp:extent cx="0" cy="457200"/>
                <wp:effectExtent l="76200" t="0" r="38100" b="38100"/>
                <wp:wrapNone/>
                <wp:docPr id="1807369251"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2080533" id="直接箭头连接符 21" o:spid="_x0000_s1026" type="#_x0000_t32" style="position:absolute;margin-left:154.45pt;margin-top:38.8pt;width:0;height:36pt;z-index:2517944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797504" behindDoc="0" locked="0" layoutInCell="1" allowOverlap="1" wp14:anchorId="2D4E7643" wp14:editId="361BA183">
                <wp:simplePos x="0" y="0"/>
                <wp:positionH relativeFrom="column">
                  <wp:posOffset>1860550</wp:posOffset>
                </wp:positionH>
                <wp:positionV relativeFrom="paragraph">
                  <wp:posOffset>1795780</wp:posOffset>
                </wp:positionV>
                <wp:extent cx="1670050" cy="571500"/>
                <wp:effectExtent l="0" t="0" r="6350" b="0"/>
                <wp:wrapNone/>
                <wp:docPr id="1234519208"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79F6A0C7"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0582F1C0"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4E7643" id="_x0000_s1123" style="position:absolute;margin-left:146.5pt;margin-top:141.4pt;width:131.5pt;height:45pt;z-index:251797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">
                <v:textbox inset=",7.2pt,,7.2pt">
                  <w:txbxContent>
                    <w:p w14:paraId="79F6A0C7"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0582F1C0"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799552" behindDoc="0" locked="0" layoutInCell="1" allowOverlap="1" wp14:anchorId="5D0FE8C4" wp14:editId="4661A0A9">
                <wp:simplePos x="0" y="0"/>
                <wp:positionH relativeFrom="column">
                  <wp:posOffset>2713990</wp:posOffset>
                </wp:positionH>
                <wp:positionV relativeFrom="paragraph">
                  <wp:posOffset>2372995</wp:posOffset>
                </wp:positionV>
                <wp:extent cx="0" cy="457200"/>
                <wp:effectExtent l="76200" t="0" r="38100" b="38100"/>
                <wp:wrapNone/>
                <wp:docPr id="299967055"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15AE635" id="直接箭头连接符 14" o:spid="_x0000_s1026" type="#_x0000_t32" style="position:absolute;margin-left:213.7pt;margin-top:186.85pt;width:0;height:36pt;z-index:25179955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5EA05F65" w14:textId="77777777" w:rsidR="00F50E98" w:rsidRDefault="00F50E98" w:rsidP="00F50E98"/>
    <w:p w14:paraId="49789F26" w14:textId="77777777" w:rsidR="00F50E98" w:rsidRDefault="00F50E98" w:rsidP="00F50E98"/>
    <w:p w14:paraId="337E5F81" w14:textId="77777777" w:rsidR="00F50E98" w:rsidRDefault="00F50E98" w:rsidP="00F50E98"/>
    <w:p w14:paraId="1222A485"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560E2ED3"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79272A71" w14:textId="77777777" w:rsidR="00F50E98" w:rsidRPr="006412DE" w:rsidRDefault="00F50E98" w:rsidP="00F50E98"/>
    <w:p w14:paraId="6E94306D" w14:textId="77777777" w:rsidR="00F50E98" w:rsidRPr="006412DE" w:rsidRDefault="00F50E98" w:rsidP="00F50E98"/>
    <w:p w14:paraId="4612BDB5" w14:textId="77777777" w:rsidR="00F50E98" w:rsidRPr="006412DE" w:rsidRDefault="00F50E98" w:rsidP="00F50E98"/>
    <w:p w14:paraId="5804A92F" w14:textId="77777777" w:rsidR="00F50E98" w:rsidRPr="006412DE" w:rsidRDefault="00F50E98" w:rsidP="00F50E98"/>
    <w:p w14:paraId="45DB6783"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0D1ED499"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72CEBA69" w14:textId="77777777" w:rsidR="00F50E98" w:rsidRPr="008A2FA2" w:rsidRDefault="00F50E98" w:rsidP="00F50E98">
      <w:pPr>
        <w:pStyle w:val="NoSpacing"/>
        <w:jc w:val="center"/>
        <w:rPr>
          <w:rStyle w:val="SubtleEmphasis"/>
          <w:i w:val="0"/>
          <w:iCs w:val="0"/>
        </w:rPr>
      </w:pPr>
      <w:hyperlink r:id="rId18" w:history="1">
        <w:r w:rsidRPr="008A2FA2">
          <w:rPr>
            <w:rStyle w:val="SubtleEmphasis"/>
          </w:rPr>
          <w:t>270328700@yoobeestudent.ac.nz</w:t>
        </w:r>
      </w:hyperlink>
      <w:r w:rsidRPr="008A2FA2">
        <w:rPr>
          <w:rStyle w:val="SubtleEmphasis"/>
        </w:rPr>
        <w:t xml:space="preserve">, </w:t>
      </w:r>
      <w:hyperlink r:id="rId19" w:history="1">
        <w:r w:rsidRPr="008A2FA2">
          <w:rPr>
            <w:rStyle w:val="SubtleEmphasis"/>
          </w:rPr>
          <w:t>fs@imady.com</w:t>
        </w:r>
      </w:hyperlink>
    </w:p>
    <w:p w14:paraId="7FD23D42" w14:textId="77777777" w:rsidR="00F50E98" w:rsidRPr="006412DE" w:rsidRDefault="00F50E98" w:rsidP="00F50E98"/>
    <w:p w14:paraId="3F851B91" w14:textId="77777777" w:rsidR="00F50E98" w:rsidRPr="006412DE" w:rsidRDefault="00F50E98" w:rsidP="00F50E98"/>
    <w:p w14:paraId="707F56A0" w14:textId="77777777" w:rsidR="00F50E98" w:rsidRPr="006412DE" w:rsidRDefault="00F50E98" w:rsidP="00F50E98">
      <w:r>
        <w:softHyphen/>
      </w:r>
      <w:r>
        <w:softHyphen/>
      </w:r>
      <w:r>
        <w:softHyphen/>
      </w:r>
    </w:p>
    <w:p w14:paraId="602B26DE" w14:textId="77777777" w:rsidR="00F50E98" w:rsidRPr="006412DE" w:rsidRDefault="00F50E98" w:rsidP="00F50E98"/>
    <w:p w14:paraId="727EFE78" w14:textId="77777777" w:rsidR="00F50E98" w:rsidRPr="006412DE" w:rsidRDefault="00F50E98" w:rsidP="00F50E98"/>
    <w:p w14:paraId="0CF52A0C" w14:textId="77777777" w:rsidR="00F50E98" w:rsidRPr="006412DE" w:rsidRDefault="00F50E98" w:rsidP="00F50E98"/>
    <w:p w14:paraId="345AC9EE"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1A017273" w14:textId="77777777" w:rsidR="00F50E98" w:rsidRPr="008A2FA2" w:rsidRDefault="00F50E98" w:rsidP="00F50E98">
      <w:pPr>
        <w:pStyle w:val="NoSpacing"/>
        <w:jc w:val="center"/>
        <w:rPr>
          <w:rStyle w:val="SubtleEmphasis"/>
        </w:rPr>
      </w:pPr>
      <w:r w:rsidRPr="008A2FA2">
        <w:rPr>
          <w:rStyle w:val="SubtleEmphasis"/>
        </w:rPr>
        <w:t>Supervisory team:</w:t>
      </w:r>
    </w:p>
    <w:p w14:paraId="44906817" w14:textId="77777777" w:rsidR="00F50E98" w:rsidRPr="008A2FA2" w:rsidRDefault="00F50E98" w:rsidP="00F50E98">
      <w:pPr>
        <w:pStyle w:val="NoSpacing"/>
        <w:jc w:val="center"/>
        <w:rPr>
          <w:rStyle w:val="SubtleEmphasis"/>
        </w:rPr>
      </w:pPr>
      <w:r w:rsidRPr="008A2FA2">
        <w:rPr>
          <w:rStyle w:val="SubtleEmphasis"/>
        </w:rPr>
        <w:t>Arun Kumar</w:t>
      </w:r>
    </w:p>
    <w:p w14:paraId="72F60AAD" w14:textId="77777777" w:rsidR="00F50E98" w:rsidRPr="006412DE" w:rsidRDefault="00F50E98" w:rsidP="00F50E98"/>
    <w:p w14:paraId="64048442" w14:textId="77777777" w:rsidR="00F50E98" w:rsidRPr="006412DE" w:rsidRDefault="00F50E98" w:rsidP="00F50E98"/>
    <w:sdt>
      <w:sdtPr>
        <w:rPr>
          <w:rFonts w:eastAsia="SimSun"/>
          <w:color w:val="auto"/>
          <w:sz w:val="22"/>
          <w:szCs w:val="22"/>
        </w:rPr>
        <w:id w:val="323093799"/>
        <w:docPartObj>
          <w:docPartGallery w:val="Table of Contents"/>
          <w:docPartUnique/>
        </w:docPartObj>
      </w:sdtPr>
      <w:sdtEndPr>
        <w:rPr>
          <w:b/>
          <w:bCs/>
          <w:noProof/>
        </w:rPr>
      </w:sdtEndPr>
      <w:sdtContent>
        <w:p w14:paraId="1C52CA18" w14:textId="77777777" w:rsidR="00F50E98" w:rsidRPr="00A677B3" w:rsidRDefault="00F50E98" w:rsidP="00F50E98">
          <w:pPr>
            <w:pStyle w:val="TOCHeading"/>
            <w:numPr>
              <w:ilvl w:val="0"/>
              <w:numId w:val="0"/>
            </w:numPr>
            <w:rPr>
              <w:b/>
              <w:bCs/>
            </w:rPr>
          </w:pPr>
          <w:r w:rsidRPr="00A677B3">
            <w:rPr>
              <w:b/>
              <w:bCs/>
            </w:rPr>
            <w:t>Contents</w:t>
          </w:r>
        </w:p>
        <w:p w14:paraId="2F1FC6B3"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71167B8B"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068E7E6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239324E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5EFABD2E"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543867B3"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12EF1DA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7A50C75C"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07FD09C3"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116C42B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0147A419"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346F091B"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22BD293A"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4DE361EF"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2730F770"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1C914B2C"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0CFD9567"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77594FA8"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3851C58F"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3414DD96"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1F8586C8" w14:textId="77777777" w:rsidR="00F50E98" w:rsidRDefault="00F50E98" w:rsidP="00F50E98">
          <w:r>
            <w:rPr>
              <w:b/>
              <w:bCs/>
              <w:noProof/>
            </w:rPr>
            <w:lastRenderedPageBreak/>
            <w:fldChar w:fldCharType="end"/>
          </w:r>
        </w:p>
      </w:sdtContent>
    </w:sdt>
    <w:p w14:paraId="60905E7A" w14:textId="77777777" w:rsidR="00F50E98" w:rsidRDefault="00F50E98" w:rsidP="00F50E98"/>
    <w:p w14:paraId="1D855486" w14:textId="77777777" w:rsidR="00F50E98" w:rsidRDefault="00F50E98" w:rsidP="00F50E98"/>
    <w:p w14:paraId="1F08693B" w14:textId="77777777" w:rsidR="00F50E98" w:rsidRDefault="00F50E98" w:rsidP="00F50E98">
      <w:r>
        <w:br w:type="page"/>
      </w:r>
    </w:p>
    <w:p w14:paraId="20B9BA07" w14:textId="77777777" w:rsidR="00F50E98" w:rsidRPr="00646337" w:rsidRDefault="00F50E98" w:rsidP="00F50E98">
      <w:pPr>
        <w:pStyle w:val="Heading1"/>
      </w:pPr>
      <w:r w:rsidRPr="00646337">
        <w:lastRenderedPageBreak/>
        <w:t>Abstract</w:t>
      </w:r>
    </w:p>
    <w:p w14:paraId="10225DDC"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1177870F"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3184FE87" w14:textId="77777777" w:rsidR="00F50E98" w:rsidRDefault="00F50E98" w:rsidP="00F50E98"/>
    <w:p w14:paraId="56253DBC"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6DBE3414" w14:textId="77777777" w:rsidR="00F50E98" w:rsidRDefault="00F50E98" w:rsidP="00F50E98">
      <w:pPr>
        <w:rPr>
          <w:lang w:val="en-US"/>
        </w:rPr>
      </w:pPr>
    </w:p>
    <w:p w14:paraId="34E0DADA" w14:textId="77777777" w:rsidR="00F50E98" w:rsidRDefault="00F50E98" w:rsidP="00F50E98">
      <w:pPr>
        <w:rPr>
          <w:lang w:val="en-US"/>
        </w:rPr>
      </w:pPr>
    </w:p>
    <w:p w14:paraId="3138B324" w14:textId="77777777" w:rsidR="00F50E98" w:rsidRDefault="00F50E98" w:rsidP="00F50E98">
      <w:pPr>
        <w:pStyle w:val="Heading1"/>
      </w:pPr>
      <w:r w:rsidRPr="00AF4DF8">
        <w:t>Introduction</w:t>
      </w:r>
    </w:p>
    <w:p w14:paraId="673D2CAA"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30E765A1"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38328C3C"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063A9CDD"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11A06D34" w14:textId="77777777" w:rsidR="00F50E98" w:rsidRDefault="00F50E98" w:rsidP="00F50E98">
      <w:pPr>
        <w:rPr>
          <w:lang w:val="en-US"/>
        </w:rPr>
      </w:pPr>
    </w:p>
    <w:p w14:paraId="528A3018" w14:textId="77777777" w:rsidR="00F50E98" w:rsidRPr="00E82D88" w:rsidRDefault="00F50E98" w:rsidP="00F50E98">
      <w:pPr>
        <w:rPr>
          <w:lang w:val="en-US"/>
        </w:rPr>
      </w:pPr>
      <w:r w:rsidRPr="00E82D88">
        <w:rPr>
          <w:lang w:val="en-US"/>
        </w:rPr>
        <w:t xml:space="preserve"> </w:t>
      </w:r>
    </w:p>
    <w:p w14:paraId="1A63D825" w14:textId="77777777" w:rsidR="00F50E98" w:rsidRPr="00505AEB" w:rsidRDefault="00F50E98" w:rsidP="00F50E98">
      <w:pPr>
        <w:rPr>
          <w:lang w:val="en-US"/>
        </w:rPr>
      </w:pPr>
    </w:p>
    <w:p w14:paraId="0367CB9A" w14:textId="77777777" w:rsidR="00F50E98" w:rsidRDefault="00F50E98" w:rsidP="00F50E98">
      <w:pPr>
        <w:pStyle w:val="Heading1"/>
      </w:pPr>
      <w:r w:rsidRPr="00926911">
        <w:t>Literature Review</w:t>
      </w:r>
    </w:p>
    <w:p w14:paraId="3FFA8359"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088DD436"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4412DE27"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22E16366" w14:textId="77777777" w:rsidR="00F50E98" w:rsidRDefault="00F50E98" w:rsidP="00F50E98">
      <w:pPr>
        <w:pStyle w:val="ListParagraph"/>
        <w:numPr>
          <w:ilvl w:val="0"/>
          <w:numId w:val="11"/>
        </w:numPr>
        <w:rPr>
          <w:lang w:eastAsia="zh-CN"/>
        </w:rPr>
      </w:pPr>
      <w:r>
        <w:rPr>
          <w:lang w:eastAsia="zh-CN"/>
        </w:rPr>
        <w:t>C-ITS</w:t>
      </w:r>
    </w:p>
    <w:p w14:paraId="3BAF02BE"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4408FFD3"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284B2276" w14:textId="77777777" w:rsidR="00F50E98" w:rsidRDefault="00F50E98" w:rsidP="00F50E98">
      <w:pPr>
        <w:pStyle w:val="ListParagraph"/>
        <w:numPr>
          <w:ilvl w:val="0"/>
          <w:numId w:val="11"/>
        </w:numPr>
        <w:rPr>
          <w:lang w:eastAsia="zh-CN"/>
        </w:rPr>
      </w:pPr>
      <w:r>
        <w:rPr>
          <w:lang w:eastAsia="zh-CN"/>
        </w:rPr>
        <w:t>AI and ML</w:t>
      </w:r>
    </w:p>
    <w:p w14:paraId="6575D66A"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74AFA0A2"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10B257EC"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24E3AFF5"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4DE21ED2"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76C54FCD" w14:textId="77777777" w:rsidR="00F50E98" w:rsidRDefault="00F50E98" w:rsidP="00F50E98">
      <w:pPr>
        <w:pStyle w:val="ListParagraph"/>
        <w:numPr>
          <w:ilvl w:val="0"/>
          <w:numId w:val="11"/>
        </w:numPr>
      </w:pPr>
      <w:r>
        <w:t>Autonomous Driving</w:t>
      </w:r>
    </w:p>
    <w:p w14:paraId="0A9372CC"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55A7B162"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1D4CDC10"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28A31506" w14:textId="77777777" w:rsidR="00F50E98" w:rsidRDefault="00F50E98" w:rsidP="00F50E98"/>
    <w:p w14:paraId="136A5E66" w14:textId="77777777" w:rsidR="00F50E98" w:rsidRPr="00DB2C44" w:rsidRDefault="00F50E98" w:rsidP="00F50E98"/>
    <w:p w14:paraId="72B43303" w14:textId="77777777" w:rsidR="00F50E98" w:rsidRPr="00926911" w:rsidRDefault="00F50E98" w:rsidP="00F50E98">
      <w:pPr>
        <w:pStyle w:val="Heading1"/>
      </w:pPr>
      <w:r w:rsidRPr="00926911">
        <w:lastRenderedPageBreak/>
        <w:t>Overview of Dublin Bus ITS Implementation</w:t>
      </w:r>
    </w:p>
    <w:p w14:paraId="0615F0A1"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12BD11C1"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7A5ED49A"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230F20B1"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1665ECD0" w14:textId="77777777" w:rsidR="00F50E98" w:rsidRPr="00926911" w:rsidRDefault="00F50E98" w:rsidP="00F50E98"/>
    <w:p w14:paraId="5F3A981D" w14:textId="77777777" w:rsidR="00F50E98" w:rsidRDefault="00F50E98" w:rsidP="00F50E98">
      <w:pPr>
        <w:pStyle w:val="Heading2"/>
      </w:pPr>
      <w:r w:rsidRPr="00926911">
        <w:t>Electronic Ticket Machines (ETM)</w:t>
      </w:r>
    </w:p>
    <w:p w14:paraId="65EA8559"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710A87FD"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3C0FDAE3"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474D188C" w14:textId="77777777" w:rsidR="00F50E98" w:rsidRPr="00CB4F54" w:rsidRDefault="00F50E98" w:rsidP="00F50E98">
      <w:pPr>
        <w:rPr>
          <w:lang w:val="en-US"/>
        </w:rPr>
      </w:pPr>
    </w:p>
    <w:p w14:paraId="73B383C7" w14:textId="77777777" w:rsidR="00F50E98" w:rsidRDefault="00F50E98" w:rsidP="00F50E98">
      <w:pPr>
        <w:pStyle w:val="Heading2"/>
      </w:pPr>
      <w:r w:rsidRPr="00926911">
        <w:t>Integrated Ticketing</w:t>
      </w:r>
      <w:r>
        <w:t xml:space="preserve"> System</w:t>
      </w:r>
    </w:p>
    <w:p w14:paraId="48D37017"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727FF380" w14:textId="77777777" w:rsidR="00F50E98" w:rsidRDefault="00F50E98" w:rsidP="00F50E98"/>
    <w:p w14:paraId="31AD6AD7"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64E87EF6" w14:textId="77777777" w:rsidR="00F50E98" w:rsidRDefault="00F50E98" w:rsidP="00F50E98"/>
    <w:p w14:paraId="465BA0CC" w14:textId="77777777" w:rsidR="00F50E98" w:rsidRDefault="00F50E98" w:rsidP="00F50E98">
      <w:pPr>
        <w:pStyle w:val="Heading2"/>
      </w:pPr>
      <w:r w:rsidRPr="00926911">
        <w:t>Automatic Vehicle Location (AVL)</w:t>
      </w:r>
    </w:p>
    <w:p w14:paraId="44348E7F"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2F4B768E" w14:textId="77777777" w:rsidR="00F50E98" w:rsidRPr="00972D4E" w:rsidRDefault="00F50E98" w:rsidP="00F50E98"/>
    <w:p w14:paraId="7D0FE5F2" w14:textId="77777777" w:rsidR="00F50E98" w:rsidRDefault="00F50E98" w:rsidP="00F50E98">
      <w:pPr>
        <w:pStyle w:val="Heading2"/>
      </w:pPr>
      <w:r w:rsidRPr="00926911">
        <w:t>Control Centre operations</w:t>
      </w:r>
    </w:p>
    <w:p w14:paraId="65F5763D"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14C5EFC9"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088C9B89"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15377C03" w14:textId="77777777" w:rsidR="00F50E98" w:rsidRPr="00EA2261" w:rsidRDefault="00F50E98" w:rsidP="00F50E98"/>
    <w:p w14:paraId="0C9D3D22" w14:textId="77777777" w:rsidR="00F50E98" w:rsidRDefault="00F50E98" w:rsidP="00F50E98">
      <w:pPr>
        <w:pStyle w:val="Heading2"/>
      </w:pPr>
      <w:r w:rsidRPr="00926911">
        <w:t>Real-Time Passenger Information (RTPI)</w:t>
      </w:r>
    </w:p>
    <w:p w14:paraId="073F041E"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178DA04F"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2F4BAD06" w14:textId="77777777" w:rsidR="00F50E98" w:rsidRPr="00874241" w:rsidRDefault="00F50E98" w:rsidP="00F50E98"/>
    <w:p w14:paraId="05398D1C" w14:textId="77777777" w:rsidR="00F50E98" w:rsidRPr="00926911" w:rsidRDefault="00F50E98" w:rsidP="00F50E98">
      <w:pPr>
        <w:pStyle w:val="Heading2"/>
      </w:pPr>
      <w:r w:rsidRPr="00926911">
        <w:t>CCTV Integration and Other Developments</w:t>
      </w:r>
    </w:p>
    <w:p w14:paraId="0BE71B0E"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3C059E2F"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3E925075" w14:textId="77777777" w:rsidR="00F50E98" w:rsidRDefault="00F50E98" w:rsidP="00F50E98"/>
    <w:p w14:paraId="0E257B1D" w14:textId="77777777" w:rsidR="00F50E98" w:rsidRDefault="00F50E98" w:rsidP="00F50E98"/>
    <w:p w14:paraId="4EF0BC82" w14:textId="77777777" w:rsidR="00F50E98" w:rsidRDefault="00F50E98" w:rsidP="00F50E98"/>
    <w:p w14:paraId="047CB12E" w14:textId="77777777" w:rsidR="00F50E98" w:rsidRPr="00926911" w:rsidRDefault="00F50E98" w:rsidP="00F50E98">
      <w:pPr>
        <w:pStyle w:val="Heading2"/>
      </w:pPr>
      <w:r w:rsidRPr="00926911">
        <w:t>Traffic Signal Priority (TSP)</w:t>
      </w:r>
    </w:p>
    <w:p w14:paraId="3EA5DF0B"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7C6A7EB6"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1C8C0488"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429684FC"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23789E80"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65655E01" w14:textId="77777777" w:rsidR="00F50E98" w:rsidRDefault="00F50E98" w:rsidP="00F50E98"/>
    <w:p w14:paraId="7CD42D78" w14:textId="77777777" w:rsidR="00F50E98" w:rsidRPr="00926911" w:rsidRDefault="00F50E98" w:rsidP="00F50E98"/>
    <w:p w14:paraId="72E13E04" w14:textId="77777777" w:rsidR="00F50E98" w:rsidRPr="00926911" w:rsidRDefault="00F50E98" w:rsidP="00F50E98">
      <w:pPr>
        <w:pStyle w:val="Heading1"/>
      </w:pPr>
      <w:r w:rsidRPr="00926911">
        <w:t>Challenges and Benefits</w:t>
      </w:r>
    </w:p>
    <w:p w14:paraId="46150F2C"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30F3DE3B"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16A14FB5"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457B972A"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3162F9E1"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3D18FB7D" w14:textId="77777777" w:rsidR="00F50E98" w:rsidRDefault="00F50E98" w:rsidP="00F50E98"/>
    <w:p w14:paraId="0274C095" w14:textId="77777777" w:rsidR="00F50E98" w:rsidRPr="00926911" w:rsidRDefault="00F50E98" w:rsidP="00F50E98">
      <w:pPr>
        <w:pStyle w:val="Heading1"/>
      </w:pPr>
      <w:r w:rsidRPr="00926911">
        <w:t>Comparison with International Standards</w:t>
      </w:r>
    </w:p>
    <w:p w14:paraId="540CC342"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08AB9E7D"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3AEBCDEB" w14:textId="77777777" w:rsidR="00F50E98" w:rsidRDefault="00F50E98" w:rsidP="00F50E98"/>
    <w:p w14:paraId="0347862B" w14:textId="77777777" w:rsidR="00F50E98" w:rsidRPr="00926911" w:rsidRDefault="00F50E98" w:rsidP="00F50E98">
      <w:pPr>
        <w:pStyle w:val="Heading1"/>
      </w:pPr>
      <w:r w:rsidRPr="00926911">
        <w:t>Case Studies and Examples</w:t>
      </w:r>
    </w:p>
    <w:p w14:paraId="69F2D245"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2379992E" w14:textId="77777777" w:rsidR="00F50E98" w:rsidRDefault="00F50E98" w:rsidP="00F50E98">
      <w:r>
        <w:lastRenderedPageBreak/>
        <w:t xml:space="preserve">There are already enriched cases of practices and experiments for applying cutting edge techniques around the world at different levels. </w:t>
      </w:r>
    </w:p>
    <w:p w14:paraId="0AF64AB6"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259CE928"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0FA9707C" w14:textId="77777777" w:rsidR="00F50E98" w:rsidRDefault="00F50E98" w:rsidP="00F50E98"/>
    <w:p w14:paraId="724D0D6D" w14:textId="77777777" w:rsidR="00F50E98" w:rsidRPr="00926911" w:rsidRDefault="00F50E98" w:rsidP="00F50E98"/>
    <w:p w14:paraId="1108FA46" w14:textId="77777777" w:rsidR="00F50E98" w:rsidRPr="00926911" w:rsidRDefault="00F50E98" w:rsidP="00F50E98">
      <w:pPr>
        <w:pStyle w:val="Heading1"/>
      </w:pPr>
      <w:r w:rsidRPr="00926911">
        <w:t>Future Directions and Recommendations</w:t>
      </w:r>
    </w:p>
    <w:p w14:paraId="207603A8"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6A770EA8" w14:textId="77777777" w:rsidR="00F50E98" w:rsidRDefault="00F50E98" w:rsidP="00F50E98">
      <w:r>
        <w:t>To further enhance the ITS framework at Dublin Bus, the following actionable recommendations could be considered:</w:t>
      </w:r>
    </w:p>
    <w:p w14:paraId="747A3FEF" w14:textId="77777777" w:rsidR="00F50E98" w:rsidRDefault="00F50E98" w:rsidP="00F50E98">
      <w:pPr>
        <w:pStyle w:val="ListParagraph"/>
        <w:numPr>
          <w:ilvl w:val="0"/>
          <w:numId w:val="11"/>
        </w:numPr>
      </w:pPr>
      <w:r>
        <w:t xml:space="preserve">Cooperative Intelligent Transport Systems (C-ITS): </w:t>
      </w:r>
    </w:p>
    <w:p w14:paraId="10F3AC2A"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6F206FF1" w14:textId="77777777" w:rsidR="00F50E98" w:rsidRDefault="00F50E98" w:rsidP="00F50E98">
      <w:pPr>
        <w:pStyle w:val="ListParagraph"/>
        <w:numPr>
          <w:ilvl w:val="0"/>
          <w:numId w:val="11"/>
        </w:numPr>
      </w:pPr>
      <w:r>
        <w:lastRenderedPageBreak/>
        <w:t xml:space="preserve">AI and ML Technologies: </w:t>
      </w:r>
    </w:p>
    <w:p w14:paraId="4A736297"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479A2661" w14:textId="77777777" w:rsidR="00F50E98" w:rsidRDefault="00F50E98" w:rsidP="00F50E98">
      <w:pPr>
        <w:pStyle w:val="ListParagraph"/>
        <w:numPr>
          <w:ilvl w:val="0"/>
          <w:numId w:val="11"/>
        </w:numPr>
      </w:pPr>
      <w:r>
        <w:t xml:space="preserve">Autonomous Driving: </w:t>
      </w:r>
    </w:p>
    <w:p w14:paraId="7FBF23D0"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62CDD4D4" w14:textId="77777777" w:rsidR="00F50E98" w:rsidRDefault="00F50E98" w:rsidP="00F50E98"/>
    <w:p w14:paraId="0D6AA302" w14:textId="77777777" w:rsidR="00F50E98" w:rsidRDefault="00F50E98" w:rsidP="00F50E98"/>
    <w:p w14:paraId="4EFC3CF9" w14:textId="77777777" w:rsidR="00F50E98" w:rsidRDefault="00F50E98" w:rsidP="00F50E98"/>
    <w:p w14:paraId="3DBBED9B" w14:textId="77777777" w:rsidR="00F50E98" w:rsidRPr="00926911" w:rsidRDefault="00F50E98" w:rsidP="00F50E98">
      <w:pPr>
        <w:pStyle w:val="Heading1"/>
      </w:pPr>
      <w:r w:rsidRPr="00926911">
        <w:t>Challenges and Considerations</w:t>
      </w:r>
    </w:p>
    <w:p w14:paraId="6D972248" w14:textId="77777777" w:rsidR="00F50E98" w:rsidRDefault="00F50E98" w:rsidP="00F50E98">
      <w:r>
        <w:t>There are certain challenges and considerations ahead to escalate the current ITS with AI and ML technologies.</w:t>
      </w:r>
    </w:p>
    <w:p w14:paraId="5A0B0F3A"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755413A3"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35823FD0"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60D6E21B"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2EAD13F4"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40E351EE" w14:textId="77777777" w:rsidR="00F50E98" w:rsidRPr="00E60EC4" w:rsidRDefault="00F50E98" w:rsidP="00F50E98"/>
    <w:p w14:paraId="6BCAEC94" w14:textId="77777777" w:rsidR="00F50E98" w:rsidRDefault="00F50E98" w:rsidP="00F50E98"/>
    <w:p w14:paraId="62E2D0CA" w14:textId="77777777" w:rsidR="00F50E98" w:rsidRPr="00926911" w:rsidRDefault="00F50E98" w:rsidP="00F50E98">
      <w:pPr>
        <w:pStyle w:val="Heading1"/>
      </w:pPr>
      <w:r w:rsidRPr="00926911">
        <w:t>Recommendations for AI and ML Integration</w:t>
      </w:r>
    </w:p>
    <w:p w14:paraId="3270CC4C"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2C5A3D34" w14:textId="77777777" w:rsidR="00F50E98" w:rsidRDefault="00F50E98" w:rsidP="00F50E98">
      <w:pPr>
        <w:pStyle w:val="ListParagraph"/>
        <w:numPr>
          <w:ilvl w:val="0"/>
          <w:numId w:val="11"/>
        </w:numPr>
      </w:pPr>
      <w:r>
        <w:t xml:space="preserve">Enhanced predictive techniques </w:t>
      </w:r>
    </w:p>
    <w:p w14:paraId="1CEAB335" w14:textId="77777777" w:rsidR="00F50E98" w:rsidRDefault="00F50E98" w:rsidP="00F50E98">
      <w:r>
        <w:t xml:space="preserve">AI and ML can significantly improve the accuracy of traffic prediction models, helping to anticipate congestion and delays. </w:t>
      </w:r>
    </w:p>
    <w:p w14:paraId="72E9BE62" w14:textId="77777777" w:rsidR="00F50E98" w:rsidRDefault="00F50E98" w:rsidP="00F50E98">
      <w:pPr>
        <w:pStyle w:val="ListParagraph"/>
        <w:numPr>
          <w:ilvl w:val="0"/>
          <w:numId w:val="11"/>
        </w:numPr>
      </w:pPr>
      <w:r>
        <w:t xml:space="preserve">Real-time decision-making </w:t>
      </w:r>
    </w:p>
    <w:p w14:paraId="0C39B668"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1D17708D" w14:textId="77777777" w:rsidR="00F50E98" w:rsidRDefault="00F50E98" w:rsidP="00F50E98">
      <w:pPr>
        <w:pStyle w:val="ListParagraph"/>
        <w:numPr>
          <w:ilvl w:val="0"/>
          <w:numId w:val="11"/>
        </w:numPr>
      </w:pPr>
      <w:r>
        <w:t xml:space="preserve">Personalised services </w:t>
      </w:r>
    </w:p>
    <w:p w14:paraId="2745909D"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32C9A423" w14:textId="77777777" w:rsidR="00F50E98" w:rsidRDefault="00F50E98" w:rsidP="00F50E98">
      <w:pPr>
        <w:pStyle w:val="ListParagraph"/>
        <w:numPr>
          <w:ilvl w:val="0"/>
          <w:numId w:val="11"/>
        </w:numPr>
      </w:pPr>
      <w:r>
        <w:t>Advanced safety measures</w:t>
      </w:r>
    </w:p>
    <w:p w14:paraId="7CAAA907" w14:textId="77777777" w:rsidR="00F50E98" w:rsidRDefault="00F50E98" w:rsidP="00F50E98">
      <w:r>
        <w:t>AI and ML can help implement advanced safety measures such as collision-avoidance systems, real-time vehicle diagnostics, and proactive maintenance scheduling.</w:t>
      </w:r>
    </w:p>
    <w:p w14:paraId="3A237B56" w14:textId="77777777" w:rsidR="00F50E98" w:rsidRDefault="00F50E98" w:rsidP="00F50E98">
      <w:pPr>
        <w:pStyle w:val="ListParagraph"/>
        <w:numPr>
          <w:ilvl w:val="0"/>
          <w:numId w:val="11"/>
        </w:numPr>
      </w:pPr>
      <w:r>
        <w:t>Intelligent driver assistants</w:t>
      </w:r>
    </w:p>
    <w:p w14:paraId="7E3F6D94" w14:textId="77777777" w:rsidR="00F50E98" w:rsidRDefault="00F50E98" w:rsidP="00F50E98">
      <w:r>
        <w:t>Using AI based driving assistants has potential to improve the efficiency of human driver, while alleviating the pressure of being continuously monitored.</w:t>
      </w:r>
    </w:p>
    <w:p w14:paraId="625BB0B6" w14:textId="77777777" w:rsidR="00F50E98" w:rsidRDefault="00F50E98" w:rsidP="00F50E98">
      <w:pPr>
        <w:pStyle w:val="ListParagraph"/>
        <w:numPr>
          <w:ilvl w:val="0"/>
          <w:numId w:val="11"/>
        </w:numPr>
      </w:pPr>
      <w:r>
        <w:t>Experiments for unmanned driving</w:t>
      </w:r>
    </w:p>
    <w:p w14:paraId="72973053" w14:textId="77777777" w:rsidR="00F50E98" w:rsidRDefault="00F50E98" w:rsidP="00F50E98">
      <w:r>
        <w:t>In certain area with conditions enable potential unmanned bus driving, it is suggested experiments shall be undertaken to prepare future autonomous bus operation.</w:t>
      </w:r>
    </w:p>
    <w:p w14:paraId="2D25C3CF" w14:textId="77777777" w:rsidR="00F50E98" w:rsidRDefault="00F50E98" w:rsidP="00F50E98"/>
    <w:p w14:paraId="1CD5A628" w14:textId="77777777" w:rsidR="00F50E98" w:rsidRDefault="00F50E98" w:rsidP="00F50E98"/>
    <w:p w14:paraId="4B540AB9" w14:textId="77777777" w:rsidR="00F50E98" w:rsidRDefault="00F50E98" w:rsidP="00F50E98"/>
    <w:p w14:paraId="722C2BE7" w14:textId="77777777" w:rsidR="00F50E98" w:rsidRPr="00926911" w:rsidRDefault="00F50E98" w:rsidP="00F50E98">
      <w:pPr>
        <w:pStyle w:val="Heading1"/>
      </w:pPr>
      <w:r w:rsidRPr="00926911">
        <w:t>Conclusion</w:t>
      </w:r>
    </w:p>
    <w:p w14:paraId="239D2ED0"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601998A2"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51016C19"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3E9CCE7A"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20A9FE88" w14:textId="77777777" w:rsidR="00F50E98" w:rsidRDefault="00F50E98" w:rsidP="00F50E98">
      <w:pPr>
        <w:spacing w:before="0" w:after="160" w:line="259" w:lineRule="auto"/>
      </w:pPr>
      <w:r>
        <w:br w:type="page"/>
      </w:r>
    </w:p>
    <w:p w14:paraId="34966393" w14:textId="77777777" w:rsidR="00F50E98" w:rsidRDefault="00F50E98" w:rsidP="00F50E98"/>
    <w:p w14:paraId="0876D2C6" w14:textId="77777777" w:rsidR="00F50E98" w:rsidRPr="00926911" w:rsidRDefault="00F50E98" w:rsidP="00F50E98">
      <w:pPr>
        <w:pStyle w:val="Heading1"/>
      </w:pPr>
      <w:r w:rsidRPr="00926911">
        <w:t>References</w:t>
      </w:r>
    </w:p>
    <w:p w14:paraId="5180BDA3"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52F7E989"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0BC70603"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6D3E6160"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0D2A9A3D"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366BBB1A"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5DF59CF9"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3293F611"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7153BC72"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34714C30"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7984A121"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70266B11"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0CE66397"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7D87476E"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49CC5447"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3EC9F173"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64409175"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1C1916B0"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098827F8"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47721A41"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7F65FC30"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0688AFB5"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44C96661"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7D6976D8"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520133FB"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1333F33C"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4B071079"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690FDD54"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20AAC485"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5241F676"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4798E608"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4FBDA097"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38C698F9"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35E75350"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0673E926"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27C41C6A"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2982DE88"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1C9FE0F3"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3C858014"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688F42C6"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5B019905"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67582EA7"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3D02B4B4" w14:textId="77777777" w:rsidR="00F50E98" w:rsidRDefault="00F50E98" w:rsidP="00F50E98">
      <w:r>
        <w:fldChar w:fldCharType="end"/>
      </w:r>
    </w:p>
    <w:p w14:paraId="2BDB36C8" w14:textId="77777777" w:rsidR="00F50E98" w:rsidRDefault="00F50E98" w:rsidP="00F50E98">
      <w:pPr>
        <w:spacing w:before="0" w:after="160" w:line="259" w:lineRule="auto"/>
      </w:pPr>
      <w:r>
        <w:br w:type="page"/>
      </w:r>
    </w:p>
    <w:p w14:paraId="13D164E2" w14:textId="77777777" w:rsidR="00F50E98" w:rsidRDefault="00F50E98" w:rsidP="00F50E98"/>
    <w:p w14:paraId="6317FDDA" w14:textId="77777777" w:rsidR="00F50E98" w:rsidRDefault="00F50E98" w:rsidP="00F50E98">
      <w:pPr>
        <w:pStyle w:val="Heading1"/>
      </w:pPr>
      <w:r>
        <w:t>Chart 1. PRISMA chart of research resources</w:t>
      </w:r>
    </w:p>
    <w:p w14:paraId="2A72868A" w14:textId="77777777" w:rsidR="00F50E98" w:rsidRPr="007C382B" w:rsidRDefault="00F50E98" w:rsidP="00F50E98">
      <w:r>
        <w:rPr>
          <w:noProof/>
        </w:rPr>
        <mc:AlternateContent>
          <mc:Choice Requires="wps">
            <w:drawing>
              <wp:anchor distT="0" distB="0" distL="114300" distR="114300" simplePos="0" relativeHeight="251832320" behindDoc="0" locked="0" layoutInCell="1" allowOverlap="1" wp14:anchorId="4691D930" wp14:editId="6445DC14">
                <wp:simplePos x="0" y="0"/>
                <wp:positionH relativeFrom="column">
                  <wp:posOffset>-681990</wp:posOffset>
                </wp:positionH>
                <wp:positionV relativeFrom="paragraph">
                  <wp:posOffset>3758994</wp:posOffset>
                </wp:positionV>
                <wp:extent cx="1371600" cy="339090"/>
                <wp:effectExtent l="1905" t="0" r="20955" b="20955"/>
                <wp:wrapNone/>
                <wp:docPr id="463843802"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70AF7586" w14:textId="77777777" w:rsidR="00F50E98" w:rsidRPr="00C27B22" w:rsidRDefault="00F50E98" w:rsidP="00F50E98">
                            <w:pPr>
                              <w:jc w:val="center"/>
                              <w:rPr>
                                <w:lang w:val="en"/>
                              </w:rPr>
                            </w:pPr>
                            <w:r w:rsidRPr="00C27B22">
                              <w:rPr>
                                <w:lang w:val="en"/>
                              </w:rPr>
                              <w:t>Eligibility</w:t>
                            </w:r>
                          </w:p>
                          <w:p w14:paraId="163C840E"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691D930" id="_x0000_s1124" style="position:absolute;margin-left:-53.7pt;margin-top:296pt;width:108pt;height:26.7pt;rotation:-9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BN5wXbMwIAAF8EAAAOAAAAAAAAAAAAAAAA&#10;AC4CAABkcnMvZTJvRG9jLnhtbFBLAQItABQABgAIAAAAIQB7hPGn3wAAAAoBAAAPAAAAAAAAAAAA&#10;AAAAAI0EAABkcnMvZG93bnJldi54bWxQSwUGAAAAAAQABADzAAAAmQUAAAAA&#10;" fillcolor="#ccecff">
                <v:textbox style="layout-flow:vertical;mso-layout-flow-alt:bottom-to-top" inset="3.6pt,,3.6pt">
                  <w:txbxContent>
                    <w:p w14:paraId="70AF7586" w14:textId="77777777" w:rsidR="00F50E98" w:rsidRPr="00C27B22" w:rsidRDefault="00F50E98" w:rsidP="00F50E98">
                      <w:pPr>
                        <w:jc w:val="center"/>
                        <w:rPr>
                          <w:lang w:val="en"/>
                        </w:rPr>
                      </w:pPr>
                      <w:r w:rsidRPr="00C27B22">
                        <w:rPr>
                          <w:lang w:val="en"/>
                        </w:rPr>
                        <w:t>Eligibility</w:t>
                      </w:r>
                    </w:p>
                    <w:p w14:paraId="163C840E"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826176" behindDoc="0" locked="0" layoutInCell="1" allowOverlap="1" wp14:anchorId="6718DCB4" wp14:editId="3FD7E5BE">
                <wp:simplePos x="0" y="0"/>
                <wp:positionH relativeFrom="column">
                  <wp:posOffset>4228439</wp:posOffset>
                </wp:positionH>
                <wp:positionV relativeFrom="paragraph">
                  <wp:posOffset>2474954</wp:posOffset>
                </wp:positionV>
                <wp:extent cx="1714500" cy="739977"/>
                <wp:effectExtent l="0" t="0" r="19050" b="22225"/>
                <wp:wrapNone/>
                <wp:docPr id="1778428215"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41A81BA3"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69392530"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18DCB4" id="_x0000_s1125" style="position:absolute;margin-left:332.95pt;margin-top:194.9pt;width:135pt;height:58.25pt;z-index:251826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">
                <v:textbox inset=",7.2pt,,7.2pt">
                  <w:txbxContent>
                    <w:p w14:paraId="41A81BA3"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69392530"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28224" behindDoc="0" locked="0" layoutInCell="1" allowOverlap="1" wp14:anchorId="589589A1" wp14:editId="7BCDDCFF">
                <wp:simplePos x="0" y="0"/>
                <wp:positionH relativeFrom="column">
                  <wp:posOffset>4228439</wp:posOffset>
                </wp:positionH>
                <wp:positionV relativeFrom="paragraph">
                  <wp:posOffset>3389354</wp:posOffset>
                </wp:positionV>
                <wp:extent cx="1714500" cy="708263"/>
                <wp:effectExtent l="0" t="0" r="19050" b="15875"/>
                <wp:wrapNone/>
                <wp:docPr id="1847946137"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56F0C1C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6D46E2D4"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89589A1" id="_x0000_s1126" style="position:absolute;margin-left:332.95pt;margin-top:266.9pt;width:135pt;height:55.7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">
                <v:textbox inset=",7.2pt,,7.2pt">
                  <w:txbxContent>
                    <w:p w14:paraId="56F0C1C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6D46E2D4"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36416" behindDoc="0" locked="0" layoutInCell="1" allowOverlap="1" wp14:anchorId="23A417FA" wp14:editId="693896AD">
                <wp:simplePos x="0" y="0"/>
                <wp:positionH relativeFrom="column">
                  <wp:posOffset>1432384</wp:posOffset>
                </wp:positionH>
                <wp:positionV relativeFrom="paragraph">
                  <wp:posOffset>4076476</wp:posOffset>
                </wp:positionV>
                <wp:extent cx="1284091" cy="272466"/>
                <wp:effectExtent l="0" t="0" r="68580" b="70485"/>
                <wp:wrapNone/>
                <wp:docPr id="1251134410"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AB0A9B1" id="直接箭头连接符 13" o:spid="_x0000_s1026" type="#_x0000_t32" style="position:absolute;margin-left:112.8pt;margin-top:321pt;width:101.1pt;height:21.45pt;z-index:25183641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835392" behindDoc="0" locked="0" layoutInCell="1" allowOverlap="1" wp14:anchorId="3AF96847" wp14:editId="0D22482F">
                <wp:simplePos x="0" y="0"/>
                <wp:positionH relativeFrom="column">
                  <wp:posOffset>1370058</wp:posOffset>
                </wp:positionH>
                <wp:positionV relativeFrom="paragraph">
                  <wp:posOffset>3066936</wp:posOffset>
                </wp:positionV>
                <wp:extent cx="1362571" cy="258709"/>
                <wp:effectExtent l="38100" t="0" r="28575" b="84455"/>
                <wp:wrapNone/>
                <wp:docPr id="53561940"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9416DBB" id="直接箭头连接符 13" o:spid="_x0000_s1026" type="#_x0000_t32" style="position:absolute;margin-left:107.9pt;margin-top:241.5pt;width:107.3pt;height:20.35pt;flip:x;z-index:25183539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834368" behindDoc="0" locked="0" layoutInCell="1" allowOverlap="1" wp14:anchorId="7737E520" wp14:editId="365DE35A">
                <wp:simplePos x="0" y="0"/>
                <wp:positionH relativeFrom="column">
                  <wp:posOffset>205516</wp:posOffset>
                </wp:positionH>
                <wp:positionV relativeFrom="paragraph">
                  <wp:posOffset>3330594</wp:posOffset>
                </wp:positionV>
                <wp:extent cx="1617378" cy="727075"/>
                <wp:effectExtent l="0" t="0" r="20955" b="15875"/>
                <wp:wrapNone/>
                <wp:docPr id="734492936"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5F9C7324"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0FFA0EB0"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37E520" id="_x0000_s1127" style="position:absolute;margin-left:16.2pt;margin-top:262.25pt;width:127.35pt;height:57.25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">
                <v:textbox inset=",7.2pt,,7.2pt">
                  <w:txbxContent>
                    <w:p w14:paraId="5F9C7324"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0FFA0EB0"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27200" behindDoc="0" locked="0" layoutInCell="1" allowOverlap="1" wp14:anchorId="4AE7CEBC" wp14:editId="39F2D05F">
                <wp:simplePos x="0" y="0"/>
                <wp:positionH relativeFrom="column">
                  <wp:posOffset>1885315</wp:posOffset>
                </wp:positionH>
                <wp:positionV relativeFrom="paragraph">
                  <wp:posOffset>3326130</wp:posOffset>
                </wp:positionV>
                <wp:extent cx="1714500" cy="727075"/>
                <wp:effectExtent l="0" t="0" r="0" b="0"/>
                <wp:wrapNone/>
                <wp:docPr id="655849224"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5F05169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614098E9"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E7CEBC" id="_x0000_s1128" style="position:absolute;margin-left:148.45pt;margin-top:261.9pt;width:135pt;height:57.25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">
                <v:textbox inset=",7.2pt,,7.2pt">
                  <w:txbxContent>
                    <w:p w14:paraId="5F05169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614098E9"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25152" behindDoc="0" locked="0" layoutInCell="1" allowOverlap="1" wp14:anchorId="3330B0B1" wp14:editId="6DF74A85">
                <wp:simplePos x="0" y="0"/>
                <wp:positionH relativeFrom="column">
                  <wp:posOffset>2916555</wp:posOffset>
                </wp:positionH>
                <wp:positionV relativeFrom="paragraph">
                  <wp:posOffset>243205</wp:posOffset>
                </wp:positionV>
                <wp:extent cx="2228850" cy="715010"/>
                <wp:effectExtent l="0" t="0" r="0" b="8890"/>
                <wp:wrapNone/>
                <wp:docPr id="1436539771"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0BA2979F"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779F5E43"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30B0B1" id="_x0000_s1129" style="position:absolute;margin-left:229.65pt;margin-top:19.15pt;width:175.5pt;height:56.3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">
                <v:textbox inset=",7.2pt,,7.2pt">
                  <w:txbxContent>
                    <w:p w14:paraId="0BA2979F"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779F5E43"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24128" behindDoc="0" locked="0" layoutInCell="1" allowOverlap="1" wp14:anchorId="42F2B073" wp14:editId="73680769">
                <wp:simplePos x="0" y="0"/>
                <wp:positionH relativeFrom="column">
                  <wp:posOffset>343535</wp:posOffset>
                </wp:positionH>
                <wp:positionV relativeFrom="paragraph">
                  <wp:posOffset>243205</wp:posOffset>
                </wp:positionV>
                <wp:extent cx="2228850" cy="715645"/>
                <wp:effectExtent l="0" t="0" r="0" b="8255"/>
                <wp:wrapNone/>
                <wp:docPr id="1353156194"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156ECBA4"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2F2B073" id="_x0000_s1130" style="position:absolute;margin-left:27.05pt;margin-top:19.15pt;width:175.5pt;height:56.35pt;z-index:251824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E3V&#10;SaQSAgAAKgQAAA4AAAAAAAAAAAAAAAAALgIAAGRycy9lMm9Eb2MueG1sUEsBAi0AFAAGAAgAAAAh&#10;APCfpITeAAAACQEAAA8AAAAAAAAAAAAAAAAAbAQAAGRycy9kb3ducmV2LnhtbFBLBQYAAAAABAAE&#10;APMAAAB3BQAAAAA=&#10;">
                <v:textbox inset=",7.2pt,,7.2pt">
                  <w:txbxContent>
                    <w:p w14:paraId="156ECBA4"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830272" behindDoc="0" locked="0" layoutInCell="1" allowOverlap="1" wp14:anchorId="78F14CF7" wp14:editId="5C228974">
                <wp:simplePos x="0" y="0"/>
                <wp:positionH relativeFrom="column">
                  <wp:posOffset>-681990</wp:posOffset>
                </wp:positionH>
                <wp:positionV relativeFrom="paragraph">
                  <wp:posOffset>5502910</wp:posOffset>
                </wp:positionV>
                <wp:extent cx="1371600" cy="339090"/>
                <wp:effectExtent l="0" t="514350" r="0" b="518160"/>
                <wp:wrapNone/>
                <wp:docPr id="583368054"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1713E0D6" w14:textId="77777777" w:rsidR="00F50E98" w:rsidRPr="00C27B22" w:rsidRDefault="00F50E98" w:rsidP="00F50E98">
                            <w:pPr>
                              <w:jc w:val="center"/>
                              <w:rPr>
                                <w:lang w:val="en"/>
                              </w:rPr>
                            </w:pPr>
                            <w:r w:rsidRPr="00C27B22">
                              <w:rPr>
                                <w:lang w:val="en"/>
                              </w:rPr>
                              <w:t>Included</w:t>
                            </w:r>
                          </w:p>
                          <w:p w14:paraId="70A529A3"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8F14CF7" id="_x0000_s1131" style="position:absolute;margin-left:-53.7pt;margin-top:433.3pt;width:108pt;height:26.7pt;rotation:-90;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" fillcolor="#ccecff">
                <v:textbox style="layout-flow:vertical;mso-layout-flow-alt:bottom-to-top" inset="3.6pt,,3.6pt">
                  <w:txbxContent>
                    <w:p w14:paraId="1713E0D6" w14:textId="77777777" w:rsidR="00F50E98" w:rsidRPr="00C27B22" w:rsidRDefault="00F50E98" w:rsidP="00F50E98">
                      <w:pPr>
                        <w:jc w:val="center"/>
                        <w:rPr>
                          <w:lang w:val="en"/>
                        </w:rPr>
                      </w:pPr>
                      <w:r w:rsidRPr="00C27B22">
                        <w:rPr>
                          <w:lang w:val="en"/>
                        </w:rPr>
                        <w:t>Included</w:t>
                      </w:r>
                    </w:p>
                    <w:p w14:paraId="70A529A3"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831296" behindDoc="0" locked="0" layoutInCell="1" allowOverlap="1" wp14:anchorId="34000C5F" wp14:editId="00E75B34">
                <wp:simplePos x="0" y="0"/>
                <wp:positionH relativeFrom="column">
                  <wp:posOffset>-681990</wp:posOffset>
                </wp:positionH>
                <wp:positionV relativeFrom="paragraph">
                  <wp:posOffset>702310</wp:posOffset>
                </wp:positionV>
                <wp:extent cx="1371600" cy="339090"/>
                <wp:effectExtent l="0" t="514350" r="0" b="518160"/>
                <wp:wrapNone/>
                <wp:docPr id="2080042842"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7AFB8577" w14:textId="77777777" w:rsidR="00F50E98" w:rsidRPr="00C27B22" w:rsidRDefault="00F50E98" w:rsidP="00F50E98">
                            <w:pPr>
                              <w:jc w:val="center"/>
                              <w:rPr>
                                <w:lang w:val="en"/>
                              </w:rPr>
                            </w:pPr>
                            <w:r w:rsidRPr="00C27B22">
                              <w:rPr>
                                <w:lang w:val="en"/>
                              </w:rPr>
                              <w:t>Identification</w:t>
                            </w:r>
                          </w:p>
                          <w:p w14:paraId="1E3C1188"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4000C5F" id="_x0000_s1132" style="position:absolute;margin-left:-53.7pt;margin-top:55.3pt;width:108pt;height:26.7pt;rotation:-90;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" fillcolor="#ccecff">
                <v:textbox style="layout-flow:vertical;mso-layout-flow-alt:bottom-to-top" inset="3.6pt,,3.6pt">
                  <w:txbxContent>
                    <w:p w14:paraId="7AFB8577" w14:textId="77777777" w:rsidR="00F50E98" w:rsidRPr="00C27B22" w:rsidRDefault="00F50E98" w:rsidP="00F50E98">
                      <w:pPr>
                        <w:jc w:val="center"/>
                        <w:rPr>
                          <w:lang w:val="en"/>
                        </w:rPr>
                      </w:pPr>
                      <w:r w:rsidRPr="00C27B22">
                        <w:rPr>
                          <w:lang w:val="en"/>
                        </w:rPr>
                        <w:t>Identification</w:t>
                      </w:r>
                    </w:p>
                    <w:p w14:paraId="1E3C1188"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833344" behindDoc="0" locked="0" layoutInCell="1" allowOverlap="1" wp14:anchorId="46A28054" wp14:editId="6321F753">
                <wp:simplePos x="0" y="0"/>
                <wp:positionH relativeFrom="column">
                  <wp:posOffset>-681355</wp:posOffset>
                </wp:positionH>
                <wp:positionV relativeFrom="paragraph">
                  <wp:posOffset>2302510</wp:posOffset>
                </wp:positionV>
                <wp:extent cx="1371600" cy="339090"/>
                <wp:effectExtent l="0" t="514350" r="0" b="518160"/>
                <wp:wrapNone/>
                <wp:docPr id="1099232186"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24824588"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46A28054" id="_x0000_s1133" style="position:absolute;margin-left:-53.65pt;margin-top:181.3pt;width:108pt;height:26.7pt;rotation:-90;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HIKE4jMCAABgBAAADgAAAAAAAAAAAAAA&#10;AAAuAgAAZHJzL2Uyb0RvYy54bWxQSwECLQAUAAYACAAAACEA9zNyW+AAAAAKAQAADwAAAAAAAAAA&#10;AAAAAACNBAAAZHJzL2Rvd25yZXYueG1sUEsFBgAAAAAEAAQA8wAAAJoFAAAAAA==&#10;" fillcolor="#ccecff">
                <v:textbox style="layout-flow:vertical;mso-layout-flow-alt:bottom-to-top" inset="3.6pt,,3.6pt">
                  <w:txbxContent>
                    <w:p w14:paraId="24824588"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06A016A8" w14:textId="77777777" w:rsidR="00F50E98" w:rsidRPr="00926911" w:rsidRDefault="00F50E98" w:rsidP="00F50E98">
      <w:r>
        <w:rPr>
          <w:noProof/>
        </w:rPr>
        <mc:AlternateContent>
          <mc:Choice Requires="wps">
            <w:drawing>
              <wp:anchor distT="0" distB="0" distL="114300" distR="114300" simplePos="0" relativeHeight="251819008" behindDoc="0" locked="0" layoutInCell="1" allowOverlap="1" wp14:anchorId="291A042B" wp14:editId="661EB75E">
                <wp:simplePos x="0" y="0"/>
                <wp:positionH relativeFrom="column">
                  <wp:posOffset>1419225</wp:posOffset>
                </wp:positionH>
                <wp:positionV relativeFrom="paragraph">
                  <wp:posOffset>994410</wp:posOffset>
                </wp:positionV>
                <wp:extent cx="2771775" cy="666750"/>
                <wp:effectExtent l="0" t="0" r="28575" b="19050"/>
                <wp:wrapNone/>
                <wp:docPr id="654236272"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36FBABD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6FFD5F04"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1A042B" id="_x0000_s1134" style="position:absolute;margin-left:111.75pt;margin-top:78.3pt;width:218.25pt;height:52.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">
                <v:textbox inset=",7.2pt,,7.2pt">
                  <w:txbxContent>
                    <w:p w14:paraId="36FBABD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6FFD5F04"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37440" behindDoc="0" locked="0" layoutInCell="1" allowOverlap="1" wp14:anchorId="436D7182" wp14:editId="58A85254">
                <wp:simplePos x="0" y="0"/>
                <wp:positionH relativeFrom="column">
                  <wp:posOffset>2686050</wp:posOffset>
                </wp:positionH>
                <wp:positionV relativeFrom="paragraph">
                  <wp:posOffset>3604260</wp:posOffset>
                </wp:positionV>
                <wp:extent cx="9525" cy="257175"/>
                <wp:effectExtent l="76200" t="0" r="66675" b="47625"/>
                <wp:wrapNone/>
                <wp:docPr id="1195129792"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D41431A" id="直接箭头连接符 12" o:spid="_x0000_s1026" type="#_x0000_t32" style="position:absolute;margin-left:211.5pt;margin-top:283.8pt;width:.75pt;height:20.25pt;flip:x;z-index:25183744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829248" behindDoc="0" locked="0" layoutInCell="1" allowOverlap="1" wp14:anchorId="4C6B5301" wp14:editId="4C5C3C2F">
                <wp:simplePos x="0" y="0"/>
                <wp:positionH relativeFrom="column">
                  <wp:posOffset>1894840</wp:posOffset>
                </wp:positionH>
                <wp:positionV relativeFrom="paragraph">
                  <wp:posOffset>3830955</wp:posOffset>
                </wp:positionV>
                <wp:extent cx="1714500" cy="727075"/>
                <wp:effectExtent l="0" t="0" r="0" b="0"/>
                <wp:wrapNone/>
                <wp:docPr id="1573183226"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4F69A706"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23397EB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6B5301" id="_x0000_s1135" style="position:absolute;margin-left:149.2pt;margin-top:301.65pt;width:135pt;height:57.2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">
                <v:textbox inset=",7.2pt,,7.2pt">
                  <w:txbxContent>
                    <w:p w14:paraId="4F69A706"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23397EB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23104" behindDoc="0" locked="0" layoutInCell="1" allowOverlap="1" wp14:anchorId="097DA35B" wp14:editId="33F08A17">
                <wp:simplePos x="0" y="0"/>
                <wp:positionH relativeFrom="column">
                  <wp:posOffset>2742565</wp:posOffset>
                </wp:positionH>
                <wp:positionV relativeFrom="paragraph">
                  <wp:posOffset>4453890</wp:posOffset>
                </wp:positionV>
                <wp:extent cx="0" cy="342900"/>
                <wp:effectExtent l="76200" t="0" r="57150" b="38100"/>
                <wp:wrapNone/>
                <wp:docPr id="1530864060"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E351EBB" id="直接箭头连接符 11" o:spid="_x0000_s1026" type="#_x0000_t32" style="position:absolute;margin-left:215.95pt;margin-top:350.7pt;width:0;height:27pt;z-index:25182310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821056" behindDoc="0" locked="0" layoutInCell="1" allowOverlap="1" wp14:anchorId="2DEE5864" wp14:editId="2BC1CB79">
                <wp:simplePos x="0" y="0"/>
                <wp:positionH relativeFrom="column">
                  <wp:posOffset>1866900</wp:posOffset>
                </wp:positionH>
                <wp:positionV relativeFrom="paragraph">
                  <wp:posOffset>4806315</wp:posOffset>
                </wp:positionV>
                <wp:extent cx="1714500" cy="914400"/>
                <wp:effectExtent l="0" t="0" r="0" b="0"/>
                <wp:wrapNone/>
                <wp:docPr id="1151253072"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1DFE0E0C"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366DA00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EE5864" id="_x0000_s1136" style="position:absolute;margin-left:147pt;margin-top:378.45pt;width:135pt;height:1in;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">
                <v:textbox inset=",7.2pt,,7.2pt">
                  <w:txbxContent>
                    <w:p w14:paraId="1DFE0E0C"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366DA00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17984" behindDoc="0" locked="0" layoutInCell="1" allowOverlap="1" wp14:anchorId="44A79DF3" wp14:editId="6D634792">
                <wp:simplePos x="0" y="0"/>
                <wp:positionH relativeFrom="column">
                  <wp:posOffset>3333115</wp:posOffset>
                </wp:positionH>
                <wp:positionV relativeFrom="paragraph">
                  <wp:posOffset>486410</wp:posOffset>
                </wp:positionV>
                <wp:extent cx="0" cy="457200"/>
                <wp:effectExtent l="76200" t="0" r="38100" b="38100"/>
                <wp:wrapNone/>
                <wp:docPr id="959073230"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E578FD0" id="直接箭头连接符 20" o:spid="_x0000_s1026" type="#_x0000_t32" style="position:absolute;margin-left:262.45pt;margin-top:38.3pt;width:0;height:36pt;z-index:25181798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816960" behindDoc="0" locked="0" layoutInCell="1" allowOverlap="1" wp14:anchorId="14BD9325" wp14:editId="47C2A385">
                <wp:simplePos x="0" y="0"/>
                <wp:positionH relativeFrom="column">
                  <wp:posOffset>1961515</wp:posOffset>
                </wp:positionH>
                <wp:positionV relativeFrom="paragraph">
                  <wp:posOffset>492760</wp:posOffset>
                </wp:positionV>
                <wp:extent cx="0" cy="457200"/>
                <wp:effectExtent l="76200" t="0" r="38100" b="38100"/>
                <wp:wrapNone/>
                <wp:docPr id="1590307469"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CC42398" id="直接箭头连接符 21" o:spid="_x0000_s1026" type="#_x0000_t32" style="position:absolute;margin-left:154.45pt;margin-top:38.8pt;width:0;height:36pt;z-index:2518169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820032" behindDoc="0" locked="0" layoutInCell="1" allowOverlap="1" wp14:anchorId="1107FE2F" wp14:editId="7AAF14E2">
                <wp:simplePos x="0" y="0"/>
                <wp:positionH relativeFrom="column">
                  <wp:posOffset>1860550</wp:posOffset>
                </wp:positionH>
                <wp:positionV relativeFrom="paragraph">
                  <wp:posOffset>1795780</wp:posOffset>
                </wp:positionV>
                <wp:extent cx="1670050" cy="571500"/>
                <wp:effectExtent l="0" t="0" r="6350" b="0"/>
                <wp:wrapNone/>
                <wp:docPr id="1585324696"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7907108"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4B4CF45B"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107FE2F" id="_x0000_s1137" style="position:absolute;margin-left:146.5pt;margin-top:141.4pt;width:131.5pt;height:45pt;z-index:251820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">
                <v:textbox inset=",7.2pt,,7.2pt">
                  <w:txbxContent>
                    <w:p w14:paraId="07907108"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4B4CF45B"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22080" behindDoc="0" locked="0" layoutInCell="1" allowOverlap="1" wp14:anchorId="29C10AB4" wp14:editId="6DC464BE">
                <wp:simplePos x="0" y="0"/>
                <wp:positionH relativeFrom="column">
                  <wp:posOffset>2713990</wp:posOffset>
                </wp:positionH>
                <wp:positionV relativeFrom="paragraph">
                  <wp:posOffset>2372995</wp:posOffset>
                </wp:positionV>
                <wp:extent cx="0" cy="457200"/>
                <wp:effectExtent l="76200" t="0" r="38100" b="38100"/>
                <wp:wrapNone/>
                <wp:docPr id="1084380258"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3E12D2A4" id="直接箭头连接符 14" o:spid="_x0000_s1026" type="#_x0000_t32" style="position:absolute;margin-left:213.7pt;margin-top:186.85pt;width:0;height:36pt;z-index:2518220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6ACF0F1B" w14:textId="77777777" w:rsidR="00F50E98" w:rsidRDefault="00F50E98" w:rsidP="00F50E98"/>
    <w:p w14:paraId="24838130" w14:textId="77777777" w:rsidR="00F50E98" w:rsidRDefault="00F50E98" w:rsidP="00F50E98"/>
    <w:p w14:paraId="63FFC402" w14:textId="77777777" w:rsidR="00F50E98" w:rsidRDefault="00F50E98" w:rsidP="00F50E98"/>
    <w:p w14:paraId="660F7C0E"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7B172489"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41E19AD9" w14:textId="77777777" w:rsidR="00F50E98" w:rsidRPr="006412DE" w:rsidRDefault="00F50E98" w:rsidP="00F50E98"/>
    <w:p w14:paraId="06FE5313" w14:textId="77777777" w:rsidR="00F50E98" w:rsidRPr="006412DE" w:rsidRDefault="00F50E98" w:rsidP="00F50E98"/>
    <w:p w14:paraId="65C5A404" w14:textId="77777777" w:rsidR="00F50E98" w:rsidRPr="006412DE" w:rsidRDefault="00F50E98" w:rsidP="00F50E98"/>
    <w:p w14:paraId="6A321C6B" w14:textId="77777777" w:rsidR="00F50E98" w:rsidRPr="006412DE" w:rsidRDefault="00F50E98" w:rsidP="00F50E98"/>
    <w:p w14:paraId="1F793573"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08044AEE"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27BB513F" w14:textId="77777777" w:rsidR="00F50E98" w:rsidRPr="008A2FA2" w:rsidRDefault="00F50E98" w:rsidP="00F50E98">
      <w:pPr>
        <w:pStyle w:val="NoSpacing"/>
        <w:jc w:val="center"/>
        <w:rPr>
          <w:rStyle w:val="SubtleEmphasis"/>
          <w:i w:val="0"/>
          <w:iCs w:val="0"/>
        </w:rPr>
      </w:pPr>
      <w:hyperlink r:id="rId20" w:history="1">
        <w:r w:rsidRPr="008A2FA2">
          <w:rPr>
            <w:rStyle w:val="SubtleEmphasis"/>
          </w:rPr>
          <w:t>270328700@yoobeestudent.ac.nz</w:t>
        </w:r>
      </w:hyperlink>
      <w:r w:rsidRPr="008A2FA2">
        <w:rPr>
          <w:rStyle w:val="SubtleEmphasis"/>
        </w:rPr>
        <w:t xml:space="preserve">, </w:t>
      </w:r>
      <w:hyperlink r:id="rId21" w:history="1">
        <w:r w:rsidRPr="008A2FA2">
          <w:rPr>
            <w:rStyle w:val="SubtleEmphasis"/>
          </w:rPr>
          <w:t>fs@imady.com</w:t>
        </w:r>
      </w:hyperlink>
    </w:p>
    <w:p w14:paraId="5828ADFC" w14:textId="77777777" w:rsidR="00F50E98" w:rsidRPr="006412DE" w:rsidRDefault="00F50E98" w:rsidP="00F50E98"/>
    <w:p w14:paraId="2BA77D0E" w14:textId="77777777" w:rsidR="00F50E98" w:rsidRPr="006412DE" w:rsidRDefault="00F50E98" w:rsidP="00F50E98"/>
    <w:p w14:paraId="53755A20" w14:textId="77777777" w:rsidR="00F50E98" w:rsidRPr="006412DE" w:rsidRDefault="00F50E98" w:rsidP="00F50E98">
      <w:r>
        <w:softHyphen/>
      </w:r>
      <w:r>
        <w:softHyphen/>
      </w:r>
      <w:r>
        <w:softHyphen/>
      </w:r>
    </w:p>
    <w:p w14:paraId="580F67DF" w14:textId="77777777" w:rsidR="00F50E98" w:rsidRPr="006412DE" w:rsidRDefault="00F50E98" w:rsidP="00F50E98"/>
    <w:p w14:paraId="6210C594" w14:textId="77777777" w:rsidR="00F50E98" w:rsidRPr="006412DE" w:rsidRDefault="00F50E98" w:rsidP="00F50E98"/>
    <w:p w14:paraId="3878AA5D" w14:textId="77777777" w:rsidR="00F50E98" w:rsidRPr="006412DE" w:rsidRDefault="00F50E98" w:rsidP="00F50E98"/>
    <w:p w14:paraId="082C8555"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2F03D5A9" w14:textId="77777777" w:rsidR="00F50E98" w:rsidRPr="008A2FA2" w:rsidRDefault="00F50E98" w:rsidP="00F50E98">
      <w:pPr>
        <w:pStyle w:val="NoSpacing"/>
        <w:jc w:val="center"/>
        <w:rPr>
          <w:rStyle w:val="SubtleEmphasis"/>
        </w:rPr>
      </w:pPr>
      <w:r w:rsidRPr="008A2FA2">
        <w:rPr>
          <w:rStyle w:val="SubtleEmphasis"/>
        </w:rPr>
        <w:t>Supervisory team:</w:t>
      </w:r>
    </w:p>
    <w:p w14:paraId="41288EAF" w14:textId="77777777" w:rsidR="00F50E98" w:rsidRPr="008A2FA2" w:rsidRDefault="00F50E98" w:rsidP="00F50E98">
      <w:pPr>
        <w:pStyle w:val="NoSpacing"/>
        <w:jc w:val="center"/>
        <w:rPr>
          <w:rStyle w:val="SubtleEmphasis"/>
        </w:rPr>
      </w:pPr>
      <w:r w:rsidRPr="008A2FA2">
        <w:rPr>
          <w:rStyle w:val="SubtleEmphasis"/>
        </w:rPr>
        <w:t>Arun Kumar</w:t>
      </w:r>
    </w:p>
    <w:p w14:paraId="4BF6A4B1" w14:textId="77777777" w:rsidR="00F50E98" w:rsidRPr="006412DE" w:rsidRDefault="00F50E98" w:rsidP="00F50E98"/>
    <w:p w14:paraId="50190154" w14:textId="77777777" w:rsidR="00F50E98" w:rsidRPr="006412DE" w:rsidRDefault="00F50E98" w:rsidP="00F50E98"/>
    <w:sdt>
      <w:sdtPr>
        <w:rPr>
          <w:rFonts w:eastAsia="SimSun"/>
          <w:color w:val="auto"/>
          <w:sz w:val="22"/>
          <w:szCs w:val="22"/>
        </w:rPr>
        <w:id w:val="-1350091930"/>
        <w:docPartObj>
          <w:docPartGallery w:val="Table of Contents"/>
          <w:docPartUnique/>
        </w:docPartObj>
      </w:sdtPr>
      <w:sdtEndPr>
        <w:rPr>
          <w:b/>
          <w:bCs/>
          <w:noProof/>
        </w:rPr>
      </w:sdtEndPr>
      <w:sdtContent>
        <w:p w14:paraId="6A54C3FD" w14:textId="77777777" w:rsidR="00F50E98" w:rsidRPr="00A677B3" w:rsidRDefault="00F50E98" w:rsidP="00F50E98">
          <w:pPr>
            <w:pStyle w:val="TOCHeading"/>
            <w:numPr>
              <w:ilvl w:val="0"/>
              <w:numId w:val="0"/>
            </w:numPr>
            <w:rPr>
              <w:b/>
              <w:bCs/>
            </w:rPr>
          </w:pPr>
          <w:r w:rsidRPr="00A677B3">
            <w:rPr>
              <w:b/>
              <w:bCs/>
            </w:rPr>
            <w:t>Contents</w:t>
          </w:r>
        </w:p>
        <w:p w14:paraId="50EF9DE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138943FE"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14022D09"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328669DE"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69983AF2"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101A32D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581CAB7B"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5EEB7DED"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0B4ACAB0"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4F4E706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0F3A9DD9"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56C6486D"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0FD55917"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06C7728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2C80FD68"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6B86553F"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1B814341"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48FDE7B5"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4FAEF573"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060B2FCC"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7635519D" w14:textId="77777777" w:rsidR="00F50E98" w:rsidRDefault="00F50E98" w:rsidP="00F50E98">
          <w:r>
            <w:rPr>
              <w:b/>
              <w:bCs/>
              <w:noProof/>
            </w:rPr>
            <w:lastRenderedPageBreak/>
            <w:fldChar w:fldCharType="end"/>
          </w:r>
        </w:p>
      </w:sdtContent>
    </w:sdt>
    <w:p w14:paraId="7688F030" w14:textId="77777777" w:rsidR="00F50E98" w:rsidRDefault="00F50E98" w:rsidP="00F50E98"/>
    <w:p w14:paraId="7E7360E3" w14:textId="77777777" w:rsidR="00F50E98" w:rsidRDefault="00F50E98" w:rsidP="00F50E98"/>
    <w:p w14:paraId="2B58E39F" w14:textId="77777777" w:rsidR="00F50E98" w:rsidRDefault="00F50E98" w:rsidP="00F50E98">
      <w:r>
        <w:br w:type="page"/>
      </w:r>
    </w:p>
    <w:p w14:paraId="0C2107AF" w14:textId="77777777" w:rsidR="00F50E98" w:rsidRPr="00646337" w:rsidRDefault="00F50E98" w:rsidP="00F50E98">
      <w:pPr>
        <w:pStyle w:val="Heading1"/>
      </w:pPr>
      <w:r w:rsidRPr="00646337">
        <w:lastRenderedPageBreak/>
        <w:t>Abstract</w:t>
      </w:r>
    </w:p>
    <w:p w14:paraId="6A306B89"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5E9A51FE"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61485457" w14:textId="77777777" w:rsidR="00F50E98" w:rsidRDefault="00F50E98" w:rsidP="00F50E98"/>
    <w:p w14:paraId="2ED869FE"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3F670DB0" w14:textId="77777777" w:rsidR="00F50E98" w:rsidRDefault="00F50E98" w:rsidP="00F50E98">
      <w:pPr>
        <w:rPr>
          <w:lang w:val="en-US"/>
        </w:rPr>
      </w:pPr>
    </w:p>
    <w:p w14:paraId="6F84FFA9" w14:textId="77777777" w:rsidR="00F50E98" w:rsidRDefault="00F50E98" w:rsidP="00F50E98">
      <w:pPr>
        <w:rPr>
          <w:lang w:val="en-US"/>
        </w:rPr>
      </w:pPr>
    </w:p>
    <w:p w14:paraId="5C50F7B8" w14:textId="77777777" w:rsidR="00F50E98" w:rsidRDefault="00F50E98" w:rsidP="00F50E98">
      <w:pPr>
        <w:pStyle w:val="Heading1"/>
      </w:pPr>
      <w:r w:rsidRPr="00AF4DF8">
        <w:t>Introduction</w:t>
      </w:r>
    </w:p>
    <w:p w14:paraId="293C3B77"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06C2141C"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5E8A1B69"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734A6F8C"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09A636FD" w14:textId="77777777" w:rsidR="00F50E98" w:rsidRDefault="00F50E98" w:rsidP="00F50E98">
      <w:pPr>
        <w:rPr>
          <w:lang w:val="en-US"/>
        </w:rPr>
      </w:pPr>
    </w:p>
    <w:p w14:paraId="48983564" w14:textId="77777777" w:rsidR="00F50E98" w:rsidRPr="00E82D88" w:rsidRDefault="00F50E98" w:rsidP="00F50E98">
      <w:pPr>
        <w:rPr>
          <w:lang w:val="en-US"/>
        </w:rPr>
      </w:pPr>
      <w:r w:rsidRPr="00E82D88">
        <w:rPr>
          <w:lang w:val="en-US"/>
        </w:rPr>
        <w:t xml:space="preserve"> </w:t>
      </w:r>
    </w:p>
    <w:p w14:paraId="124520FC" w14:textId="77777777" w:rsidR="00F50E98" w:rsidRPr="00505AEB" w:rsidRDefault="00F50E98" w:rsidP="00F50E98">
      <w:pPr>
        <w:rPr>
          <w:lang w:val="en-US"/>
        </w:rPr>
      </w:pPr>
    </w:p>
    <w:p w14:paraId="010F2D5B" w14:textId="77777777" w:rsidR="00F50E98" w:rsidRDefault="00F50E98" w:rsidP="00F50E98">
      <w:pPr>
        <w:pStyle w:val="Heading1"/>
      </w:pPr>
      <w:r w:rsidRPr="00926911">
        <w:t>Literature Review</w:t>
      </w:r>
    </w:p>
    <w:p w14:paraId="3E4BAC50"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781E5200"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3E3CC69B"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3C9C04D8" w14:textId="77777777" w:rsidR="00F50E98" w:rsidRDefault="00F50E98" w:rsidP="00F50E98">
      <w:pPr>
        <w:pStyle w:val="ListParagraph"/>
        <w:numPr>
          <w:ilvl w:val="0"/>
          <w:numId w:val="11"/>
        </w:numPr>
        <w:rPr>
          <w:lang w:eastAsia="zh-CN"/>
        </w:rPr>
      </w:pPr>
      <w:r>
        <w:rPr>
          <w:lang w:eastAsia="zh-CN"/>
        </w:rPr>
        <w:t>C-ITS</w:t>
      </w:r>
    </w:p>
    <w:p w14:paraId="4872B8D2"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74292EC5"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6AF43DA4" w14:textId="77777777" w:rsidR="00F50E98" w:rsidRDefault="00F50E98" w:rsidP="00F50E98">
      <w:pPr>
        <w:pStyle w:val="ListParagraph"/>
        <w:numPr>
          <w:ilvl w:val="0"/>
          <w:numId w:val="11"/>
        </w:numPr>
        <w:rPr>
          <w:lang w:eastAsia="zh-CN"/>
        </w:rPr>
      </w:pPr>
      <w:r>
        <w:rPr>
          <w:lang w:eastAsia="zh-CN"/>
        </w:rPr>
        <w:t>AI and ML</w:t>
      </w:r>
    </w:p>
    <w:p w14:paraId="36EDA302"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559342E4"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0D7A0364"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1CE0CFA6"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778ACF3F"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233D89B7" w14:textId="77777777" w:rsidR="00F50E98" w:rsidRDefault="00F50E98" w:rsidP="00F50E98">
      <w:pPr>
        <w:pStyle w:val="ListParagraph"/>
        <w:numPr>
          <w:ilvl w:val="0"/>
          <w:numId w:val="11"/>
        </w:numPr>
      </w:pPr>
      <w:r>
        <w:t>Autonomous Driving</w:t>
      </w:r>
    </w:p>
    <w:p w14:paraId="0AD905A1"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42B9A44A"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66E08A90"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4F30B4CA" w14:textId="77777777" w:rsidR="00F50E98" w:rsidRDefault="00F50E98" w:rsidP="00F50E98"/>
    <w:p w14:paraId="1A949A9A" w14:textId="77777777" w:rsidR="00F50E98" w:rsidRPr="00DB2C44" w:rsidRDefault="00F50E98" w:rsidP="00F50E98"/>
    <w:p w14:paraId="51FBCB07" w14:textId="77777777" w:rsidR="00F50E98" w:rsidRPr="00926911" w:rsidRDefault="00F50E98" w:rsidP="00F50E98">
      <w:pPr>
        <w:pStyle w:val="Heading1"/>
      </w:pPr>
      <w:r w:rsidRPr="00926911">
        <w:lastRenderedPageBreak/>
        <w:t>Overview of Dublin Bus ITS Implementation</w:t>
      </w:r>
    </w:p>
    <w:p w14:paraId="43A8B784"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3A9512FA"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0405DA5D"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6F96D795"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08D95902" w14:textId="77777777" w:rsidR="00F50E98" w:rsidRPr="00926911" w:rsidRDefault="00F50E98" w:rsidP="00F50E98"/>
    <w:p w14:paraId="1538482B" w14:textId="77777777" w:rsidR="00F50E98" w:rsidRDefault="00F50E98" w:rsidP="00F50E98">
      <w:pPr>
        <w:pStyle w:val="Heading2"/>
      </w:pPr>
      <w:r w:rsidRPr="00926911">
        <w:t>Electronic Ticket Machines (ETM)</w:t>
      </w:r>
    </w:p>
    <w:p w14:paraId="2B355411"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37E6DDBA"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2ED50256"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3CC767F2" w14:textId="77777777" w:rsidR="00F50E98" w:rsidRPr="00CB4F54" w:rsidRDefault="00F50E98" w:rsidP="00F50E98">
      <w:pPr>
        <w:rPr>
          <w:lang w:val="en-US"/>
        </w:rPr>
      </w:pPr>
    </w:p>
    <w:p w14:paraId="48EB8C6D" w14:textId="77777777" w:rsidR="00F50E98" w:rsidRDefault="00F50E98" w:rsidP="00F50E98">
      <w:pPr>
        <w:pStyle w:val="Heading2"/>
      </w:pPr>
      <w:r w:rsidRPr="00926911">
        <w:t>Integrated Ticketing</w:t>
      </w:r>
      <w:r>
        <w:t xml:space="preserve"> System</w:t>
      </w:r>
    </w:p>
    <w:p w14:paraId="0F76FF74"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6332AE0D" w14:textId="77777777" w:rsidR="00F50E98" w:rsidRDefault="00F50E98" w:rsidP="00F50E98"/>
    <w:p w14:paraId="2A4C094F"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420DD458" w14:textId="77777777" w:rsidR="00F50E98" w:rsidRDefault="00F50E98" w:rsidP="00F50E98"/>
    <w:p w14:paraId="27981A19" w14:textId="77777777" w:rsidR="00F50E98" w:rsidRDefault="00F50E98" w:rsidP="00F50E98">
      <w:pPr>
        <w:pStyle w:val="Heading2"/>
      </w:pPr>
      <w:r w:rsidRPr="00926911">
        <w:t>Automatic Vehicle Location (AVL)</w:t>
      </w:r>
    </w:p>
    <w:p w14:paraId="112DFAAA"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2BF60D79" w14:textId="77777777" w:rsidR="00F50E98" w:rsidRPr="00972D4E" w:rsidRDefault="00F50E98" w:rsidP="00F50E98"/>
    <w:p w14:paraId="196F99E6" w14:textId="77777777" w:rsidR="00F50E98" w:rsidRDefault="00F50E98" w:rsidP="00F50E98">
      <w:pPr>
        <w:pStyle w:val="Heading2"/>
      </w:pPr>
      <w:r w:rsidRPr="00926911">
        <w:t>Control Centre operations</w:t>
      </w:r>
    </w:p>
    <w:p w14:paraId="696FD635"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02799E4D"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0EBAAACB"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2A36F7C7" w14:textId="77777777" w:rsidR="00F50E98" w:rsidRPr="00EA2261" w:rsidRDefault="00F50E98" w:rsidP="00F50E98"/>
    <w:p w14:paraId="19CC6975" w14:textId="77777777" w:rsidR="00F50E98" w:rsidRDefault="00F50E98" w:rsidP="00F50E98">
      <w:pPr>
        <w:pStyle w:val="Heading2"/>
      </w:pPr>
      <w:r w:rsidRPr="00926911">
        <w:t>Real-Time Passenger Information (RTPI)</w:t>
      </w:r>
    </w:p>
    <w:p w14:paraId="51F67103"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765A732D"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0701858E" w14:textId="77777777" w:rsidR="00F50E98" w:rsidRPr="00874241" w:rsidRDefault="00F50E98" w:rsidP="00F50E98"/>
    <w:p w14:paraId="606D43F8" w14:textId="77777777" w:rsidR="00F50E98" w:rsidRPr="00926911" w:rsidRDefault="00F50E98" w:rsidP="00F50E98">
      <w:pPr>
        <w:pStyle w:val="Heading2"/>
      </w:pPr>
      <w:r w:rsidRPr="00926911">
        <w:t>CCTV Integration and Other Developments</w:t>
      </w:r>
    </w:p>
    <w:p w14:paraId="5AD56173"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4708693F"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28BA6204" w14:textId="77777777" w:rsidR="00F50E98" w:rsidRDefault="00F50E98" w:rsidP="00F50E98"/>
    <w:p w14:paraId="114EFBE9" w14:textId="77777777" w:rsidR="00F50E98" w:rsidRDefault="00F50E98" w:rsidP="00F50E98"/>
    <w:p w14:paraId="1E22E5ED" w14:textId="77777777" w:rsidR="00F50E98" w:rsidRDefault="00F50E98" w:rsidP="00F50E98"/>
    <w:p w14:paraId="3BDB6521" w14:textId="77777777" w:rsidR="00F50E98" w:rsidRPr="00926911" w:rsidRDefault="00F50E98" w:rsidP="00F50E98">
      <w:pPr>
        <w:pStyle w:val="Heading2"/>
      </w:pPr>
      <w:r w:rsidRPr="00926911">
        <w:t>Traffic Signal Priority (TSP)</w:t>
      </w:r>
    </w:p>
    <w:p w14:paraId="6AC36705"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65542852"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689BB524"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388120BD"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4CD1B366"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23DC2780" w14:textId="77777777" w:rsidR="00F50E98" w:rsidRDefault="00F50E98" w:rsidP="00F50E98"/>
    <w:p w14:paraId="4FE40C00" w14:textId="77777777" w:rsidR="00F50E98" w:rsidRPr="00926911" w:rsidRDefault="00F50E98" w:rsidP="00F50E98"/>
    <w:p w14:paraId="7AAD462C" w14:textId="77777777" w:rsidR="00F50E98" w:rsidRPr="00926911" w:rsidRDefault="00F50E98" w:rsidP="00F50E98">
      <w:pPr>
        <w:pStyle w:val="Heading1"/>
      </w:pPr>
      <w:r w:rsidRPr="00926911">
        <w:t>Challenges and Benefits</w:t>
      </w:r>
    </w:p>
    <w:p w14:paraId="6469EE95"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4EF2B9D9"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50D08D00"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6BBE2AAA"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7977AAA6"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7EDA9BE9" w14:textId="77777777" w:rsidR="00F50E98" w:rsidRDefault="00F50E98" w:rsidP="00F50E98"/>
    <w:p w14:paraId="239C325B" w14:textId="77777777" w:rsidR="00F50E98" w:rsidRPr="00926911" w:rsidRDefault="00F50E98" w:rsidP="00F50E98">
      <w:pPr>
        <w:pStyle w:val="Heading1"/>
      </w:pPr>
      <w:r w:rsidRPr="00926911">
        <w:t>Comparison with International Standards</w:t>
      </w:r>
    </w:p>
    <w:p w14:paraId="3A449883"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749BB00E"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13BDFA75" w14:textId="77777777" w:rsidR="00F50E98" w:rsidRDefault="00F50E98" w:rsidP="00F50E98"/>
    <w:p w14:paraId="7A3E073C" w14:textId="77777777" w:rsidR="00F50E98" w:rsidRPr="00926911" w:rsidRDefault="00F50E98" w:rsidP="00F50E98">
      <w:pPr>
        <w:pStyle w:val="Heading1"/>
      </w:pPr>
      <w:r w:rsidRPr="00926911">
        <w:t>Case Studies and Examples</w:t>
      </w:r>
    </w:p>
    <w:p w14:paraId="38A8737F"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31639BCA" w14:textId="77777777" w:rsidR="00F50E98" w:rsidRDefault="00F50E98" w:rsidP="00F50E98">
      <w:r>
        <w:lastRenderedPageBreak/>
        <w:t xml:space="preserve">There are already enriched cases of practices and experiments for applying cutting edge techniques around the world at different levels. </w:t>
      </w:r>
    </w:p>
    <w:p w14:paraId="555C6741"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54F1FE68"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62B9B4CB" w14:textId="77777777" w:rsidR="00F50E98" w:rsidRDefault="00F50E98" w:rsidP="00F50E98"/>
    <w:p w14:paraId="0959C7DC" w14:textId="77777777" w:rsidR="00F50E98" w:rsidRPr="00926911" w:rsidRDefault="00F50E98" w:rsidP="00F50E98"/>
    <w:p w14:paraId="5454FCEA" w14:textId="77777777" w:rsidR="00F50E98" w:rsidRPr="00926911" w:rsidRDefault="00F50E98" w:rsidP="00F50E98">
      <w:pPr>
        <w:pStyle w:val="Heading1"/>
      </w:pPr>
      <w:r w:rsidRPr="00926911">
        <w:t>Future Directions and Recommendations</w:t>
      </w:r>
    </w:p>
    <w:p w14:paraId="5B778D79"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147B4D73" w14:textId="77777777" w:rsidR="00F50E98" w:rsidRDefault="00F50E98" w:rsidP="00F50E98">
      <w:r>
        <w:t>To further enhance the ITS framework at Dublin Bus, the following actionable recommendations could be considered:</w:t>
      </w:r>
    </w:p>
    <w:p w14:paraId="5956FD3B" w14:textId="77777777" w:rsidR="00F50E98" w:rsidRDefault="00F50E98" w:rsidP="00F50E98">
      <w:pPr>
        <w:pStyle w:val="ListParagraph"/>
        <w:numPr>
          <w:ilvl w:val="0"/>
          <w:numId w:val="11"/>
        </w:numPr>
      </w:pPr>
      <w:r>
        <w:t xml:space="preserve">Cooperative Intelligent Transport Systems (C-ITS): </w:t>
      </w:r>
    </w:p>
    <w:p w14:paraId="793DB312"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4F0BB64B" w14:textId="77777777" w:rsidR="00F50E98" w:rsidRDefault="00F50E98" w:rsidP="00F50E98">
      <w:pPr>
        <w:pStyle w:val="ListParagraph"/>
        <w:numPr>
          <w:ilvl w:val="0"/>
          <w:numId w:val="11"/>
        </w:numPr>
      </w:pPr>
      <w:r>
        <w:lastRenderedPageBreak/>
        <w:t xml:space="preserve">AI and ML Technologies: </w:t>
      </w:r>
    </w:p>
    <w:p w14:paraId="0F5D45B9"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084881F5" w14:textId="77777777" w:rsidR="00F50E98" w:rsidRDefault="00F50E98" w:rsidP="00F50E98">
      <w:pPr>
        <w:pStyle w:val="ListParagraph"/>
        <w:numPr>
          <w:ilvl w:val="0"/>
          <w:numId w:val="11"/>
        </w:numPr>
      </w:pPr>
      <w:r>
        <w:t xml:space="preserve">Autonomous Driving: </w:t>
      </w:r>
    </w:p>
    <w:p w14:paraId="60AE4CDF"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19C8020C" w14:textId="77777777" w:rsidR="00F50E98" w:rsidRDefault="00F50E98" w:rsidP="00F50E98"/>
    <w:p w14:paraId="29034394" w14:textId="77777777" w:rsidR="00F50E98" w:rsidRDefault="00F50E98" w:rsidP="00F50E98"/>
    <w:p w14:paraId="7D444799" w14:textId="77777777" w:rsidR="00F50E98" w:rsidRDefault="00F50E98" w:rsidP="00F50E98"/>
    <w:p w14:paraId="3F7BB9AF" w14:textId="77777777" w:rsidR="00F50E98" w:rsidRPr="00926911" w:rsidRDefault="00F50E98" w:rsidP="00F50E98">
      <w:pPr>
        <w:pStyle w:val="Heading1"/>
      </w:pPr>
      <w:r w:rsidRPr="00926911">
        <w:t>Challenges and Considerations</w:t>
      </w:r>
    </w:p>
    <w:p w14:paraId="088F4738" w14:textId="77777777" w:rsidR="00F50E98" w:rsidRDefault="00F50E98" w:rsidP="00F50E98">
      <w:r>
        <w:t>There are certain challenges and considerations ahead to escalate the current ITS with AI and ML technologies.</w:t>
      </w:r>
    </w:p>
    <w:p w14:paraId="7BABDE3F"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0B7A0BDA"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64257280"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0BA67D35"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0D1E1287"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55B98854" w14:textId="77777777" w:rsidR="00F50E98" w:rsidRPr="00E60EC4" w:rsidRDefault="00F50E98" w:rsidP="00F50E98"/>
    <w:p w14:paraId="49AFDCB3" w14:textId="77777777" w:rsidR="00F50E98" w:rsidRDefault="00F50E98" w:rsidP="00F50E98"/>
    <w:p w14:paraId="7AB2A53A" w14:textId="77777777" w:rsidR="00F50E98" w:rsidRPr="00926911" w:rsidRDefault="00F50E98" w:rsidP="00F50E98">
      <w:pPr>
        <w:pStyle w:val="Heading1"/>
      </w:pPr>
      <w:r w:rsidRPr="00926911">
        <w:t>Recommendations for AI and ML Integration</w:t>
      </w:r>
    </w:p>
    <w:p w14:paraId="327998FC"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7DEEB936" w14:textId="77777777" w:rsidR="00F50E98" w:rsidRDefault="00F50E98" w:rsidP="00F50E98">
      <w:pPr>
        <w:pStyle w:val="ListParagraph"/>
        <w:numPr>
          <w:ilvl w:val="0"/>
          <w:numId w:val="11"/>
        </w:numPr>
      </w:pPr>
      <w:r>
        <w:t xml:space="preserve">Enhanced predictive techniques </w:t>
      </w:r>
    </w:p>
    <w:p w14:paraId="4A443943" w14:textId="77777777" w:rsidR="00F50E98" w:rsidRDefault="00F50E98" w:rsidP="00F50E98">
      <w:r>
        <w:t xml:space="preserve">AI and ML can significantly improve the accuracy of traffic prediction models, helping to anticipate congestion and delays. </w:t>
      </w:r>
    </w:p>
    <w:p w14:paraId="3655A7DE" w14:textId="77777777" w:rsidR="00F50E98" w:rsidRDefault="00F50E98" w:rsidP="00F50E98">
      <w:pPr>
        <w:pStyle w:val="ListParagraph"/>
        <w:numPr>
          <w:ilvl w:val="0"/>
          <w:numId w:val="11"/>
        </w:numPr>
      </w:pPr>
      <w:r>
        <w:t xml:space="preserve">Real-time decision-making </w:t>
      </w:r>
    </w:p>
    <w:p w14:paraId="0F15B20A"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4E5BDA8F" w14:textId="77777777" w:rsidR="00F50E98" w:rsidRDefault="00F50E98" w:rsidP="00F50E98">
      <w:pPr>
        <w:pStyle w:val="ListParagraph"/>
        <w:numPr>
          <w:ilvl w:val="0"/>
          <w:numId w:val="11"/>
        </w:numPr>
      </w:pPr>
      <w:r>
        <w:t xml:space="preserve">Personalised services </w:t>
      </w:r>
    </w:p>
    <w:p w14:paraId="34DC913E"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0CBCC394" w14:textId="77777777" w:rsidR="00F50E98" w:rsidRDefault="00F50E98" w:rsidP="00F50E98">
      <w:pPr>
        <w:pStyle w:val="ListParagraph"/>
        <w:numPr>
          <w:ilvl w:val="0"/>
          <w:numId w:val="11"/>
        </w:numPr>
      </w:pPr>
      <w:r>
        <w:t>Advanced safety measures</w:t>
      </w:r>
    </w:p>
    <w:p w14:paraId="40A7C641" w14:textId="77777777" w:rsidR="00F50E98" w:rsidRDefault="00F50E98" w:rsidP="00F50E98">
      <w:r>
        <w:t>AI and ML can help implement advanced safety measures such as collision-avoidance systems, real-time vehicle diagnostics, and proactive maintenance scheduling.</w:t>
      </w:r>
    </w:p>
    <w:p w14:paraId="7F6D7C02" w14:textId="77777777" w:rsidR="00F50E98" w:rsidRDefault="00F50E98" w:rsidP="00F50E98">
      <w:pPr>
        <w:pStyle w:val="ListParagraph"/>
        <w:numPr>
          <w:ilvl w:val="0"/>
          <w:numId w:val="11"/>
        </w:numPr>
      </w:pPr>
      <w:r>
        <w:t>Intelligent driver assistants</w:t>
      </w:r>
    </w:p>
    <w:p w14:paraId="263B551C" w14:textId="77777777" w:rsidR="00F50E98" w:rsidRDefault="00F50E98" w:rsidP="00F50E98">
      <w:r>
        <w:t>Using AI based driving assistants has potential to improve the efficiency of human driver, while alleviating the pressure of being continuously monitored.</w:t>
      </w:r>
    </w:p>
    <w:p w14:paraId="4D3CDABA" w14:textId="77777777" w:rsidR="00F50E98" w:rsidRDefault="00F50E98" w:rsidP="00F50E98">
      <w:pPr>
        <w:pStyle w:val="ListParagraph"/>
        <w:numPr>
          <w:ilvl w:val="0"/>
          <w:numId w:val="11"/>
        </w:numPr>
      </w:pPr>
      <w:r>
        <w:t>Experiments for unmanned driving</w:t>
      </w:r>
    </w:p>
    <w:p w14:paraId="329FFD51" w14:textId="77777777" w:rsidR="00F50E98" w:rsidRDefault="00F50E98" w:rsidP="00F50E98">
      <w:r>
        <w:t>In certain area with conditions enable potential unmanned bus driving, it is suggested experiments shall be undertaken to prepare future autonomous bus operation.</w:t>
      </w:r>
    </w:p>
    <w:p w14:paraId="3EC5EDE8" w14:textId="77777777" w:rsidR="00F50E98" w:rsidRDefault="00F50E98" w:rsidP="00F50E98"/>
    <w:p w14:paraId="4A44C32F" w14:textId="77777777" w:rsidR="00F50E98" w:rsidRDefault="00F50E98" w:rsidP="00F50E98"/>
    <w:p w14:paraId="4B00BD1D" w14:textId="77777777" w:rsidR="00F50E98" w:rsidRDefault="00F50E98" w:rsidP="00F50E98"/>
    <w:p w14:paraId="7663CF9C" w14:textId="77777777" w:rsidR="00F50E98" w:rsidRPr="00926911" w:rsidRDefault="00F50E98" w:rsidP="00F50E98">
      <w:pPr>
        <w:pStyle w:val="Heading1"/>
      </w:pPr>
      <w:r w:rsidRPr="00926911">
        <w:t>Conclusion</w:t>
      </w:r>
    </w:p>
    <w:p w14:paraId="6E2077D9"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6EA2BA7D"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73D93495"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6EC33CF9"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53071E9B" w14:textId="77777777" w:rsidR="00F50E98" w:rsidRDefault="00F50E98" w:rsidP="00F50E98">
      <w:pPr>
        <w:spacing w:before="0" w:after="160" w:line="259" w:lineRule="auto"/>
      </w:pPr>
      <w:r>
        <w:br w:type="page"/>
      </w:r>
    </w:p>
    <w:p w14:paraId="532E0DC7" w14:textId="77777777" w:rsidR="00F50E98" w:rsidRDefault="00F50E98" w:rsidP="00F50E98"/>
    <w:p w14:paraId="28D37398" w14:textId="77777777" w:rsidR="00F50E98" w:rsidRPr="00926911" w:rsidRDefault="00F50E98" w:rsidP="00F50E98">
      <w:pPr>
        <w:pStyle w:val="Heading1"/>
      </w:pPr>
      <w:r w:rsidRPr="00926911">
        <w:t>References</w:t>
      </w:r>
    </w:p>
    <w:p w14:paraId="53066210"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36ECE378"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38DF3C66"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671CEBAB"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5B89FE6C"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57F26660"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094E555C"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1D2D4DCA"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6E0E0E07"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2C3D25F8"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40E665A6"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61D660E0"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784F6DD4"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1A3552E8"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0ABA4F8C"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288A695B"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60F88413"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38EFB9B3"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5FB3D7F9"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11716465"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4625309C"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1BC6BA2C"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31E0FA3C"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1EEC97E1"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758B6289"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7F500CC3"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3D06A3BB"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42C3FF65"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7429A3F3"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7C838E72"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5DFC9E47"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3F50F52A"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1FDA3143"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10A0AB7D"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7EDF8D35"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6139304D"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69FED229"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6FD16714"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4F6C5197"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0982FA48"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00C84944"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1EAF7685"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4C62845D" w14:textId="77777777" w:rsidR="00F50E98" w:rsidRDefault="00F50E98" w:rsidP="00F50E98">
      <w:r>
        <w:fldChar w:fldCharType="end"/>
      </w:r>
    </w:p>
    <w:p w14:paraId="7A7CC407" w14:textId="77777777" w:rsidR="00F50E98" w:rsidRDefault="00F50E98" w:rsidP="00F50E98">
      <w:pPr>
        <w:spacing w:before="0" w:after="160" w:line="259" w:lineRule="auto"/>
      </w:pPr>
      <w:r>
        <w:br w:type="page"/>
      </w:r>
    </w:p>
    <w:p w14:paraId="1F7939C7" w14:textId="77777777" w:rsidR="00F50E98" w:rsidRDefault="00F50E98" w:rsidP="00F50E98"/>
    <w:p w14:paraId="08AA5D3D" w14:textId="77777777" w:rsidR="00F50E98" w:rsidRDefault="00F50E98" w:rsidP="00F50E98">
      <w:pPr>
        <w:pStyle w:val="Heading1"/>
      </w:pPr>
      <w:r>
        <w:t>Chart 1. PRISMA chart of research resources</w:t>
      </w:r>
    </w:p>
    <w:p w14:paraId="0AC7ADC0" w14:textId="77777777" w:rsidR="00F50E98" w:rsidRPr="007C382B" w:rsidRDefault="00F50E98" w:rsidP="00F50E98">
      <w:r>
        <w:rPr>
          <w:noProof/>
        </w:rPr>
        <mc:AlternateContent>
          <mc:Choice Requires="wps">
            <w:drawing>
              <wp:anchor distT="0" distB="0" distL="114300" distR="114300" simplePos="0" relativeHeight="251854848" behindDoc="0" locked="0" layoutInCell="1" allowOverlap="1" wp14:anchorId="18E966B9" wp14:editId="4D168A44">
                <wp:simplePos x="0" y="0"/>
                <wp:positionH relativeFrom="column">
                  <wp:posOffset>-681990</wp:posOffset>
                </wp:positionH>
                <wp:positionV relativeFrom="paragraph">
                  <wp:posOffset>3758994</wp:posOffset>
                </wp:positionV>
                <wp:extent cx="1371600" cy="339090"/>
                <wp:effectExtent l="1905" t="0" r="20955" b="20955"/>
                <wp:wrapNone/>
                <wp:docPr id="1471576535"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7EE3C8DA" w14:textId="77777777" w:rsidR="00F50E98" w:rsidRPr="00C27B22" w:rsidRDefault="00F50E98" w:rsidP="00F50E98">
                            <w:pPr>
                              <w:jc w:val="center"/>
                              <w:rPr>
                                <w:lang w:val="en"/>
                              </w:rPr>
                            </w:pPr>
                            <w:r w:rsidRPr="00C27B22">
                              <w:rPr>
                                <w:lang w:val="en"/>
                              </w:rPr>
                              <w:t>Eligibility</w:t>
                            </w:r>
                          </w:p>
                          <w:p w14:paraId="039D3E7F"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8E966B9" id="_x0000_s1138" style="position:absolute;margin-left:-53.7pt;margin-top:296pt;width:108pt;height:26.7pt;rotation:-90;z-index:251854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D9WexdMwIAAGAEAAAOAAAAAAAAAAAAAAAA&#10;AC4CAABkcnMvZTJvRG9jLnhtbFBLAQItABQABgAIAAAAIQB7hPGn3wAAAAoBAAAPAAAAAAAAAAAA&#10;AAAAAI0EAABkcnMvZG93bnJldi54bWxQSwUGAAAAAAQABADzAAAAmQUAAAAA&#10;" fillcolor="#ccecff">
                <v:textbox style="layout-flow:vertical;mso-layout-flow-alt:bottom-to-top" inset="3.6pt,,3.6pt">
                  <w:txbxContent>
                    <w:p w14:paraId="7EE3C8DA" w14:textId="77777777" w:rsidR="00F50E98" w:rsidRPr="00C27B22" w:rsidRDefault="00F50E98" w:rsidP="00F50E98">
                      <w:pPr>
                        <w:jc w:val="center"/>
                        <w:rPr>
                          <w:lang w:val="en"/>
                        </w:rPr>
                      </w:pPr>
                      <w:r w:rsidRPr="00C27B22">
                        <w:rPr>
                          <w:lang w:val="en"/>
                        </w:rPr>
                        <w:t>Eligibility</w:t>
                      </w:r>
                    </w:p>
                    <w:p w14:paraId="039D3E7F"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848704" behindDoc="0" locked="0" layoutInCell="1" allowOverlap="1" wp14:anchorId="74C34258" wp14:editId="01D51C8A">
                <wp:simplePos x="0" y="0"/>
                <wp:positionH relativeFrom="column">
                  <wp:posOffset>4228439</wp:posOffset>
                </wp:positionH>
                <wp:positionV relativeFrom="paragraph">
                  <wp:posOffset>2474954</wp:posOffset>
                </wp:positionV>
                <wp:extent cx="1714500" cy="739977"/>
                <wp:effectExtent l="0" t="0" r="19050" b="22225"/>
                <wp:wrapNone/>
                <wp:docPr id="1034344938"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5B49EE77"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3E4E2405"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C34258" id="_x0000_s1139" style="position:absolute;margin-left:332.95pt;margin-top:194.9pt;width:135pt;height:58.25pt;z-index:251848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">
                <v:textbox inset=",7.2pt,,7.2pt">
                  <w:txbxContent>
                    <w:p w14:paraId="5B49EE77"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3E4E2405"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50752" behindDoc="0" locked="0" layoutInCell="1" allowOverlap="1" wp14:anchorId="67B48344" wp14:editId="131CBD32">
                <wp:simplePos x="0" y="0"/>
                <wp:positionH relativeFrom="column">
                  <wp:posOffset>4228439</wp:posOffset>
                </wp:positionH>
                <wp:positionV relativeFrom="paragraph">
                  <wp:posOffset>3389354</wp:posOffset>
                </wp:positionV>
                <wp:extent cx="1714500" cy="708263"/>
                <wp:effectExtent l="0" t="0" r="19050" b="15875"/>
                <wp:wrapNone/>
                <wp:docPr id="1039173832"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6D222789"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5253A21D"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7B48344" id="_x0000_s1140" style="position:absolute;margin-left:332.95pt;margin-top:266.9pt;width:135pt;height:55.75pt;z-index:251850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">
                <v:textbox inset=",7.2pt,,7.2pt">
                  <w:txbxContent>
                    <w:p w14:paraId="6D222789"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5253A21D"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58944" behindDoc="0" locked="0" layoutInCell="1" allowOverlap="1" wp14:anchorId="5092EA73" wp14:editId="2F391BF7">
                <wp:simplePos x="0" y="0"/>
                <wp:positionH relativeFrom="column">
                  <wp:posOffset>1432384</wp:posOffset>
                </wp:positionH>
                <wp:positionV relativeFrom="paragraph">
                  <wp:posOffset>4076476</wp:posOffset>
                </wp:positionV>
                <wp:extent cx="1284091" cy="272466"/>
                <wp:effectExtent l="0" t="0" r="68580" b="70485"/>
                <wp:wrapNone/>
                <wp:docPr id="1757067663"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B1550A3" id="直接箭头连接符 13" o:spid="_x0000_s1026" type="#_x0000_t32" style="position:absolute;margin-left:112.8pt;margin-top:321pt;width:101.1pt;height:21.45pt;z-index:2518589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857920" behindDoc="0" locked="0" layoutInCell="1" allowOverlap="1" wp14:anchorId="3CF29292" wp14:editId="40EDBB96">
                <wp:simplePos x="0" y="0"/>
                <wp:positionH relativeFrom="column">
                  <wp:posOffset>1370058</wp:posOffset>
                </wp:positionH>
                <wp:positionV relativeFrom="paragraph">
                  <wp:posOffset>3066936</wp:posOffset>
                </wp:positionV>
                <wp:extent cx="1362571" cy="258709"/>
                <wp:effectExtent l="38100" t="0" r="28575" b="84455"/>
                <wp:wrapNone/>
                <wp:docPr id="1284084832"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97EA586" id="直接箭头连接符 13" o:spid="_x0000_s1026" type="#_x0000_t32" style="position:absolute;margin-left:107.9pt;margin-top:241.5pt;width:107.3pt;height:20.35pt;flip:x;z-index:25185792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856896" behindDoc="0" locked="0" layoutInCell="1" allowOverlap="1" wp14:anchorId="7B424D71" wp14:editId="39A1F418">
                <wp:simplePos x="0" y="0"/>
                <wp:positionH relativeFrom="column">
                  <wp:posOffset>205516</wp:posOffset>
                </wp:positionH>
                <wp:positionV relativeFrom="paragraph">
                  <wp:posOffset>3330594</wp:posOffset>
                </wp:positionV>
                <wp:extent cx="1617378" cy="727075"/>
                <wp:effectExtent l="0" t="0" r="20955" b="15875"/>
                <wp:wrapNone/>
                <wp:docPr id="742943932"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3D9795B8"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7B5798C5"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B424D71" id="_x0000_s1141" style="position:absolute;margin-left:16.2pt;margin-top:262.25pt;width:127.35pt;height:57.25pt;z-index:251856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">
                <v:textbox inset=",7.2pt,,7.2pt">
                  <w:txbxContent>
                    <w:p w14:paraId="3D9795B8"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7B5798C5"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49728" behindDoc="0" locked="0" layoutInCell="1" allowOverlap="1" wp14:anchorId="151E02EE" wp14:editId="3B631F81">
                <wp:simplePos x="0" y="0"/>
                <wp:positionH relativeFrom="column">
                  <wp:posOffset>1885315</wp:posOffset>
                </wp:positionH>
                <wp:positionV relativeFrom="paragraph">
                  <wp:posOffset>3326130</wp:posOffset>
                </wp:positionV>
                <wp:extent cx="1714500" cy="727075"/>
                <wp:effectExtent l="0" t="0" r="0" b="0"/>
                <wp:wrapNone/>
                <wp:docPr id="2044749232"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3273363F"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08F4D5C6"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51E02EE" id="_x0000_s1142" style="position:absolute;margin-left:148.45pt;margin-top:261.9pt;width:135pt;height:57.25pt;z-index:251849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">
                <v:textbox inset=",7.2pt,,7.2pt">
                  <w:txbxContent>
                    <w:p w14:paraId="3273363F"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08F4D5C6"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47680" behindDoc="0" locked="0" layoutInCell="1" allowOverlap="1" wp14:anchorId="64BC76CC" wp14:editId="2D264F45">
                <wp:simplePos x="0" y="0"/>
                <wp:positionH relativeFrom="column">
                  <wp:posOffset>2916555</wp:posOffset>
                </wp:positionH>
                <wp:positionV relativeFrom="paragraph">
                  <wp:posOffset>243205</wp:posOffset>
                </wp:positionV>
                <wp:extent cx="2228850" cy="715010"/>
                <wp:effectExtent l="0" t="0" r="0" b="8890"/>
                <wp:wrapNone/>
                <wp:docPr id="1668545866"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771FF292"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1FA9D3EF"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4BC76CC" id="_x0000_s1143" style="position:absolute;margin-left:229.65pt;margin-top:19.15pt;width:175.5pt;height:56.3pt;z-index:251847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">
                <v:textbox inset=",7.2pt,,7.2pt">
                  <w:txbxContent>
                    <w:p w14:paraId="771FF292"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1FA9D3EF"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46656" behindDoc="0" locked="0" layoutInCell="1" allowOverlap="1" wp14:anchorId="31BBD7C5" wp14:editId="0E5161E8">
                <wp:simplePos x="0" y="0"/>
                <wp:positionH relativeFrom="column">
                  <wp:posOffset>343535</wp:posOffset>
                </wp:positionH>
                <wp:positionV relativeFrom="paragraph">
                  <wp:posOffset>243205</wp:posOffset>
                </wp:positionV>
                <wp:extent cx="2228850" cy="715645"/>
                <wp:effectExtent l="0" t="0" r="0" b="8255"/>
                <wp:wrapNone/>
                <wp:docPr id="1156533203"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5E5EC1BD"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1BBD7C5" id="_x0000_s1144" style="position:absolute;margin-left:27.05pt;margin-top:19.15pt;width:175.5pt;height:56.3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O3Z&#10;Kn0SAgAAKgQAAA4AAAAAAAAAAAAAAAAALgIAAGRycy9lMm9Eb2MueG1sUEsBAi0AFAAGAAgAAAAh&#10;APCfpITeAAAACQEAAA8AAAAAAAAAAAAAAAAAbAQAAGRycy9kb3ducmV2LnhtbFBLBQYAAAAABAAE&#10;APMAAAB3BQAAAAA=&#10;">
                <v:textbox inset=",7.2pt,,7.2pt">
                  <w:txbxContent>
                    <w:p w14:paraId="5E5EC1BD"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852800" behindDoc="0" locked="0" layoutInCell="1" allowOverlap="1" wp14:anchorId="6325C3BE" wp14:editId="3AD32E49">
                <wp:simplePos x="0" y="0"/>
                <wp:positionH relativeFrom="column">
                  <wp:posOffset>-681990</wp:posOffset>
                </wp:positionH>
                <wp:positionV relativeFrom="paragraph">
                  <wp:posOffset>5502910</wp:posOffset>
                </wp:positionV>
                <wp:extent cx="1371600" cy="339090"/>
                <wp:effectExtent l="0" t="514350" r="0" b="518160"/>
                <wp:wrapNone/>
                <wp:docPr id="1621205609"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25A71553" w14:textId="77777777" w:rsidR="00F50E98" w:rsidRPr="00C27B22" w:rsidRDefault="00F50E98" w:rsidP="00F50E98">
                            <w:pPr>
                              <w:jc w:val="center"/>
                              <w:rPr>
                                <w:lang w:val="en"/>
                              </w:rPr>
                            </w:pPr>
                            <w:r w:rsidRPr="00C27B22">
                              <w:rPr>
                                <w:lang w:val="en"/>
                              </w:rPr>
                              <w:t>Included</w:t>
                            </w:r>
                          </w:p>
                          <w:p w14:paraId="15E9CDEC"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325C3BE" id="_x0000_s1145" style="position:absolute;margin-left:-53.7pt;margin-top:433.3pt;width:108pt;height:26.7pt;rotation:-90;z-index:25185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" fillcolor="#ccecff">
                <v:textbox style="layout-flow:vertical;mso-layout-flow-alt:bottom-to-top" inset="3.6pt,,3.6pt">
                  <w:txbxContent>
                    <w:p w14:paraId="25A71553" w14:textId="77777777" w:rsidR="00F50E98" w:rsidRPr="00C27B22" w:rsidRDefault="00F50E98" w:rsidP="00F50E98">
                      <w:pPr>
                        <w:jc w:val="center"/>
                        <w:rPr>
                          <w:lang w:val="en"/>
                        </w:rPr>
                      </w:pPr>
                      <w:r w:rsidRPr="00C27B22">
                        <w:rPr>
                          <w:lang w:val="en"/>
                        </w:rPr>
                        <w:t>Included</w:t>
                      </w:r>
                    </w:p>
                    <w:p w14:paraId="15E9CDEC"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853824" behindDoc="0" locked="0" layoutInCell="1" allowOverlap="1" wp14:anchorId="52A36D53" wp14:editId="62A5FBF1">
                <wp:simplePos x="0" y="0"/>
                <wp:positionH relativeFrom="column">
                  <wp:posOffset>-681990</wp:posOffset>
                </wp:positionH>
                <wp:positionV relativeFrom="paragraph">
                  <wp:posOffset>702310</wp:posOffset>
                </wp:positionV>
                <wp:extent cx="1371600" cy="339090"/>
                <wp:effectExtent l="0" t="514350" r="0" b="518160"/>
                <wp:wrapNone/>
                <wp:docPr id="1994321882"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63C516B9" w14:textId="77777777" w:rsidR="00F50E98" w:rsidRPr="00C27B22" w:rsidRDefault="00F50E98" w:rsidP="00F50E98">
                            <w:pPr>
                              <w:jc w:val="center"/>
                              <w:rPr>
                                <w:lang w:val="en"/>
                              </w:rPr>
                            </w:pPr>
                            <w:r w:rsidRPr="00C27B22">
                              <w:rPr>
                                <w:lang w:val="en"/>
                              </w:rPr>
                              <w:t>Identification</w:t>
                            </w:r>
                          </w:p>
                          <w:p w14:paraId="1B05B3E4"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2A36D53" id="_x0000_s1146" style="position:absolute;margin-left:-53.7pt;margin-top:55.3pt;width:108pt;height:26.7pt;rotation:-90;z-index:251853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" fillcolor="#ccecff">
                <v:textbox style="layout-flow:vertical;mso-layout-flow-alt:bottom-to-top" inset="3.6pt,,3.6pt">
                  <w:txbxContent>
                    <w:p w14:paraId="63C516B9" w14:textId="77777777" w:rsidR="00F50E98" w:rsidRPr="00C27B22" w:rsidRDefault="00F50E98" w:rsidP="00F50E98">
                      <w:pPr>
                        <w:jc w:val="center"/>
                        <w:rPr>
                          <w:lang w:val="en"/>
                        </w:rPr>
                      </w:pPr>
                      <w:r w:rsidRPr="00C27B22">
                        <w:rPr>
                          <w:lang w:val="en"/>
                        </w:rPr>
                        <w:t>Identification</w:t>
                      </w:r>
                    </w:p>
                    <w:p w14:paraId="1B05B3E4"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855872" behindDoc="0" locked="0" layoutInCell="1" allowOverlap="1" wp14:anchorId="14BF30E2" wp14:editId="05C309E6">
                <wp:simplePos x="0" y="0"/>
                <wp:positionH relativeFrom="column">
                  <wp:posOffset>-681355</wp:posOffset>
                </wp:positionH>
                <wp:positionV relativeFrom="paragraph">
                  <wp:posOffset>2302510</wp:posOffset>
                </wp:positionV>
                <wp:extent cx="1371600" cy="339090"/>
                <wp:effectExtent l="0" t="514350" r="0" b="518160"/>
                <wp:wrapNone/>
                <wp:docPr id="1527387682"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6B23A274"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BF30E2" id="_x0000_s1147" style="position:absolute;margin-left:-53.65pt;margin-top:181.3pt;width:108pt;height:26.7pt;rotation:-90;z-index:251855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rBNKETMCAABgBAAADgAAAAAAAAAAAAAA&#10;AAAuAgAAZHJzL2Uyb0RvYy54bWxQSwECLQAUAAYACAAAACEA9zNyW+AAAAAKAQAADwAAAAAAAAAA&#10;AAAAAACNBAAAZHJzL2Rvd25yZXYueG1sUEsFBgAAAAAEAAQA8wAAAJoFAAAAAA==&#10;" fillcolor="#ccecff">
                <v:textbox style="layout-flow:vertical;mso-layout-flow-alt:bottom-to-top" inset="3.6pt,,3.6pt">
                  <w:txbxContent>
                    <w:p w14:paraId="6B23A274"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29616842" w14:textId="77777777" w:rsidR="00F50E98" w:rsidRPr="00926911" w:rsidRDefault="00F50E98" w:rsidP="00F50E98">
      <w:r>
        <w:rPr>
          <w:noProof/>
        </w:rPr>
        <mc:AlternateContent>
          <mc:Choice Requires="wps">
            <w:drawing>
              <wp:anchor distT="0" distB="0" distL="114300" distR="114300" simplePos="0" relativeHeight="251841536" behindDoc="0" locked="0" layoutInCell="1" allowOverlap="1" wp14:anchorId="265F6E16" wp14:editId="360EF7F1">
                <wp:simplePos x="0" y="0"/>
                <wp:positionH relativeFrom="column">
                  <wp:posOffset>1419225</wp:posOffset>
                </wp:positionH>
                <wp:positionV relativeFrom="paragraph">
                  <wp:posOffset>994410</wp:posOffset>
                </wp:positionV>
                <wp:extent cx="2771775" cy="666750"/>
                <wp:effectExtent l="0" t="0" r="28575" b="19050"/>
                <wp:wrapNone/>
                <wp:docPr id="451147611"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3EE2C027"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1BF2747B"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65F6E16" id="_x0000_s1148" style="position:absolute;margin-left:111.75pt;margin-top:78.3pt;width:218.25pt;height:52.5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">
                <v:textbox inset=",7.2pt,,7.2pt">
                  <w:txbxContent>
                    <w:p w14:paraId="3EE2C027"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1BF2747B"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59968" behindDoc="0" locked="0" layoutInCell="1" allowOverlap="1" wp14:anchorId="774AA9FF" wp14:editId="0668867D">
                <wp:simplePos x="0" y="0"/>
                <wp:positionH relativeFrom="column">
                  <wp:posOffset>2686050</wp:posOffset>
                </wp:positionH>
                <wp:positionV relativeFrom="paragraph">
                  <wp:posOffset>3604260</wp:posOffset>
                </wp:positionV>
                <wp:extent cx="9525" cy="257175"/>
                <wp:effectExtent l="76200" t="0" r="66675" b="47625"/>
                <wp:wrapNone/>
                <wp:docPr id="219650966"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96B20EE" id="直接箭头连接符 12" o:spid="_x0000_s1026" type="#_x0000_t32" style="position:absolute;margin-left:211.5pt;margin-top:283.8pt;width:.75pt;height:20.25pt;flip:x;z-index:25185996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851776" behindDoc="0" locked="0" layoutInCell="1" allowOverlap="1" wp14:anchorId="72FC1DC8" wp14:editId="4D0F8096">
                <wp:simplePos x="0" y="0"/>
                <wp:positionH relativeFrom="column">
                  <wp:posOffset>1894840</wp:posOffset>
                </wp:positionH>
                <wp:positionV relativeFrom="paragraph">
                  <wp:posOffset>3830955</wp:posOffset>
                </wp:positionV>
                <wp:extent cx="1714500" cy="727075"/>
                <wp:effectExtent l="0" t="0" r="0" b="0"/>
                <wp:wrapNone/>
                <wp:docPr id="1064196060"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15ED30D7"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47775C55"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FC1DC8" id="_x0000_s1149" style="position:absolute;margin-left:149.2pt;margin-top:301.65pt;width:135pt;height:57.25pt;z-index:251851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">
                <v:textbox inset=",7.2pt,,7.2pt">
                  <w:txbxContent>
                    <w:p w14:paraId="15ED30D7"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47775C55"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45632" behindDoc="0" locked="0" layoutInCell="1" allowOverlap="1" wp14:anchorId="66C4C8F1" wp14:editId="265DA636">
                <wp:simplePos x="0" y="0"/>
                <wp:positionH relativeFrom="column">
                  <wp:posOffset>2742565</wp:posOffset>
                </wp:positionH>
                <wp:positionV relativeFrom="paragraph">
                  <wp:posOffset>4453890</wp:posOffset>
                </wp:positionV>
                <wp:extent cx="0" cy="342900"/>
                <wp:effectExtent l="76200" t="0" r="57150" b="38100"/>
                <wp:wrapNone/>
                <wp:docPr id="1985456260"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350B065B" id="直接箭头连接符 11" o:spid="_x0000_s1026" type="#_x0000_t32" style="position:absolute;margin-left:215.95pt;margin-top:350.7pt;width:0;height:27pt;z-index:2518456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843584" behindDoc="0" locked="0" layoutInCell="1" allowOverlap="1" wp14:anchorId="71BE253B" wp14:editId="26A72A71">
                <wp:simplePos x="0" y="0"/>
                <wp:positionH relativeFrom="column">
                  <wp:posOffset>1866900</wp:posOffset>
                </wp:positionH>
                <wp:positionV relativeFrom="paragraph">
                  <wp:posOffset>4806315</wp:posOffset>
                </wp:positionV>
                <wp:extent cx="1714500" cy="914400"/>
                <wp:effectExtent l="0" t="0" r="0" b="0"/>
                <wp:wrapNone/>
                <wp:docPr id="1846726954"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1D1398C5"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13D88F8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BE253B" id="_x0000_s1150" style="position:absolute;margin-left:147pt;margin-top:378.45pt;width:135pt;height:1in;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">
                <v:textbox inset=",7.2pt,,7.2pt">
                  <w:txbxContent>
                    <w:p w14:paraId="1D1398C5"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13D88F8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40512" behindDoc="0" locked="0" layoutInCell="1" allowOverlap="1" wp14:anchorId="7613FB01" wp14:editId="779139EA">
                <wp:simplePos x="0" y="0"/>
                <wp:positionH relativeFrom="column">
                  <wp:posOffset>3333115</wp:posOffset>
                </wp:positionH>
                <wp:positionV relativeFrom="paragraph">
                  <wp:posOffset>486410</wp:posOffset>
                </wp:positionV>
                <wp:extent cx="0" cy="457200"/>
                <wp:effectExtent l="76200" t="0" r="38100" b="38100"/>
                <wp:wrapNone/>
                <wp:docPr id="423863658"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BD596ED" id="直接箭头连接符 20" o:spid="_x0000_s1026" type="#_x0000_t32" style="position:absolute;margin-left:262.45pt;margin-top:38.3pt;width:0;height:36pt;z-index:25184051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839488" behindDoc="0" locked="0" layoutInCell="1" allowOverlap="1" wp14:anchorId="1967BD39" wp14:editId="3BD2E6E2">
                <wp:simplePos x="0" y="0"/>
                <wp:positionH relativeFrom="column">
                  <wp:posOffset>1961515</wp:posOffset>
                </wp:positionH>
                <wp:positionV relativeFrom="paragraph">
                  <wp:posOffset>492760</wp:posOffset>
                </wp:positionV>
                <wp:extent cx="0" cy="457200"/>
                <wp:effectExtent l="76200" t="0" r="38100" b="38100"/>
                <wp:wrapNone/>
                <wp:docPr id="1459665825"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2D30377" id="直接箭头连接符 21" o:spid="_x0000_s1026" type="#_x0000_t32" style="position:absolute;margin-left:154.45pt;margin-top:38.8pt;width:0;height:36pt;z-index:2518394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842560" behindDoc="0" locked="0" layoutInCell="1" allowOverlap="1" wp14:anchorId="24F04844" wp14:editId="31111C37">
                <wp:simplePos x="0" y="0"/>
                <wp:positionH relativeFrom="column">
                  <wp:posOffset>1860550</wp:posOffset>
                </wp:positionH>
                <wp:positionV relativeFrom="paragraph">
                  <wp:posOffset>1795780</wp:posOffset>
                </wp:positionV>
                <wp:extent cx="1670050" cy="571500"/>
                <wp:effectExtent l="0" t="0" r="6350" b="0"/>
                <wp:wrapNone/>
                <wp:docPr id="1726383743"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661C703"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401C8B5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F04844" id="_x0000_s1151" style="position:absolute;margin-left:146.5pt;margin-top:141.4pt;width:131.5pt;height:45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">
                <v:textbox inset=",7.2pt,,7.2pt">
                  <w:txbxContent>
                    <w:p w14:paraId="1661C703"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401C8B5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44608" behindDoc="0" locked="0" layoutInCell="1" allowOverlap="1" wp14:anchorId="787436B4" wp14:editId="1D639798">
                <wp:simplePos x="0" y="0"/>
                <wp:positionH relativeFrom="column">
                  <wp:posOffset>2713990</wp:posOffset>
                </wp:positionH>
                <wp:positionV relativeFrom="paragraph">
                  <wp:posOffset>2372995</wp:posOffset>
                </wp:positionV>
                <wp:extent cx="0" cy="457200"/>
                <wp:effectExtent l="76200" t="0" r="38100" b="38100"/>
                <wp:wrapNone/>
                <wp:docPr id="305687956"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80411B7" id="直接箭头连接符 14" o:spid="_x0000_s1026" type="#_x0000_t32" style="position:absolute;margin-left:213.7pt;margin-top:186.85pt;width:0;height:36pt;z-index:25184460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0A2C8508" w14:textId="77777777" w:rsidR="00F50E98" w:rsidRDefault="00F50E98" w:rsidP="00F50E98"/>
    <w:p w14:paraId="68F8435E" w14:textId="77777777" w:rsidR="00F50E98" w:rsidRDefault="00F50E98" w:rsidP="00F50E98"/>
    <w:p w14:paraId="173D6796" w14:textId="77777777" w:rsidR="00F50E98" w:rsidRDefault="00F50E98" w:rsidP="00F50E98"/>
    <w:p w14:paraId="29BB9154"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1BC300F6"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23088EBF" w14:textId="77777777" w:rsidR="00F50E98" w:rsidRPr="006412DE" w:rsidRDefault="00F50E98" w:rsidP="00F50E98"/>
    <w:p w14:paraId="1A5903C4" w14:textId="77777777" w:rsidR="00F50E98" w:rsidRPr="006412DE" w:rsidRDefault="00F50E98" w:rsidP="00F50E98"/>
    <w:p w14:paraId="63F22987" w14:textId="77777777" w:rsidR="00F50E98" w:rsidRPr="006412DE" w:rsidRDefault="00F50E98" w:rsidP="00F50E98"/>
    <w:p w14:paraId="5C300A24" w14:textId="77777777" w:rsidR="00F50E98" w:rsidRPr="006412DE" w:rsidRDefault="00F50E98" w:rsidP="00F50E98"/>
    <w:p w14:paraId="3A01E8B6"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76495B97"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774BA903" w14:textId="77777777" w:rsidR="00F50E98" w:rsidRPr="008A2FA2" w:rsidRDefault="00F50E98" w:rsidP="00F50E98">
      <w:pPr>
        <w:pStyle w:val="NoSpacing"/>
        <w:jc w:val="center"/>
        <w:rPr>
          <w:rStyle w:val="SubtleEmphasis"/>
          <w:i w:val="0"/>
          <w:iCs w:val="0"/>
        </w:rPr>
      </w:pPr>
      <w:hyperlink r:id="rId22" w:history="1">
        <w:r w:rsidRPr="008A2FA2">
          <w:rPr>
            <w:rStyle w:val="SubtleEmphasis"/>
          </w:rPr>
          <w:t>270328700@yoobeestudent.ac.nz</w:t>
        </w:r>
      </w:hyperlink>
      <w:r w:rsidRPr="008A2FA2">
        <w:rPr>
          <w:rStyle w:val="SubtleEmphasis"/>
        </w:rPr>
        <w:t xml:space="preserve">, </w:t>
      </w:r>
      <w:hyperlink r:id="rId23" w:history="1">
        <w:r w:rsidRPr="008A2FA2">
          <w:rPr>
            <w:rStyle w:val="SubtleEmphasis"/>
          </w:rPr>
          <w:t>fs@imady.com</w:t>
        </w:r>
      </w:hyperlink>
    </w:p>
    <w:p w14:paraId="2C9FCD5B" w14:textId="77777777" w:rsidR="00F50E98" w:rsidRPr="006412DE" w:rsidRDefault="00F50E98" w:rsidP="00F50E98"/>
    <w:p w14:paraId="0995D9E1" w14:textId="77777777" w:rsidR="00F50E98" w:rsidRPr="006412DE" w:rsidRDefault="00F50E98" w:rsidP="00F50E98"/>
    <w:p w14:paraId="54D43A98" w14:textId="77777777" w:rsidR="00F50E98" w:rsidRPr="006412DE" w:rsidRDefault="00F50E98" w:rsidP="00F50E98">
      <w:r>
        <w:softHyphen/>
      </w:r>
      <w:r>
        <w:softHyphen/>
      </w:r>
      <w:r>
        <w:softHyphen/>
      </w:r>
    </w:p>
    <w:p w14:paraId="6CD8B959" w14:textId="77777777" w:rsidR="00F50E98" w:rsidRPr="006412DE" w:rsidRDefault="00F50E98" w:rsidP="00F50E98"/>
    <w:p w14:paraId="514B8D42" w14:textId="77777777" w:rsidR="00F50E98" w:rsidRPr="006412DE" w:rsidRDefault="00F50E98" w:rsidP="00F50E98"/>
    <w:p w14:paraId="5A76F59E" w14:textId="77777777" w:rsidR="00F50E98" w:rsidRPr="006412DE" w:rsidRDefault="00F50E98" w:rsidP="00F50E98"/>
    <w:p w14:paraId="20B983AB"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07FD05BA" w14:textId="77777777" w:rsidR="00F50E98" w:rsidRPr="008A2FA2" w:rsidRDefault="00F50E98" w:rsidP="00F50E98">
      <w:pPr>
        <w:pStyle w:val="NoSpacing"/>
        <w:jc w:val="center"/>
        <w:rPr>
          <w:rStyle w:val="SubtleEmphasis"/>
        </w:rPr>
      </w:pPr>
      <w:r w:rsidRPr="008A2FA2">
        <w:rPr>
          <w:rStyle w:val="SubtleEmphasis"/>
        </w:rPr>
        <w:t>Supervisory team:</w:t>
      </w:r>
    </w:p>
    <w:p w14:paraId="10D15271" w14:textId="77777777" w:rsidR="00F50E98" w:rsidRPr="008A2FA2" w:rsidRDefault="00F50E98" w:rsidP="00F50E98">
      <w:pPr>
        <w:pStyle w:val="NoSpacing"/>
        <w:jc w:val="center"/>
        <w:rPr>
          <w:rStyle w:val="SubtleEmphasis"/>
        </w:rPr>
      </w:pPr>
      <w:r w:rsidRPr="008A2FA2">
        <w:rPr>
          <w:rStyle w:val="SubtleEmphasis"/>
        </w:rPr>
        <w:t>Arun Kumar</w:t>
      </w:r>
    </w:p>
    <w:p w14:paraId="4954706C" w14:textId="77777777" w:rsidR="00F50E98" w:rsidRPr="006412DE" w:rsidRDefault="00F50E98" w:rsidP="00F50E98"/>
    <w:p w14:paraId="4769C1FD" w14:textId="77777777" w:rsidR="00F50E98" w:rsidRPr="006412DE" w:rsidRDefault="00F50E98" w:rsidP="00F50E98"/>
    <w:sdt>
      <w:sdtPr>
        <w:rPr>
          <w:rFonts w:eastAsia="SimSun"/>
          <w:color w:val="auto"/>
          <w:sz w:val="22"/>
          <w:szCs w:val="22"/>
        </w:rPr>
        <w:id w:val="-2025932720"/>
        <w:docPartObj>
          <w:docPartGallery w:val="Table of Contents"/>
          <w:docPartUnique/>
        </w:docPartObj>
      </w:sdtPr>
      <w:sdtEndPr>
        <w:rPr>
          <w:b/>
          <w:bCs/>
          <w:noProof/>
        </w:rPr>
      </w:sdtEndPr>
      <w:sdtContent>
        <w:p w14:paraId="3F43F02F" w14:textId="77777777" w:rsidR="00F50E98" w:rsidRPr="00A677B3" w:rsidRDefault="00F50E98" w:rsidP="00F50E98">
          <w:pPr>
            <w:pStyle w:val="TOCHeading"/>
            <w:numPr>
              <w:ilvl w:val="0"/>
              <w:numId w:val="0"/>
            </w:numPr>
            <w:rPr>
              <w:b/>
              <w:bCs/>
            </w:rPr>
          </w:pPr>
          <w:r w:rsidRPr="00A677B3">
            <w:rPr>
              <w:b/>
              <w:bCs/>
            </w:rPr>
            <w:t>Contents</w:t>
          </w:r>
        </w:p>
        <w:p w14:paraId="2C621CC8"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4AF6F91A"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7FBF291E"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63995976"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0D09DD8F"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4E857AAF"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71C06D3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7E2A57BA"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397473E1"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438E5B93"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475BF24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2D69E8B4"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53111E9A"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52CFD249"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09C31A48"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1CD3F4E1"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0A662279"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0B45416B"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7AEB67F4"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340003C9"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7F9E1181" w14:textId="77777777" w:rsidR="00F50E98" w:rsidRDefault="00F50E98" w:rsidP="00F50E98">
          <w:r>
            <w:rPr>
              <w:b/>
              <w:bCs/>
              <w:noProof/>
            </w:rPr>
            <w:lastRenderedPageBreak/>
            <w:fldChar w:fldCharType="end"/>
          </w:r>
        </w:p>
      </w:sdtContent>
    </w:sdt>
    <w:p w14:paraId="6E1279BF" w14:textId="77777777" w:rsidR="00F50E98" w:rsidRDefault="00F50E98" w:rsidP="00F50E98"/>
    <w:p w14:paraId="55D58634" w14:textId="77777777" w:rsidR="00F50E98" w:rsidRDefault="00F50E98" w:rsidP="00F50E98"/>
    <w:p w14:paraId="7B8A4F6E" w14:textId="77777777" w:rsidR="00F50E98" w:rsidRDefault="00F50E98" w:rsidP="00F50E98">
      <w:r>
        <w:br w:type="page"/>
      </w:r>
    </w:p>
    <w:p w14:paraId="0416274D" w14:textId="77777777" w:rsidR="00F50E98" w:rsidRPr="00646337" w:rsidRDefault="00F50E98" w:rsidP="00F50E98">
      <w:pPr>
        <w:pStyle w:val="Heading1"/>
      </w:pPr>
      <w:r w:rsidRPr="00646337">
        <w:lastRenderedPageBreak/>
        <w:t>Abstract</w:t>
      </w:r>
    </w:p>
    <w:p w14:paraId="60EE5DA8"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338BE813"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1952E5EA" w14:textId="77777777" w:rsidR="00F50E98" w:rsidRDefault="00F50E98" w:rsidP="00F50E98"/>
    <w:p w14:paraId="1C4B00A6"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0464B474" w14:textId="77777777" w:rsidR="00F50E98" w:rsidRDefault="00F50E98" w:rsidP="00F50E98">
      <w:pPr>
        <w:rPr>
          <w:lang w:val="en-US"/>
        </w:rPr>
      </w:pPr>
    </w:p>
    <w:p w14:paraId="266B78F2" w14:textId="77777777" w:rsidR="00F50E98" w:rsidRDefault="00F50E98" w:rsidP="00F50E98">
      <w:pPr>
        <w:rPr>
          <w:lang w:val="en-US"/>
        </w:rPr>
      </w:pPr>
    </w:p>
    <w:p w14:paraId="040B953D" w14:textId="77777777" w:rsidR="00F50E98" w:rsidRDefault="00F50E98" w:rsidP="00F50E98">
      <w:pPr>
        <w:pStyle w:val="Heading1"/>
      </w:pPr>
      <w:r w:rsidRPr="00AF4DF8">
        <w:t>Introduction</w:t>
      </w:r>
    </w:p>
    <w:p w14:paraId="4B68F6EA"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14D539DD"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5319985E"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17F73A1F"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027D874A" w14:textId="77777777" w:rsidR="00F50E98" w:rsidRDefault="00F50E98" w:rsidP="00F50E98">
      <w:pPr>
        <w:rPr>
          <w:lang w:val="en-US"/>
        </w:rPr>
      </w:pPr>
    </w:p>
    <w:p w14:paraId="24BBD510" w14:textId="77777777" w:rsidR="00F50E98" w:rsidRPr="00E82D88" w:rsidRDefault="00F50E98" w:rsidP="00F50E98">
      <w:pPr>
        <w:rPr>
          <w:lang w:val="en-US"/>
        </w:rPr>
      </w:pPr>
      <w:r w:rsidRPr="00E82D88">
        <w:rPr>
          <w:lang w:val="en-US"/>
        </w:rPr>
        <w:t xml:space="preserve"> </w:t>
      </w:r>
    </w:p>
    <w:p w14:paraId="54E97C9D" w14:textId="77777777" w:rsidR="00F50E98" w:rsidRPr="00505AEB" w:rsidRDefault="00F50E98" w:rsidP="00F50E98">
      <w:pPr>
        <w:rPr>
          <w:lang w:val="en-US"/>
        </w:rPr>
      </w:pPr>
    </w:p>
    <w:p w14:paraId="1C5E6D8D" w14:textId="77777777" w:rsidR="00F50E98" w:rsidRDefault="00F50E98" w:rsidP="00F50E98">
      <w:pPr>
        <w:pStyle w:val="Heading1"/>
      </w:pPr>
      <w:r w:rsidRPr="00926911">
        <w:t>Literature Review</w:t>
      </w:r>
    </w:p>
    <w:p w14:paraId="6D9D7DE1"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4DF321C4"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03632DF4"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0EE6A3A3" w14:textId="77777777" w:rsidR="00F50E98" w:rsidRDefault="00F50E98" w:rsidP="00F50E98">
      <w:pPr>
        <w:pStyle w:val="ListParagraph"/>
        <w:numPr>
          <w:ilvl w:val="0"/>
          <w:numId w:val="11"/>
        </w:numPr>
        <w:rPr>
          <w:lang w:eastAsia="zh-CN"/>
        </w:rPr>
      </w:pPr>
      <w:r>
        <w:rPr>
          <w:lang w:eastAsia="zh-CN"/>
        </w:rPr>
        <w:t>C-ITS</w:t>
      </w:r>
    </w:p>
    <w:p w14:paraId="41206E52"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14350BEB"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5216FED3" w14:textId="77777777" w:rsidR="00F50E98" w:rsidRDefault="00F50E98" w:rsidP="00F50E98">
      <w:pPr>
        <w:pStyle w:val="ListParagraph"/>
        <w:numPr>
          <w:ilvl w:val="0"/>
          <w:numId w:val="11"/>
        </w:numPr>
        <w:rPr>
          <w:lang w:eastAsia="zh-CN"/>
        </w:rPr>
      </w:pPr>
      <w:r>
        <w:rPr>
          <w:lang w:eastAsia="zh-CN"/>
        </w:rPr>
        <w:t>AI and ML</w:t>
      </w:r>
    </w:p>
    <w:p w14:paraId="573AD74B"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07622EA4"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5CA40D9D"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1CAB172E"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6AA4FCB3"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567F59AF" w14:textId="77777777" w:rsidR="00F50E98" w:rsidRDefault="00F50E98" w:rsidP="00F50E98">
      <w:pPr>
        <w:pStyle w:val="ListParagraph"/>
        <w:numPr>
          <w:ilvl w:val="0"/>
          <w:numId w:val="11"/>
        </w:numPr>
      </w:pPr>
      <w:r>
        <w:t>Autonomous Driving</w:t>
      </w:r>
    </w:p>
    <w:p w14:paraId="6EA075AC"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1CCF454B"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56A200D2"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2006696F" w14:textId="77777777" w:rsidR="00F50E98" w:rsidRDefault="00F50E98" w:rsidP="00F50E98"/>
    <w:p w14:paraId="31078571" w14:textId="77777777" w:rsidR="00F50E98" w:rsidRPr="00DB2C44" w:rsidRDefault="00F50E98" w:rsidP="00F50E98"/>
    <w:p w14:paraId="089709C9" w14:textId="77777777" w:rsidR="00F50E98" w:rsidRPr="00926911" w:rsidRDefault="00F50E98" w:rsidP="00F50E98">
      <w:pPr>
        <w:pStyle w:val="Heading1"/>
      </w:pPr>
      <w:r w:rsidRPr="00926911">
        <w:lastRenderedPageBreak/>
        <w:t>Overview of Dublin Bus ITS Implementation</w:t>
      </w:r>
    </w:p>
    <w:p w14:paraId="255F0D4F"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4A8E4666"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4F2F8175"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6C864D81"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77582C32" w14:textId="77777777" w:rsidR="00F50E98" w:rsidRPr="00926911" w:rsidRDefault="00F50E98" w:rsidP="00F50E98"/>
    <w:p w14:paraId="0CA46E62" w14:textId="77777777" w:rsidR="00F50E98" w:rsidRDefault="00F50E98" w:rsidP="00F50E98">
      <w:pPr>
        <w:pStyle w:val="Heading2"/>
      </w:pPr>
      <w:r w:rsidRPr="00926911">
        <w:t>Electronic Ticket Machines (ETM)</w:t>
      </w:r>
    </w:p>
    <w:p w14:paraId="1B2B4E97"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6772B80A"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370B58E3"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495DBC9A" w14:textId="77777777" w:rsidR="00F50E98" w:rsidRPr="00CB4F54" w:rsidRDefault="00F50E98" w:rsidP="00F50E98">
      <w:pPr>
        <w:rPr>
          <w:lang w:val="en-US"/>
        </w:rPr>
      </w:pPr>
    </w:p>
    <w:p w14:paraId="2C194C5E" w14:textId="77777777" w:rsidR="00F50E98" w:rsidRDefault="00F50E98" w:rsidP="00F50E98">
      <w:pPr>
        <w:pStyle w:val="Heading2"/>
      </w:pPr>
      <w:r w:rsidRPr="00926911">
        <w:t>Integrated Ticketing</w:t>
      </w:r>
      <w:r>
        <w:t xml:space="preserve"> System</w:t>
      </w:r>
    </w:p>
    <w:p w14:paraId="6193859E"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7379E592" w14:textId="77777777" w:rsidR="00F50E98" w:rsidRDefault="00F50E98" w:rsidP="00F50E98"/>
    <w:p w14:paraId="266916D0"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289CFE4F" w14:textId="77777777" w:rsidR="00F50E98" w:rsidRDefault="00F50E98" w:rsidP="00F50E98"/>
    <w:p w14:paraId="29D4E0E3" w14:textId="77777777" w:rsidR="00F50E98" w:rsidRDefault="00F50E98" w:rsidP="00F50E98">
      <w:pPr>
        <w:pStyle w:val="Heading2"/>
      </w:pPr>
      <w:r w:rsidRPr="00926911">
        <w:t>Automatic Vehicle Location (AVL)</w:t>
      </w:r>
    </w:p>
    <w:p w14:paraId="66C4232E"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0D8676D4" w14:textId="77777777" w:rsidR="00F50E98" w:rsidRPr="00972D4E" w:rsidRDefault="00F50E98" w:rsidP="00F50E98"/>
    <w:p w14:paraId="7A8951B1" w14:textId="77777777" w:rsidR="00F50E98" w:rsidRDefault="00F50E98" w:rsidP="00F50E98">
      <w:pPr>
        <w:pStyle w:val="Heading2"/>
      </w:pPr>
      <w:r w:rsidRPr="00926911">
        <w:t>Control Centre operations</w:t>
      </w:r>
    </w:p>
    <w:p w14:paraId="010FF9BA"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5CEC02F3"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653A0ED3"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7F57A531" w14:textId="77777777" w:rsidR="00F50E98" w:rsidRPr="00EA2261" w:rsidRDefault="00F50E98" w:rsidP="00F50E98"/>
    <w:p w14:paraId="60694242" w14:textId="77777777" w:rsidR="00F50E98" w:rsidRDefault="00F50E98" w:rsidP="00F50E98">
      <w:pPr>
        <w:pStyle w:val="Heading2"/>
      </w:pPr>
      <w:r w:rsidRPr="00926911">
        <w:t>Real-Time Passenger Information (RTPI)</w:t>
      </w:r>
    </w:p>
    <w:p w14:paraId="411FC8C0"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7B65415E"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7689A842" w14:textId="77777777" w:rsidR="00F50E98" w:rsidRPr="00874241" w:rsidRDefault="00F50E98" w:rsidP="00F50E98"/>
    <w:p w14:paraId="1A08E896" w14:textId="77777777" w:rsidR="00F50E98" w:rsidRPr="00926911" w:rsidRDefault="00F50E98" w:rsidP="00F50E98">
      <w:pPr>
        <w:pStyle w:val="Heading2"/>
      </w:pPr>
      <w:r w:rsidRPr="00926911">
        <w:t>CCTV Integration and Other Developments</w:t>
      </w:r>
    </w:p>
    <w:p w14:paraId="62CF78AA"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4C54F81C"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72BF28A7" w14:textId="77777777" w:rsidR="00F50E98" w:rsidRDefault="00F50E98" w:rsidP="00F50E98"/>
    <w:p w14:paraId="2A8790BF" w14:textId="77777777" w:rsidR="00F50E98" w:rsidRDefault="00F50E98" w:rsidP="00F50E98"/>
    <w:p w14:paraId="2DC8AF74" w14:textId="77777777" w:rsidR="00F50E98" w:rsidRDefault="00F50E98" w:rsidP="00F50E98"/>
    <w:p w14:paraId="06FFB43C" w14:textId="77777777" w:rsidR="00F50E98" w:rsidRPr="00926911" w:rsidRDefault="00F50E98" w:rsidP="00F50E98">
      <w:pPr>
        <w:pStyle w:val="Heading2"/>
      </w:pPr>
      <w:r w:rsidRPr="00926911">
        <w:t>Traffic Signal Priority (TSP)</w:t>
      </w:r>
    </w:p>
    <w:p w14:paraId="1AB21307"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3C90B3FB"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1655861E"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6A06EFE2"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272D99C7"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1B71379E" w14:textId="77777777" w:rsidR="00F50E98" w:rsidRDefault="00F50E98" w:rsidP="00F50E98"/>
    <w:p w14:paraId="616F7772" w14:textId="77777777" w:rsidR="00F50E98" w:rsidRPr="00926911" w:rsidRDefault="00F50E98" w:rsidP="00F50E98"/>
    <w:p w14:paraId="0C464275" w14:textId="77777777" w:rsidR="00F50E98" w:rsidRPr="00926911" w:rsidRDefault="00F50E98" w:rsidP="00F50E98">
      <w:pPr>
        <w:pStyle w:val="Heading1"/>
      </w:pPr>
      <w:r w:rsidRPr="00926911">
        <w:t>Challenges and Benefits</w:t>
      </w:r>
    </w:p>
    <w:p w14:paraId="7E704782"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34745198"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6D6B085C"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3E2CB0F3"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538D3A1C"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6BFB2A39" w14:textId="77777777" w:rsidR="00F50E98" w:rsidRDefault="00F50E98" w:rsidP="00F50E98"/>
    <w:p w14:paraId="1D8FB5AF" w14:textId="77777777" w:rsidR="00F50E98" w:rsidRPr="00926911" w:rsidRDefault="00F50E98" w:rsidP="00F50E98">
      <w:pPr>
        <w:pStyle w:val="Heading1"/>
      </w:pPr>
      <w:r w:rsidRPr="00926911">
        <w:t>Comparison with International Standards</w:t>
      </w:r>
    </w:p>
    <w:p w14:paraId="2D39C07C"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1B9A1A95"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01FA8F30" w14:textId="77777777" w:rsidR="00F50E98" w:rsidRDefault="00F50E98" w:rsidP="00F50E98"/>
    <w:p w14:paraId="0453DBBD" w14:textId="77777777" w:rsidR="00F50E98" w:rsidRPr="00926911" w:rsidRDefault="00F50E98" w:rsidP="00F50E98">
      <w:pPr>
        <w:pStyle w:val="Heading1"/>
      </w:pPr>
      <w:r w:rsidRPr="00926911">
        <w:t>Case Studies and Examples</w:t>
      </w:r>
    </w:p>
    <w:p w14:paraId="20219717"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43AE0505" w14:textId="77777777" w:rsidR="00F50E98" w:rsidRDefault="00F50E98" w:rsidP="00F50E98">
      <w:r>
        <w:lastRenderedPageBreak/>
        <w:t xml:space="preserve">There are already enriched cases of practices and experiments for applying cutting edge techniques around the world at different levels. </w:t>
      </w:r>
    </w:p>
    <w:p w14:paraId="060359D7"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499A2DC6"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3ADAE643" w14:textId="77777777" w:rsidR="00F50E98" w:rsidRDefault="00F50E98" w:rsidP="00F50E98"/>
    <w:p w14:paraId="7AC0704D" w14:textId="77777777" w:rsidR="00F50E98" w:rsidRPr="00926911" w:rsidRDefault="00F50E98" w:rsidP="00F50E98"/>
    <w:p w14:paraId="43A1439E" w14:textId="77777777" w:rsidR="00F50E98" w:rsidRPr="00926911" w:rsidRDefault="00F50E98" w:rsidP="00F50E98">
      <w:pPr>
        <w:pStyle w:val="Heading1"/>
      </w:pPr>
      <w:r w:rsidRPr="00926911">
        <w:t>Future Directions and Recommendations</w:t>
      </w:r>
    </w:p>
    <w:p w14:paraId="1CABD1CD"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069C714E" w14:textId="77777777" w:rsidR="00F50E98" w:rsidRDefault="00F50E98" w:rsidP="00F50E98">
      <w:r>
        <w:t>To further enhance the ITS framework at Dublin Bus, the following actionable recommendations could be considered:</w:t>
      </w:r>
    </w:p>
    <w:p w14:paraId="3AB369EB" w14:textId="77777777" w:rsidR="00F50E98" w:rsidRDefault="00F50E98" w:rsidP="00F50E98">
      <w:pPr>
        <w:pStyle w:val="ListParagraph"/>
        <w:numPr>
          <w:ilvl w:val="0"/>
          <w:numId w:val="11"/>
        </w:numPr>
      </w:pPr>
      <w:r>
        <w:t xml:space="preserve">Cooperative Intelligent Transport Systems (C-ITS): </w:t>
      </w:r>
    </w:p>
    <w:p w14:paraId="0FF33923"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00E3A240" w14:textId="77777777" w:rsidR="00F50E98" w:rsidRDefault="00F50E98" w:rsidP="00F50E98">
      <w:pPr>
        <w:pStyle w:val="ListParagraph"/>
        <w:numPr>
          <w:ilvl w:val="0"/>
          <w:numId w:val="11"/>
        </w:numPr>
      </w:pPr>
      <w:r>
        <w:lastRenderedPageBreak/>
        <w:t xml:space="preserve">AI and ML Technologies: </w:t>
      </w:r>
    </w:p>
    <w:p w14:paraId="37D41D02"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5F69B290" w14:textId="77777777" w:rsidR="00F50E98" w:rsidRDefault="00F50E98" w:rsidP="00F50E98">
      <w:pPr>
        <w:pStyle w:val="ListParagraph"/>
        <w:numPr>
          <w:ilvl w:val="0"/>
          <w:numId w:val="11"/>
        </w:numPr>
      </w:pPr>
      <w:r>
        <w:t xml:space="preserve">Autonomous Driving: </w:t>
      </w:r>
    </w:p>
    <w:p w14:paraId="74F425A3"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5554CA8F" w14:textId="77777777" w:rsidR="00F50E98" w:rsidRDefault="00F50E98" w:rsidP="00F50E98"/>
    <w:p w14:paraId="30EBC2F7" w14:textId="77777777" w:rsidR="00F50E98" w:rsidRDefault="00F50E98" w:rsidP="00F50E98"/>
    <w:p w14:paraId="5FA35099" w14:textId="77777777" w:rsidR="00F50E98" w:rsidRDefault="00F50E98" w:rsidP="00F50E98"/>
    <w:p w14:paraId="1757F9BE" w14:textId="77777777" w:rsidR="00F50E98" w:rsidRPr="00926911" w:rsidRDefault="00F50E98" w:rsidP="00F50E98">
      <w:pPr>
        <w:pStyle w:val="Heading1"/>
      </w:pPr>
      <w:r w:rsidRPr="00926911">
        <w:t>Challenges and Considerations</w:t>
      </w:r>
    </w:p>
    <w:p w14:paraId="2514A0AD" w14:textId="77777777" w:rsidR="00F50E98" w:rsidRDefault="00F50E98" w:rsidP="00F50E98">
      <w:r>
        <w:t>There are certain challenges and considerations ahead to escalate the current ITS with AI and ML technologies.</w:t>
      </w:r>
    </w:p>
    <w:p w14:paraId="2364DE99"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6FBC4D93"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25F8F0DF"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5A3D6736"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00AD7869"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19F0F5F1" w14:textId="77777777" w:rsidR="00F50E98" w:rsidRPr="00E60EC4" w:rsidRDefault="00F50E98" w:rsidP="00F50E98"/>
    <w:p w14:paraId="4C17CEF5" w14:textId="77777777" w:rsidR="00F50E98" w:rsidRDefault="00F50E98" w:rsidP="00F50E98"/>
    <w:p w14:paraId="486B5905" w14:textId="77777777" w:rsidR="00F50E98" w:rsidRPr="00926911" w:rsidRDefault="00F50E98" w:rsidP="00F50E98">
      <w:pPr>
        <w:pStyle w:val="Heading1"/>
      </w:pPr>
      <w:r w:rsidRPr="00926911">
        <w:t>Recommendations for AI and ML Integration</w:t>
      </w:r>
    </w:p>
    <w:p w14:paraId="5942E60A"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767FE393" w14:textId="77777777" w:rsidR="00F50E98" w:rsidRDefault="00F50E98" w:rsidP="00F50E98">
      <w:pPr>
        <w:pStyle w:val="ListParagraph"/>
        <w:numPr>
          <w:ilvl w:val="0"/>
          <w:numId w:val="11"/>
        </w:numPr>
      </w:pPr>
      <w:r>
        <w:t xml:space="preserve">Enhanced predictive techniques </w:t>
      </w:r>
    </w:p>
    <w:p w14:paraId="234A655B" w14:textId="77777777" w:rsidR="00F50E98" w:rsidRDefault="00F50E98" w:rsidP="00F50E98">
      <w:r>
        <w:t xml:space="preserve">AI and ML can significantly improve the accuracy of traffic prediction models, helping to anticipate congestion and delays. </w:t>
      </w:r>
    </w:p>
    <w:p w14:paraId="781F1DB6" w14:textId="77777777" w:rsidR="00F50E98" w:rsidRDefault="00F50E98" w:rsidP="00F50E98">
      <w:pPr>
        <w:pStyle w:val="ListParagraph"/>
        <w:numPr>
          <w:ilvl w:val="0"/>
          <w:numId w:val="11"/>
        </w:numPr>
      </w:pPr>
      <w:r>
        <w:t xml:space="preserve">Real-time decision-making </w:t>
      </w:r>
    </w:p>
    <w:p w14:paraId="5CC3BE29"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5C630C3A" w14:textId="77777777" w:rsidR="00F50E98" w:rsidRDefault="00F50E98" w:rsidP="00F50E98">
      <w:pPr>
        <w:pStyle w:val="ListParagraph"/>
        <w:numPr>
          <w:ilvl w:val="0"/>
          <w:numId w:val="11"/>
        </w:numPr>
      </w:pPr>
      <w:r>
        <w:t xml:space="preserve">Personalised services </w:t>
      </w:r>
    </w:p>
    <w:p w14:paraId="5ED8E509"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41D76D8D" w14:textId="77777777" w:rsidR="00F50E98" w:rsidRDefault="00F50E98" w:rsidP="00F50E98">
      <w:pPr>
        <w:pStyle w:val="ListParagraph"/>
        <w:numPr>
          <w:ilvl w:val="0"/>
          <w:numId w:val="11"/>
        </w:numPr>
      </w:pPr>
      <w:r>
        <w:t>Advanced safety measures</w:t>
      </w:r>
    </w:p>
    <w:p w14:paraId="0092878E" w14:textId="77777777" w:rsidR="00F50E98" w:rsidRDefault="00F50E98" w:rsidP="00F50E98">
      <w:r>
        <w:t>AI and ML can help implement advanced safety measures such as collision-avoidance systems, real-time vehicle diagnostics, and proactive maintenance scheduling.</w:t>
      </w:r>
    </w:p>
    <w:p w14:paraId="1066F116" w14:textId="77777777" w:rsidR="00F50E98" w:rsidRDefault="00F50E98" w:rsidP="00F50E98">
      <w:pPr>
        <w:pStyle w:val="ListParagraph"/>
        <w:numPr>
          <w:ilvl w:val="0"/>
          <w:numId w:val="11"/>
        </w:numPr>
      </w:pPr>
      <w:r>
        <w:t>Intelligent driver assistants</w:t>
      </w:r>
    </w:p>
    <w:p w14:paraId="583B89B2" w14:textId="77777777" w:rsidR="00F50E98" w:rsidRDefault="00F50E98" w:rsidP="00F50E98">
      <w:r>
        <w:t>Using AI based driving assistants has potential to improve the efficiency of human driver, while alleviating the pressure of being continuously monitored.</w:t>
      </w:r>
    </w:p>
    <w:p w14:paraId="7F1E598C" w14:textId="77777777" w:rsidR="00F50E98" w:rsidRDefault="00F50E98" w:rsidP="00F50E98">
      <w:pPr>
        <w:pStyle w:val="ListParagraph"/>
        <w:numPr>
          <w:ilvl w:val="0"/>
          <w:numId w:val="11"/>
        </w:numPr>
      </w:pPr>
      <w:r>
        <w:t>Experiments for unmanned driving</w:t>
      </w:r>
    </w:p>
    <w:p w14:paraId="4A5E5D53" w14:textId="77777777" w:rsidR="00F50E98" w:rsidRDefault="00F50E98" w:rsidP="00F50E98">
      <w:r>
        <w:t>In certain area with conditions enable potential unmanned bus driving, it is suggested experiments shall be undertaken to prepare future autonomous bus operation.</w:t>
      </w:r>
    </w:p>
    <w:p w14:paraId="212F1099" w14:textId="77777777" w:rsidR="00F50E98" w:rsidRDefault="00F50E98" w:rsidP="00F50E98"/>
    <w:p w14:paraId="259C7016" w14:textId="77777777" w:rsidR="00F50E98" w:rsidRDefault="00F50E98" w:rsidP="00F50E98"/>
    <w:p w14:paraId="7D84BFCD" w14:textId="77777777" w:rsidR="00F50E98" w:rsidRDefault="00F50E98" w:rsidP="00F50E98"/>
    <w:p w14:paraId="68BF0412" w14:textId="77777777" w:rsidR="00F50E98" w:rsidRPr="00926911" w:rsidRDefault="00F50E98" w:rsidP="00F50E98">
      <w:pPr>
        <w:pStyle w:val="Heading1"/>
      </w:pPr>
      <w:r w:rsidRPr="00926911">
        <w:t>Conclusion</w:t>
      </w:r>
    </w:p>
    <w:p w14:paraId="030C1643"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01BEB527"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0C383E1D"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64B397B3"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58CF96F2" w14:textId="77777777" w:rsidR="00F50E98" w:rsidRDefault="00F50E98" w:rsidP="00F50E98">
      <w:pPr>
        <w:spacing w:before="0" w:after="160" w:line="259" w:lineRule="auto"/>
      </w:pPr>
      <w:r>
        <w:br w:type="page"/>
      </w:r>
    </w:p>
    <w:p w14:paraId="2EDE9F47" w14:textId="77777777" w:rsidR="00F50E98" w:rsidRDefault="00F50E98" w:rsidP="00F50E98"/>
    <w:p w14:paraId="2D9126B5" w14:textId="77777777" w:rsidR="00F50E98" w:rsidRPr="00926911" w:rsidRDefault="00F50E98" w:rsidP="00F50E98">
      <w:pPr>
        <w:pStyle w:val="Heading1"/>
      </w:pPr>
      <w:r w:rsidRPr="00926911">
        <w:t>References</w:t>
      </w:r>
    </w:p>
    <w:p w14:paraId="3486C545"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314AC7E7"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1CE3A89C"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64C82B48"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6E31555A"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75A4429F"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399CC160"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4DB36434"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7618010B"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11ED0141"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4C55D0A3"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1331D5A2"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79DD6836"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3DF3E0F2"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50096B2C"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146146DC"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72E83186"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50C0C615"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0E7BFCC2"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459C4BE2"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1817F9CA"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6AD6884E"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433814F1"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59883E16"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5AC2B858"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7B26E673"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1E63CBDB"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7590509F"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3C71C937"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74411AB8"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00AAF996"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3A35A2F8"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36B9D5C5"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124AA50F"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54AAF6A8"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3DC56C70"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59DDE39F"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307229EC"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26BF1070"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0AE65A07"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42188101"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4119E1A0"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18F17DEF" w14:textId="77777777" w:rsidR="00F50E98" w:rsidRDefault="00F50E98" w:rsidP="00F50E98">
      <w:r>
        <w:fldChar w:fldCharType="end"/>
      </w:r>
    </w:p>
    <w:p w14:paraId="03790641" w14:textId="77777777" w:rsidR="00F50E98" w:rsidRDefault="00F50E98" w:rsidP="00F50E98">
      <w:pPr>
        <w:spacing w:before="0" w:after="160" w:line="259" w:lineRule="auto"/>
      </w:pPr>
      <w:r>
        <w:br w:type="page"/>
      </w:r>
    </w:p>
    <w:p w14:paraId="54F1A994" w14:textId="77777777" w:rsidR="00F50E98" w:rsidRDefault="00F50E98" w:rsidP="00F50E98"/>
    <w:p w14:paraId="560374EC" w14:textId="77777777" w:rsidR="00F50E98" w:rsidRDefault="00F50E98" w:rsidP="00F50E98">
      <w:pPr>
        <w:pStyle w:val="Heading1"/>
      </w:pPr>
      <w:r>
        <w:t>Chart 1. PRISMA chart of research resources</w:t>
      </w:r>
    </w:p>
    <w:p w14:paraId="5DA959A0" w14:textId="77777777" w:rsidR="00F50E98" w:rsidRPr="007C382B" w:rsidRDefault="00F50E98" w:rsidP="00F50E98">
      <w:r>
        <w:rPr>
          <w:noProof/>
        </w:rPr>
        <mc:AlternateContent>
          <mc:Choice Requires="wps">
            <w:drawing>
              <wp:anchor distT="0" distB="0" distL="114300" distR="114300" simplePos="0" relativeHeight="251877376" behindDoc="0" locked="0" layoutInCell="1" allowOverlap="1" wp14:anchorId="66EF3922" wp14:editId="026FB834">
                <wp:simplePos x="0" y="0"/>
                <wp:positionH relativeFrom="column">
                  <wp:posOffset>-681990</wp:posOffset>
                </wp:positionH>
                <wp:positionV relativeFrom="paragraph">
                  <wp:posOffset>3758994</wp:posOffset>
                </wp:positionV>
                <wp:extent cx="1371600" cy="339090"/>
                <wp:effectExtent l="1905" t="0" r="20955" b="20955"/>
                <wp:wrapNone/>
                <wp:docPr id="591561680"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235854A5" w14:textId="77777777" w:rsidR="00F50E98" w:rsidRPr="00C27B22" w:rsidRDefault="00F50E98" w:rsidP="00F50E98">
                            <w:pPr>
                              <w:jc w:val="center"/>
                              <w:rPr>
                                <w:lang w:val="en"/>
                              </w:rPr>
                            </w:pPr>
                            <w:r w:rsidRPr="00C27B22">
                              <w:rPr>
                                <w:lang w:val="en"/>
                              </w:rPr>
                              <w:t>Eligibility</w:t>
                            </w:r>
                          </w:p>
                          <w:p w14:paraId="0EB40F18"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6EF3922" id="_x0000_s1152" style="position:absolute;margin-left:-53.7pt;margin-top:296pt;width:108pt;height:26.7pt;rotation:-90;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ABuZCtMwIAAGAEAAAOAAAAAAAAAAAAAAAA&#10;AC4CAABkcnMvZTJvRG9jLnhtbFBLAQItABQABgAIAAAAIQB7hPGn3wAAAAoBAAAPAAAAAAAAAAAA&#10;AAAAAI0EAABkcnMvZG93bnJldi54bWxQSwUGAAAAAAQABADzAAAAmQUAAAAA&#10;" fillcolor="#ccecff">
                <v:textbox style="layout-flow:vertical;mso-layout-flow-alt:bottom-to-top" inset="3.6pt,,3.6pt">
                  <w:txbxContent>
                    <w:p w14:paraId="235854A5" w14:textId="77777777" w:rsidR="00F50E98" w:rsidRPr="00C27B22" w:rsidRDefault="00F50E98" w:rsidP="00F50E98">
                      <w:pPr>
                        <w:jc w:val="center"/>
                        <w:rPr>
                          <w:lang w:val="en"/>
                        </w:rPr>
                      </w:pPr>
                      <w:r w:rsidRPr="00C27B22">
                        <w:rPr>
                          <w:lang w:val="en"/>
                        </w:rPr>
                        <w:t>Eligibility</w:t>
                      </w:r>
                    </w:p>
                    <w:p w14:paraId="0EB40F18"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871232" behindDoc="0" locked="0" layoutInCell="1" allowOverlap="1" wp14:anchorId="12FA571E" wp14:editId="28ECE488">
                <wp:simplePos x="0" y="0"/>
                <wp:positionH relativeFrom="column">
                  <wp:posOffset>4228439</wp:posOffset>
                </wp:positionH>
                <wp:positionV relativeFrom="paragraph">
                  <wp:posOffset>2474954</wp:posOffset>
                </wp:positionV>
                <wp:extent cx="1714500" cy="739977"/>
                <wp:effectExtent l="0" t="0" r="19050" b="22225"/>
                <wp:wrapNone/>
                <wp:docPr id="1654122408"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0519E598"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4D899AF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2FA571E" id="_x0000_s1153" style="position:absolute;margin-left:332.95pt;margin-top:194.9pt;width:135pt;height:58.25pt;z-index:251871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">
                <v:textbox inset=",7.2pt,,7.2pt">
                  <w:txbxContent>
                    <w:p w14:paraId="0519E598"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4D899AF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73280" behindDoc="0" locked="0" layoutInCell="1" allowOverlap="1" wp14:anchorId="2307FC97" wp14:editId="0471F5C4">
                <wp:simplePos x="0" y="0"/>
                <wp:positionH relativeFrom="column">
                  <wp:posOffset>4228439</wp:posOffset>
                </wp:positionH>
                <wp:positionV relativeFrom="paragraph">
                  <wp:posOffset>3389354</wp:posOffset>
                </wp:positionV>
                <wp:extent cx="1714500" cy="708263"/>
                <wp:effectExtent l="0" t="0" r="19050" b="15875"/>
                <wp:wrapNone/>
                <wp:docPr id="791950348"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5F268803"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643CC8D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07FC97" id="_x0000_s1154" style="position:absolute;margin-left:332.95pt;margin-top:266.9pt;width:135pt;height:55.75pt;z-index:251873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">
                <v:textbox inset=",7.2pt,,7.2pt">
                  <w:txbxContent>
                    <w:p w14:paraId="5F268803"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643CC8D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81472" behindDoc="0" locked="0" layoutInCell="1" allowOverlap="1" wp14:anchorId="22EE0991" wp14:editId="20F1BD58">
                <wp:simplePos x="0" y="0"/>
                <wp:positionH relativeFrom="column">
                  <wp:posOffset>1432384</wp:posOffset>
                </wp:positionH>
                <wp:positionV relativeFrom="paragraph">
                  <wp:posOffset>4076476</wp:posOffset>
                </wp:positionV>
                <wp:extent cx="1284091" cy="272466"/>
                <wp:effectExtent l="0" t="0" r="68580" b="70485"/>
                <wp:wrapNone/>
                <wp:docPr id="40821259"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0083F38" id="直接箭头连接符 13" o:spid="_x0000_s1026" type="#_x0000_t32" style="position:absolute;margin-left:112.8pt;margin-top:321pt;width:101.1pt;height:21.45pt;z-index:2518814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880448" behindDoc="0" locked="0" layoutInCell="1" allowOverlap="1" wp14:anchorId="74F99F40" wp14:editId="275F42A0">
                <wp:simplePos x="0" y="0"/>
                <wp:positionH relativeFrom="column">
                  <wp:posOffset>1370058</wp:posOffset>
                </wp:positionH>
                <wp:positionV relativeFrom="paragraph">
                  <wp:posOffset>3066936</wp:posOffset>
                </wp:positionV>
                <wp:extent cx="1362571" cy="258709"/>
                <wp:effectExtent l="38100" t="0" r="28575" b="84455"/>
                <wp:wrapNone/>
                <wp:docPr id="2110667557"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6C51296" id="直接箭头连接符 13" o:spid="_x0000_s1026" type="#_x0000_t32" style="position:absolute;margin-left:107.9pt;margin-top:241.5pt;width:107.3pt;height:20.35pt;flip:x;z-index:25188044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879424" behindDoc="0" locked="0" layoutInCell="1" allowOverlap="1" wp14:anchorId="0C8BCF04" wp14:editId="6A918C97">
                <wp:simplePos x="0" y="0"/>
                <wp:positionH relativeFrom="column">
                  <wp:posOffset>205516</wp:posOffset>
                </wp:positionH>
                <wp:positionV relativeFrom="paragraph">
                  <wp:posOffset>3330594</wp:posOffset>
                </wp:positionV>
                <wp:extent cx="1617378" cy="727075"/>
                <wp:effectExtent l="0" t="0" r="20955" b="15875"/>
                <wp:wrapNone/>
                <wp:docPr id="1773233876"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13CE58A9"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6E2C0A2F"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C8BCF04" id="_x0000_s1155" style="position:absolute;margin-left:16.2pt;margin-top:262.25pt;width:127.35pt;height:57.25pt;z-index:251879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">
                <v:textbox inset=",7.2pt,,7.2pt">
                  <w:txbxContent>
                    <w:p w14:paraId="13CE58A9"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6E2C0A2F"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72256" behindDoc="0" locked="0" layoutInCell="1" allowOverlap="1" wp14:anchorId="6CCB6946" wp14:editId="52929C43">
                <wp:simplePos x="0" y="0"/>
                <wp:positionH relativeFrom="column">
                  <wp:posOffset>1885315</wp:posOffset>
                </wp:positionH>
                <wp:positionV relativeFrom="paragraph">
                  <wp:posOffset>3326130</wp:posOffset>
                </wp:positionV>
                <wp:extent cx="1714500" cy="727075"/>
                <wp:effectExtent l="0" t="0" r="0" b="0"/>
                <wp:wrapNone/>
                <wp:docPr id="444662975"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6073C28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53FA9C71"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CB6946" id="_x0000_s1156" style="position:absolute;margin-left:148.45pt;margin-top:261.9pt;width:135pt;height:57.25pt;z-index:251872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">
                <v:textbox inset=",7.2pt,,7.2pt">
                  <w:txbxContent>
                    <w:p w14:paraId="6073C28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53FA9C71"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70208" behindDoc="0" locked="0" layoutInCell="1" allowOverlap="1" wp14:anchorId="5D819DAA" wp14:editId="508A6F1A">
                <wp:simplePos x="0" y="0"/>
                <wp:positionH relativeFrom="column">
                  <wp:posOffset>2916555</wp:posOffset>
                </wp:positionH>
                <wp:positionV relativeFrom="paragraph">
                  <wp:posOffset>243205</wp:posOffset>
                </wp:positionV>
                <wp:extent cx="2228850" cy="715010"/>
                <wp:effectExtent l="0" t="0" r="0" b="8890"/>
                <wp:wrapNone/>
                <wp:docPr id="667905481"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3D727488"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6AED4AB6"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819DAA" id="_x0000_s1157" style="position:absolute;margin-left:229.65pt;margin-top:19.15pt;width:175.5pt;height:56.3pt;z-index:251870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">
                <v:textbox inset=",7.2pt,,7.2pt">
                  <w:txbxContent>
                    <w:p w14:paraId="3D727488"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6AED4AB6"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69184" behindDoc="0" locked="0" layoutInCell="1" allowOverlap="1" wp14:anchorId="69D52B4F" wp14:editId="31EB60FF">
                <wp:simplePos x="0" y="0"/>
                <wp:positionH relativeFrom="column">
                  <wp:posOffset>343535</wp:posOffset>
                </wp:positionH>
                <wp:positionV relativeFrom="paragraph">
                  <wp:posOffset>243205</wp:posOffset>
                </wp:positionV>
                <wp:extent cx="2228850" cy="715645"/>
                <wp:effectExtent l="0" t="0" r="0" b="8255"/>
                <wp:wrapNone/>
                <wp:docPr id="274411963"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4D29824C"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D52B4F" id="_x0000_s1158" style="position:absolute;margin-left:27.05pt;margin-top:19.15pt;width:175.5pt;height:56.35pt;z-index:251869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OWF&#10;2gISAgAAKgQAAA4AAAAAAAAAAAAAAAAALgIAAGRycy9lMm9Eb2MueG1sUEsBAi0AFAAGAAgAAAAh&#10;APCfpITeAAAACQEAAA8AAAAAAAAAAAAAAAAAbAQAAGRycy9kb3ducmV2LnhtbFBLBQYAAAAABAAE&#10;APMAAAB3BQAAAAA=&#10;">
                <v:textbox inset=",7.2pt,,7.2pt">
                  <w:txbxContent>
                    <w:p w14:paraId="4D29824C"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875328" behindDoc="0" locked="0" layoutInCell="1" allowOverlap="1" wp14:anchorId="2DF4F4AC" wp14:editId="295B42C0">
                <wp:simplePos x="0" y="0"/>
                <wp:positionH relativeFrom="column">
                  <wp:posOffset>-681990</wp:posOffset>
                </wp:positionH>
                <wp:positionV relativeFrom="paragraph">
                  <wp:posOffset>5502910</wp:posOffset>
                </wp:positionV>
                <wp:extent cx="1371600" cy="339090"/>
                <wp:effectExtent l="0" t="514350" r="0" b="518160"/>
                <wp:wrapNone/>
                <wp:docPr id="1723880325"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44AAE707" w14:textId="77777777" w:rsidR="00F50E98" w:rsidRPr="00C27B22" w:rsidRDefault="00F50E98" w:rsidP="00F50E98">
                            <w:pPr>
                              <w:jc w:val="center"/>
                              <w:rPr>
                                <w:lang w:val="en"/>
                              </w:rPr>
                            </w:pPr>
                            <w:r w:rsidRPr="00C27B22">
                              <w:rPr>
                                <w:lang w:val="en"/>
                              </w:rPr>
                              <w:t>Included</w:t>
                            </w:r>
                          </w:p>
                          <w:p w14:paraId="6B6DC9F6"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F4F4AC" id="_x0000_s1159" style="position:absolute;margin-left:-53.7pt;margin-top:433.3pt;width:108pt;height:26.7pt;rotation:-90;z-index:251875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" fillcolor="#ccecff">
                <v:textbox style="layout-flow:vertical;mso-layout-flow-alt:bottom-to-top" inset="3.6pt,,3.6pt">
                  <w:txbxContent>
                    <w:p w14:paraId="44AAE707" w14:textId="77777777" w:rsidR="00F50E98" w:rsidRPr="00C27B22" w:rsidRDefault="00F50E98" w:rsidP="00F50E98">
                      <w:pPr>
                        <w:jc w:val="center"/>
                        <w:rPr>
                          <w:lang w:val="en"/>
                        </w:rPr>
                      </w:pPr>
                      <w:r w:rsidRPr="00C27B22">
                        <w:rPr>
                          <w:lang w:val="en"/>
                        </w:rPr>
                        <w:t>Included</w:t>
                      </w:r>
                    </w:p>
                    <w:p w14:paraId="6B6DC9F6"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876352" behindDoc="0" locked="0" layoutInCell="1" allowOverlap="1" wp14:anchorId="2D1C988B" wp14:editId="3D14C957">
                <wp:simplePos x="0" y="0"/>
                <wp:positionH relativeFrom="column">
                  <wp:posOffset>-681990</wp:posOffset>
                </wp:positionH>
                <wp:positionV relativeFrom="paragraph">
                  <wp:posOffset>702310</wp:posOffset>
                </wp:positionV>
                <wp:extent cx="1371600" cy="339090"/>
                <wp:effectExtent l="0" t="514350" r="0" b="518160"/>
                <wp:wrapNone/>
                <wp:docPr id="1399529833"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3F8659B8" w14:textId="77777777" w:rsidR="00F50E98" w:rsidRPr="00C27B22" w:rsidRDefault="00F50E98" w:rsidP="00F50E98">
                            <w:pPr>
                              <w:jc w:val="center"/>
                              <w:rPr>
                                <w:lang w:val="en"/>
                              </w:rPr>
                            </w:pPr>
                            <w:r w:rsidRPr="00C27B22">
                              <w:rPr>
                                <w:lang w:val="en"/>
                              </w:rPr>
                              <w:t>Identification</w:t>
                            </w:r>
                          </w:p>
                          <w:p w14:paraId="202CBE63"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D1C988B" id="_x0000_s1160" style="position:absolute;margin-left:-53.7pt;margin-top:55.3pt;width:108pt;height:26.7pt;rotation:-90;z-index:251876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" fillcolor="#ccecff">
                <v:textbox style="layout-flow:vertical;mso-layout-flow-alt:bottom-to-top" inset="3.6pt,,3.6pt">
                  <w:txbxContent>
                    <w:p w14:paraId="3F8659B8" w14:textId="77777777" w:rsidR="00F50E98" w:rsidRPr="00C27B22" w:rsidRDefault="00F50E98" w:rsidP="00F50E98">
                      <w:pPr>
                        <w:jc w:val="center"/>
                        <w:rPr>
                          <w:lang w:val="en"/>
                        </w:rPr>
                      </w:pPr>
                      <w:r w:rsidRPr="00C27B22">
                        <w:rPr>
                          <w:lang w:val="en"/>
                        </w:rPr>
                        <w:t>Identification</w:t>
                      </w:r>
                    </w:p>
                    <w:p w14:paraId="202CBE63"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878400" behindDoc="0" locked="0" layoutInCell="1" allowOverlap="1" wp14:anchorId="617CD4F6" wp14:editId="0D02D0B7">
                <wp:simplePos x="0" y="0"/>
                <wp:positionH relativeFrom="column">
                  <wp:posOffset>-681355</wp:posOffset>
                </wp:positionH>
                <wp:positionV relativeFrom="paragraph">
                  <wp:posOffset>2302510</wp:posOffset>
                </wp:positionV>
                <wp:extent cx="1371600" cy="339090"/>
                <wp:effectExtent l="0" t="514350" r="0" b="518160"/>
                <wp:wrapNone/>
                <wp:docPr id="1424526573"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1C6D9F17"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17CD4F6" id="_x0000_s1161" style="position:absolute;margin-left:-53.65pt;margin-top:181.3pt;width:108pt;height:26.7pt;rotation:-90;z-index:251878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2fF31DMCAABgBAAADgAAAAAAAAAAAAAA&#10;AAAuAgAAZHJzL2Uyb0RvYy54bWxQSwECLQAUAAYACAAAACEA9zNyW+AAAAAKAQAADwAAAAAAAAAA&#10;AAAAAACNBAAAZHJzL2Rvd25yZXYueG1sUEsFBgAAAAAEAAQA8wAAAJoFAAAAAA==&#10;" fillcolor="#ccecff">
                <v:textbox style="layout-flow:vertical;mso-layout-flow-alt:bottom-to-top" inset="3.6pt,,3.6pt">
                  <w:txbxContent>
                    <w:p w14:paraId="1C6D9F17"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44E02B70" w14:textId="77777777" w:rsidR="00F50E98" w:rsidRPr="00926911" w:rsidRDefault="00F50E98" w:rsidP="00F50E98">
      <w:r>
        <w:rPr>
          <w:noProof/>
        </w:rPr>
        <mc:AlternateContent>
          <mc:Choice Requires="wps">
            <w:drawing>
              <wp:anchor distT="0" distB="0" distL="114300" distR="114300" simplePos="0" relativeHeight="251864064" behindDoc="0" locked="0" layoutInCell="1" allowOverlap="1" wp14:anchorId="400DACCF" wp14:editId="67AB611B">
                <wp:simplePos x="0" y="0"/>
                <wp:positionH relativeFrom="column">
                  <wp:posOffset>1419225</wp:posOffset>
                </wp:positionH>
                <wp:positionV relativeFrom="paragraph">
                  <wp:posOffset>994410</wp:posOffset>
                </wp:positionV>
                <wp:extent cx="2771775" cy="666750"/>
                <wp:effectExtent l="0" t="0" r="28575" b="19050"/>
                <wp:wrapNone/>
                <wp:docPr id="660813589"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3889B334"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15ACB20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0DACCF" id="_x0000_s1162" style="position:absolute;margin-left:111.75pt;margin-top:78.3pt;width:218.25pt;height:52.5pt;z-index:251864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">
                <v:textbox inset=",7.2pt,,7.2pt">
                  <w:txbxContent>
                    <w:p w14:paraId="3889B334"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15ACB20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82496" behindDoc="0" locked="0" layoutInCell="1" allowOverlap="1" wp14:anchorId="34B935D5" wp14:editId="4052EADF">
                <wp:simplePos x="0" y="0"/>
                <wp:positionH relativeFrom="column">
                  <wp:posOffset>2686050</wp:posOffset>
                </wp:positionH>
                <wp:positionV relativeFrom="paragraph">
                  <wp:posOffset>3604260</wp:posOffset>
                </wp:positionV>
                <wp:extent cx="9525" cy="257175"/>
                <wp:effectExtent l="76200" t="0" r="66675" b="47625"/>
                <wp:wrapNone/>
                <wp:docPr id="1779657922"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A1A63D8" id="直接箭头连接符 12" o:spid="_x0000_s1026" type="#_x0000_t32" style="position:absolute;margin-left:211.5pt;margin-top:283.8pt;width:.75pt;height:20.25pt;flip:x;z-index:25188249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874304" behindDoc="0" locked="0" layoutInCell="1" allowOverlap="1" wp14:anchorId="48093338" wp14:editId="23FECCC1">
                <wp:simplePos x="0" y="0"/>
                <wp:positionH relativeFrom="column">
                  <wp:posOffset>1894840</wp:posOffset>
                </wp:positionH>
                <wp:positionV relativeFrom="paragraph">
                  <wp:posOffset>3830955</wp:posOffset>
                </wp:positionV>
                <wp:extent cx="1714500" cy="727075"/>
                <wp:effectExtent l="0" t="0" r="0" b="0"/>
                <wp:wrapNone/>
                <wp:docPr id="963600006"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4BD03083"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0CE1FF4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8093338" id="_x0000_s1163" style="position:absolute;margin-left:149.2pt;margin-top:301.65pt;width:135pt;height:57.25pt;z-index:251874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">
                <v:textbox inset=",7.2pt,,7.2pt">
                  <w:txbxContent>
                    <w:p w14:paraId="4BD03083"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0CE1FF4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68160" behindDoc="0" locked="0" layoutInCell="1" allowOverlap="1" wp14:anchorId="0101C0B0" wp14:editId="3B49D8BC">
                <wp:simplePos x="0" y="0"/>
                <wp:positionH relativeFrom="column">
                  <wp:posOffset>2742565</wp:posOffset>
                </wp:positionH>
                <wp:positionV relativeFrom="paragraph">
                  <wp:posOffset>4453890</wp:posOffset>
                </wp:positionV>
                <wp:extent cx="0" cy="342900"/>
                <wp:effectExtent l="76200" t="0" r="57150" b="38100"/>
                <wp:wrapNone/>
                <wp:docPr id="391935180"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771D350" id="直接箭头连接符 11" o:spid="_x0000_s1026" type="#_x0000_t32" style="position:absolute;margin-left:215.95pt;margin-top:350.7pt;width:0;height:27pt;z-index:25186816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866112" behindDoc="0" locked="0" layoutInCell="1" allowOverlap="1" wp14:anchorId="1B0C7200" wp14:editId="477E36CD">
                <wp:simplePos x="0" y="0"/>
                <wp:positionH relativeFrom="column">
                  <wp:posOffset>1866900</wp:posOffset>
                </wp:positionH>
                <wp:positionV relativeFrom="paragraph">
                  <wp:posOffset>4806315</wp:posOffset>
                </wp:positionV>
                <wp:extent cx="1714500" cy="914400"/>
                <wp:effectExtent l="0" t="0" r="0" b="0"/>
                <wp:wrapNone/>
                <wp:docPr id="2015115777"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31FC3945"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342DCA7C"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0C7200" id="_x0000_s1164" style="position:absolute;margin-left:147pt;margin-top:378.45pt;width:135pt;height:1in;z-index:251866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">
                <v:textbox inset=",7.2pt,,7.2pt">
                  <w:txbxContent>
                    <w:p w14:paraId="31FC3945"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342DCA7C"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63040" behindDoc="0" locked="0" layoutInCell="1" allowOverlap="1" wp14:anchorId="50093748" wp14:editId="0C9A92B6">
                <wp:simplePos x="0" y="0"/>
                <wp:positionH relativeFrom="column">
                  <wp:posOffset>3333115</wp:posOffset>
                </wp:positionH>
                <wp:positionV relativeFrom="paragraph">
                  <wp:posOffset>486410</wp:posOffset>
                </wp:positionV>
                <wp:extent cx="0" cy="457200"/>
                <wp:effectExtent l="76200" t="0" r="38100" b="38100"/>
                <wp:wrapNone/>
                <wp:docPr id="5806638"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D68A035" id="直接箭头连接符 20" o:spid="_x0000_s1026" type="#_x0000_t32" style="position:absolute;margin-left:262.45pt;margin-top:38.3pt;width:0;height:36pt;z-index:25186304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862016" behindDoc="0" locked="0" layoutInCell="1" allowOverlap="1" wp14:anchorId="20FB0385" wp14:editId="58C2D005">
                <wp:simplePos x="0" y="0"/>
                <wp:positionH relativeFrom="column">
                  <wp:posOffset>1961515</wp:posOffset>
                </wp:positionH>
                <wp:positionV relativeFrom="paragraph">
                  <wp:posOffset>492760</wp:posOffset>
                </wp:positionV>
                <wp:extent cx="0" cy="457200"/>
                <wp:effectExtent l="76200" t="0" r="38100" b="38100"/>
                <wp:wrapNone/>
                <wp:docPr id="1879609444"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86A4B14" id="直接箭头连接符 21" o:spid="_x0000_s1026" type="#_x0000_t32" style="position:absolute;margin-left:154.45pt;margin-top:38.8pt;width:0;height:36pt;z-index:25186201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865088" behindDoc="0" locked="0" layoutInCell="1" allowOverlap="1" wp14:anchorId="44B32D54" wp14:editId="28DEBD5E">
                <wp:simplePos x="0" y="0"/>
                <wp:positionH relativeFrom="column">
                  <wp:posOffset>1860550</wp:posOffset>
                </wp:positionH>
                <wp:positionV relativeFrom="paragraph">
                  <wp:posOffset>1795780</wp:posOffset>
                </wp:positionV>
                <wp:extent cx="1670050" cy="571500"/>
                <wp:effectExtent l="0" t="0" r="6350" b="0"/>
                <wp:wrapNone/>
                <wp:docPr id="1955018798"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1806F40D"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DCD4EEB"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4B32D54" id="_x0000_s1165" style="position:absolute;margin-left:146.5pt;margin-top:141.4pt;width:131.5pt;height:45pt;z-index:251865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">
                <v:textbox inset=",7.2pt,,7.2pt">
                  <w:txbxContent>
                    <w:p w14:paraId="1806F40D"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DCD4EEB"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67136" behindDoc="0" locked="0" layoutInCell="1" allowOverlap="1" wp14:anchorId="04138E6D" wp14:editId="7D4BA5D0">
                <wp:simplePos x="0" y="0"/>
                <wp:positionH relativeFrom="column">
                  <wp:posOffset>2713990</wp:posOffset>
                </wp:positionH>
                <wp:positionV relativeFrom="paragraph">
                  <wp:posOffset>2372995</wp:posOffset>
                </wp:positionV>
                <wp:extent cx="0" cy="457200"/>
                <wp:effectExtent l="76200" t="0" r="38100" b="38100"/>
                <wp:wrapNone/>
                <wp:docPr id="1426897384"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645731B" id="直接箭头连接符 14" o:spid="_x0000_s1026" type="#_x0000_t32" style="position:absolute;margin-left:213.7pt;margin-top:186.85pt;width:0;height:36pt;z-index:25186713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04BD8634" w14:textId="77777777" w:rsidR="00F50E98" w:rsidRDefault="00F50E98" w:rsidP="00F50E98"/>
    <w:p w14:paraId="75D2191B" w14:textId="77777777" w:rsidR="00F50E98" w:rsidRDefault="00F50E98" w:rsidP="00F50E98"/>
    <w:p w14:paraId="181A250F" w14:textId="77777777" w:rsidR="00F50E98" w:rsidRDefault="00F50E98" w:rsidP="00F50E98"/>
    <w:p w14:paraId="3E0C7ADA"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7FD1E531"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32528D80" w14:textId="77777777" w:rsidR="00F50E98" w:rsidRPr="006412DE" w:rsidRDefault="00F50E98" w:rsidP="00F50E98"/>
    <w:p w14:paraId="240B355A" w14:textId="77777777" w:rsidR="00F50E98" w:rsidRPr="006412DE" w:rsidRDefault="00F50E98" w:rsidP="00F50E98"/>
    <w:p w14:paraId="5D0A8CF8" w14:textId="77777777" w:rsidR="00F50E98" w:rsidRPr="006412DE" w:rsidRDefault="00F50E98" w:rsidP="00F50E98"/>
    <w:p w14:paraId="78CEE6AC" w14:textId="77777777" w:rsidR="00F50E98" w:rsidRPr="006412DE" w:rsidRDefault="00F50E98" w:rsidP="00F50E98"/>
    <w:p w14:paraId="347459DC"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6EA80CAF"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3FFB8584" w14:textId="77777777" w:rsidR="00F50E98" w:rsidRPr="008A2FA2" w:rsidRDefault="00F50E98" w:rsidP="00F50E98">
      <w:pPr>
        <w:pStyle w:val="NoSpacing"/>
        <w:jc w:val="center"/>
        <w:rPr>
          <w:rStyle w:val="SubtleEmphasis"/>
          <w:i w:val="0"/>
          <w:iCs w:val="0"/>
        </w:rPr>
      </w:pPr>
      <w:hyperlink r:id="rId24" w:history="1">
        <w:r w:rsidRPr="008A2FA2">
          <w:rPr>
            <w:rStyle w:val="SubtleEmphasis"/>
          </w:rPr>
          <w:t>270328700@yoobeestudent.ac.nz</w:t>
        </w:r>
      </w:hyperlink>
      <w:r w:rsidRPr="008A2FA2">
        <w:rPr>
          <w:rStyle w:val="SubtleEmphasis"/>
        </w:rPr>
        <w:t xml:space="preserve">, </w:t>
      </w:r>
      <w:hyperlink r:id="rId25" w:history="1">
        <w:r w:rsidRPr="008A2FA2">
          <w:rPr>
            <w:rStyle w:val="SubtleEmphasis"/>
          </w:rPr>
          <w:t>fs@imady.com</w:t>
        </w:r>
      </w:hyperlink>
    </w:p>
    <w:p w14:paraId="2F3E012E" w14:textId="77777777" w:rsidR="00F50E98" w:rsidRPr="006412DE" w:rsidRDefault="00F50E98" w:rsidP="00F50E98"/>
    <w:p w14:paraId="78C00E96" w14:textId="77777777" w:rsidR="00F50E98" w:rsidRPr="006412DE" w:rsidRDefault="00F50E98" w:rsidP="00F50E98"/>
    <w:p w14:paraId="7AFC7844" w14:textId="77777777" w:rsidR="00F50E98" w:rsidRPr="006412DE" w:rsidRDefault="00F50E98" w:rsidP="00F50E98">
      <w:r>
        <w:softHyphen/>
      </w:r>
      <w:r>
        <w:softHyphen/>
      </w:r>
      <w:r>
        <w:softHyphen/>
      </w:r>
    </w:p>
    <w:p w14:paraId="429EB892" w14:textId="77777777" w:rsidR="00F50E98" w:rsidRPr="006412DE" w:rsidRDefault="00F50E98" w:rsidP="00F50E98"/>
    <w:p w14:paraId="5E1B9A38" w14:textId="77777777" w:rsidR="00F50E98" w:rsidRPr="006412DE" w:rsidRDefault="00F50E98" w:rsidP="00F50E98"/>
    <w:p w14:paraId="63F846BC" w14:textId="77777777" w:rsidR="00F50E98" w:rsidRPr="006412DE" w:rsidRDefault="00F50E98" w:rsidP="00F50E98"/>
    <w:p w14:paraId="46BE85D2"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162095DE" w14:textId="77777777" w:rsidR="00F50E98" w:rsidRPr="008A2FA2" w:rsidRDefault="00F50E98" w:rsidP="00F50E98">
      <w:pPr>
        <w:pStyle w:val="NoSpacing"/>
        <w:jc w:val="center"/>
        <w:rPr>
          <w:rStyle w:val="SubtleEmphasis"/>
        </w:rPr>
      </w:pPr>
      <w:r w:rsidRPr="008A2FA2">
        <w:rPr>
          <w:rStyle w:val="SubtleEmphasis"/>
        </w:rPr>
        <w:t>Supervisory team:</w:t>
      </w:r>
    </w:p>
    <w:p w14:paraId="7B22318C" w14:textId="77777777" w:rsidR="00F50E98" w:rsidRPr="008A2FA2" w:rsidRDefault="00F50E98" w:rsidP="00F50E98">
      <w:pPr>
        <w:pStyle w:val="NoSpacing"/>
        <w:jc w:val="center"/>
        <w:rPr>
          <w:rStyle w:val="SubtleEmphasis"/>
        </w:rPr>
      </w:pPr>
      <w:r w:rsidRPr="008A2FA2">
        <w:rPr>
          <w:rStyle w:val="SubtleEmphasis"/>
        </w:rPr>
        <w:t>Arun Kumar</w:t>
      </w:r>
    </w:p>
    <w:p w14:paraId="69D3C822" w14:textId="77777777" w:rsidR="00F50E98" w:rsidRPr="006412DE" w:rsidRDefault="00F50E98" w:rsidP="00F50E98"/>
    <w:p w14:paraId="7CB1BF5A" w14:textId="77777777" w:rsidR="00F50E98" w:rsidRPr="006412DE" w:rsidRDefault="00F50E98" w:rsidP="00F50E98"/>
    <w:sdt>
      <w:sdtPr>
        <w:rPr>
          <w:rFonts w:eastAsia="SimSun"/>
          <w:color w:val="auto"/>
          <w:sz w:val="22"/>
          <w:szCs w:val="22"/>
        </w:rPr>
        <w:id w:val="-645746600"/>
        <w:docPartObj>
          <w:docPartGallery w:val="Table of Contents"/>
          <w:docPartUnique/>
        </w:docPartObj>
      </w:sdtPr>
      <w:sdtEndPr>
        <w:rPr>
          <w:b/>
          <w:bCs/>
          <w:noProof/>
        </w:rPr>
      </w:sdtEndPr>
      <w:sdtContent>
        <w:p w14:paraId="4A06DB54" w14:textId="77777777" w:rsidR="00F50E98" w:rsidRPr="00A677B3" w:rsidRDefault="00F50E98" w:rsidP="00F50E98">
          <w:pPr>
            <w:pStyle w:val="TOCHeading"/>
            <w:numPr>
              <w:ilvl w:val="0"/>
              <w:numId w:val="0"/>
            </w:numPr>
            <w:rPr>
              <w:b/>
              <w:bCs/>
            </w:rPr>
          </w:pPr>
          <w:r w:rsidRPr="00A677B3">
            <w:rPr>
              <w:b/>
              <w:bCs/>
            </w:rPr>
            <w:t>Contents</w:t>
          </w:r>
        </w:p>
        <w:p w14:paraId="0418F44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4C5FAADF"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0D2B028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460BF25E"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535DE261"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53C28219"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6805D145"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423A3C40"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4F264A93"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0B07D5C1"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469FF340"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0143C98D"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2097DDE6"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7D287274"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13BBD6CC"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282C1BB7"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3F2FF985"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2E844C71"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24755ED3"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45C37AFA"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775196BE" w14:textId="77777777" w:rsidR="00F50E98" w:rsidRDefault="00F50E98" w:rsidP="00F50E98">
          <w:r>
            <w:rPr>
              <w:b/>
              <w:bCs/>
              <w:noProof/>
            </w:rPr>
            <w:lastRenderedPageBreak/>
            <w:fldChar w:fldCharType="end"/>
          </w:r>
        </w:p>
      </w:sdtContent>
    </w:sdt>
    <w:p w14:paraId="1010F3A2" w14:textId="77777777" w:rsidR="00F50E98" w:rsidRDefault="00F50E98" w:rsidP="00F50E98"/>
    <w:p w14:paraId="755F4406" w14:textId="77777777" w:rsidR="00F50E98" w:rsidRDefault="00F50E98" w:rsidP="00F50E98"/>
    <w:p w14:paraId="62C18088" w14:textId="77777777" w:rsidR="00F50E98" w:rsidRDefault="00F50E98" w:rsidP="00F50E98">
      <w:r>
        <w:br w:type="page"/>
      </w:r>
    </w:p>
    <w:p w14:paraId="346CC00B" w14:textId="77777777" w:rsidR="00F50E98" w:rsidRPr="00646337" w:rsidRDefault="00F50E98" w:rsidP="00F50E98">
      <w:pPr>
        <w:pStyle w:val="Heading1"/>
      </w:pPr>
      <w:r w:rsidRPr="00646337">
        <w:lastRenderedPageBreak/>
        <w:t>Abstract</w:t>
      </w:r>
    </w:p>
    <w:p w14:paraId="4B102948"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460C8D57"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6A9728CE" w14:textId="77777777" w:rsidR="00F50E98" w:rsidRDefault="00F50E98" w:rsidP="00F50E98"/>
    <w:p w14:paraId="44055DBF"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1CEA4C58" w14:textId="77777777" w:rsidR="00F50E98" w:rsidRDefault="00F50E98" w:rsidP="00F50E98">
      <w:pPr>
        <w:rPr>
          <w:lang w:val="en-US"/>
        </w:rPr>
      </w:pPr>
    </w:p>
    <w:p w14:paraId="637F8B48" w14:textId="77777777" w:rsidR="00F50E98" w:rsidRDefault="00F50E98" w:rsidP="00F50E98">
      <w:pPr>
        <w:rPr>
          <w:lang w:val="en-US"/>
        </w:rPr>
      </w:pPr>
    </w:p>
    <w:p w14:paraId="2F0F35A7" w14:textId="77777777" w:rsidR="00F50E98" w:rsidRDefault="00F50E98" w:rsidP="00F50E98">
      <w:pPr>
        <w:pStyle w:val="Heading1"/>
      </w:pPr>
      <w:r w:rsidRPr="00AF4DF8">
        <w:t>Introduction</w:t>
      </w:r>
    </w:p>
    <w:p w14:paraId="758A221A"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4F4B48DD"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16372539"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5C9BB480"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5C688690" w14:textId="77777777" w:rsidR="00F50E98" w:rsidRDefault="00F50E98" w:rsidP="00F50E98">
      <w:pPr>
        <w:rPr>
          <w:lang w:val="en-US"/>
        </w:rPr>
      </w:pPr>
    </w:p>
    <w:p w14:paraId="30FF2A04" w14:textId="77777777" w:rsidR="00F50E98" w:rsidRPr="00E82D88" w:rsidRDefault="00F50E98" w:rsidP="00F50E98">
      <w:pPr>
        <w:rPr>
          <w:lang w:val="en-US"/>
        </w:rPr>
      </w:pPr>
      <w:r w:rsidRPr="00E82D88">
        <w:rPr>
          <w:lang w:val="en-US"/>
        </w:rPr>
        <w:t xml:space="preserve"> </w:t>
      </w:r>
    </w:p>
    <w:p w14:paraId="47FB9DEA" w14:textId="77777777" w:rsidR="00F50E98" w:rsidRPr="00505AEB" w:rsidRDefault="00F50E98" w:rsidP="00F50E98">
      <w:pPr>
        <w:rPr>
          <w:lang w:val="en-US"/>
        </w:rPr>
      </w:pPr>
    </w:p>
    <w:p w14:paraId="1AE5F845" w14:textId="77777777" w:rsidR="00F50E98" w:rsidRDefault="00F50E98" w:rsidP="00F50E98">
      <w:pPr>
        <w:pStyle w:val="Heading1"/>
      </w:pPr>
      <w:r w:rsidRPr="00926911">
        <w:t>Literature Review</w:t>
      </w:r>
    </w:p>
    <w:p w14:paraId="037235E1"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4F899ECD"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6D9E02CD"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61DE54A1" w14:textId="77777777" w:rsidR="00F50E98" w:rsidRDefault="00F50E98" w:rsidP="00F50E98">
      <w:pPr>
        <w:pStyle w:val="ListParagraph"/>
        <w:numPr>
          <w:ilvl w:val="0"/>
          <w:numId w:val="11"/>
        </w:numPr>
        <w:rPr>
          <w:lang w:eastAsia="zh-CN"/>
        </w:rPr>
      </w:pPr>
      <w:r>
        <w:rPr>
          <w:lang w:eastAsia="zh-CN"/>
        </w:rPr>
        <w:t>C-ITS</w:t>
      </w:r>
    </w:p>
    <w:p w14:paraId="29617C88"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1BF3314B"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5BB6D373" w14:textId="77777777" w:rsidR="00F50E98" w:rsidRDefault="00F50E98" w:rsidP="00F50E98">
      <w:pPr>
        <w:pStyle w:val="ListParagraph"/>
        <w:numPr>
          <w:ilvl w:val="0"/>
          <w:numId w:val="11"/>
        </w:numPr>
        <w:rPr>
          <w:lang w:eastAsia="zh-CN"/>
        </w:rPr>
      </w:pPr>
      <w:r>
        <w:rPr>
          <w:lang w:eastAsia="zh-CN"/>
        </w:rPr>
        <w:t>AI and ML</w:t>
      </w:r>
    </w:p>
    <w:p w14:paraId="0FDACE61"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582C0C6B"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2CE55304"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74AE9ABD"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69734024"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05708C1C" w14:textId="77777777" w:rsidR="00F50E98" w:rsidRDefault="00F50E98" w:rsidP="00F50E98">
      <w:pPr>
        <w:pStyle w:val="ListParagraph"/>
        <w:numPr>
          <w:ilvl w:val="0"/>
          <w:numId w:val="11"/>
        </w:numPr>
      </w:pPr>
      <w:r>
        <w:t>Autonomous Driving</w:t>
      </w:r>
    </w:p>
    <w:p w14:paraId="49BBB848"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41997F24"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38AF71E1"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3DB08A7F" w14:textId="77777777" w:rsidR="00F50E98" w:rsidRDefault="00F50E98" w:rsidP="00F50E98"/>
    <w:p w14:paraId="38BE0819" w14:textId="77777777" w:rsidR="00F50E98" w:rsidRPr="00DB2C44" w:rsidRDefault="00F50E98" w:rsidP="00F50E98"/>
    <w:p w14:paraId="6D497860" w14:textId="77777777" w:rsidR="00F50E98" w:rsidRPr="00926911" w:rsidRDefault="00F50E98" w:rsidP="00F50E98">
      <w:pPr>
        <w:pStyle w:val="Heading1"/>
      </w:pPr>
      <w:r w:rsidRPr="00926911">
        <w:lastRenderedPageBreak/>
        <w:t>Overview of Dublin Bus ITS Implementation</w:t>
      </w:r>
    </w:p>
    <w:p w14:paraId="369BFE26"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1971DAA3"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3FDD6918"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2C159B4E"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53F3D427" w14:textId="77777777" w:rsidR="00F50E98" w:rsidRPr="00926911" w:rsidRDefault="00F50E98" w:rsidP="00F50E98"/>
    <w:p w14:paraId="4C1ECDAF" w14:textId="77777777" w:rsidR="00F50E98" w:rsidRDefault="00F50E98" w:rsidP="00F50E98">
      <w:pPr>
        <w:pStyle w:val="Heading2"/>
      </w:pPr>
      <w:r w:rsidRPr="00926911">
        <w:t>Electronic Ticket Machines (ETM)</w:t>
      </w:r>
    </w:p>
    <w:p w14:paraId="54C59388"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3AB9A3E5"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7ED159B6"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406B8CEF" w14:textId="77777777" w:rsidR="00F50E98" w:rsidRPr="00CB4F54" w:rsidRDefault="00F50E98" w:rsidP="00F50E98">
      <w:pPr>
        <w:rPr>
          <w:lang w:val="en-US"/>
        </w:rPr>
      </w:pPr>
    </w:p>
    <w:p w14:paraId="790A835D" w14:textId="77777777" w:rsidR="00F50E98" w:rsidRDefault="00F50E98" w:rsidP="00F50E98">
      <w:pPr>
        <w:pStyle w:val="Heading2"/>
      </w:pPr>
      <w:r w:rsidRPr="00926911">
        <w:t>Integrated Ticketing</w:t>
      </w:r>
      <w:r>
        <w:t xml:space="preserve"> System</w:t>
      </w:r>
    </w:p>
    <w:p w14:paraId="235E7F1F"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7B3F974F" w14:textId="77777777" w:rsidR="00F50E98" w:rsidRDefault="00F50E98" w:rsidP="00F50E98"/>
    <w:p w14:paraId="519CA3BD"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01427530" w14:textId="77777777" w:rsidR="00F50E98" w:rsidRDefault="00F50E98" w:rsidP="00F50E98"/>
    <w:p w14:paraId="6D9658A6" w14:textId="77777777" w:rsidR="00F50E98" w:rsidRDefault="00F50E98" w:rsidP="00F50E98">
      <w:pPr>
        <w:pStyle w:val="Heading2"/>
      </w:pPr>
      <w:r w:rsidRPr="00926911">
        <w:t>Automatic Vehicle Location (AVL)</w:t>
      </w:r>
    </w:p>
    <w:p w14:paraId="3BD3CA92"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470F2891" w14:textId="77777777" w:rsidR="00F50E98" w:rsidRPr="00972D4E" w:rsidRDefault="00F50E98" w:rsidP="00F50E98"/>
    <w:p w14:paraId="2B94213D" w14:textId="77777777" w:rsidR="00F50E98" w:rsidRDefault="00F50E98" w:rsidP="00F50E98">
      <w:pPr>
        <w:pStyle w:val="Heading2"/>
      </w:pPr>
      <w:r w:rsidRPr="00926911">
        <w:t>Control Centre operations</w:t>
      </w:r>
    </w:p>
    <w:p w14:paraId="6CCBDD7A"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63FC73A0"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66ECA6F3"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1FCDB2B6" w14:textId="77777777" w:rsidR="00F50E98" w:rsidRPr="00EA2261" w:rsidRDefault="00F50E98" w:rsidP="00F50E98"/>
    <w:p w14:paraId="314DC251" w14:textId="77777777" w:rsidR="00F50E98" w:rsidRDefault="00F50E98" w:rsidP="00F50E98">
      <w:pPr>
        <w:pStyle w:val="Heading2"/>
      </w:pPr>
      <w:r w:rsidRPr="00926911">
        <w:t>Real-Time Passenger Information (RTPI)</w:t>
      </w:r>
    </w:p>
    <w:p w14:paraId="0F245ADF"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00BECE65"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3300A0B4" w14:textId="77777777" w:rsidR="00F50E98" w:rsidRPr="00874241" w:rsidRDefault="00F50E98" w:rsidP="00F50E98"/>
    <w:p w14:paraId="3A21F315" w14:textId="77777777" w:rsidR="00F50E98" w:rsidRPr="00926911" w:rsidRDefault="00F50E98" w:rsidP="00F50E98">
      <w:pPr>
        <w:pStyle w:val="Heading2"/>
      </w:pPr>
      <w:r w:rsidRPr="00926911">
        <w:t>CCTV Integration and Other Developments</w:t>
      </w:r>
    </w:p>
    <w:p w14:paraId="43773BDE"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50407D87"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551C81A1" w14:textId="77777777" w:rsidR="00F50E98" w:rsidRDefault="00F50E98" w:rsidP="00F50E98"/>
    <w:p w14:paraId="41A5D24F" w14:textId="77777777" w:rsidR="00F50E98" w:rsidRDefault="00F50E98" w:rsidP="00F50E98"/>
    <w:p w14:paraId="1181EBDB" w14:textId="77777777" w:rsidR="00F50E98" w:rsidRDefault="00F50E98" w:rsidP="00F50E98"/>
    <w:p w14:paraId="4041EB27" w14:textId="77777777" w:rsidR="00F50E98" w:rsidRPr="00926911" w:rsidRDefault="00F50E98" w:rsidP="00F50E98">
      <w:pPr>
        <w:pStyle w:val="Heading2"/>
      </w:pPr>
      <w:r w:rsidRPr="00926911">
        <w:t>Traffic Signal Priority (TSP)</w:t>
      </w:r>
    </w:p>
    <w:p w14:paraId="3BE712A8"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2AC3888E"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2A5A7B0A"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6C2F0519"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62E38172"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4CE9EBDF" w14:textId="77777777" w:rsidR="00F50E98" w:rsidRDefault="00F50E98" w:rsidP="00F50E98"/>
    <w:p w14:paraId="450AB4B6" w14:textId="77777777" w:rsidR="00F50E98" w:rsidRPr="00926911" w:rsidRDefault="00F50E98" w:rsidP="00F50E98"/>
    <w:p w14:paraId="46C376C5" w14:textId="77777777" w:rsidR="00F50E98" w:rsidRPr="00926911" w:rsidRDefault="00F50E98" w:rsidP="00F50E98">
      <w:pPr>
        <w:pStyle w:val="Heading1"/>
      </w:pPr>
      <w:r w:rsidRPr="00926911">
        <w:t>Challenges and Benefits</w:t>
      </w:r>
    </w:p>
    <w:p w14:paraId="53B03670"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2A253C7B"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718E13B2"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72968BC5"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147D0B5E"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1C29BFEF" w14:textId="77777777" w:rsidR="00F50E98" w:rsidRDefault="00F50E98" w:rsidP="00F50E98"/>
    <w:p w14:paraId="08B502CD" w14:textId="77777777" w:rsidR="00F50E98" w:rsidRPr="00926911" w:rsidRDefault="00F50E98" w:rsidP="00F50E98">
      <w:pPr>
        <w:pStyle w:val="Heading1"/>
      </w:pPr>
      <w:r w:rsidRPr="00926911">
        <w:t>Comparison with International Standards</w:t>
      </w:r>
    </w:p>
    <w:p w14:paraId="2339372F"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6506CF34"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5147E285" w14:textId="77777777" w:rsidR="00F50E98" w:rsidRDefault="00F50E98" w:rsidP="00F50E98"/>
    <w:p w14:paraId="4DC9DFFB" w14:textId="77777777" w:rsidR="00F50E98" w:rsidRPr="00926911" w:rsidRDefault="00F50E98" w:rsidP="00F50E98">
      <w:pPr>
        <w:pStyle w:val="Heading1"/>
      </w:pPr>
      <w:r w:rsidRPr="00926911">
        <w:t>Case Studies and Examples</w:t>
      </w:r>
    </w:p>
    <w:p w14:paraId="54A28DF4"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7B2CA773" w14:textId="77777777" w:rsidR="00F50E98" w:rsidRDefault="00F50E98" w:rsidP="00F50E98">
      <w:r>
        <w:lastRenderedPageBreak/>
        <w:t xml:space="preserve">There are already enriched cases of practices and experiments for applying cutting edge techniques around the world at different levels. </w:t>
      </w:r>
    </w:p>
    <w:p w14:paraId="7B20D07F"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34EBA3BB"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4EF4FFB2" w14:textId="77777777" w:rsidR="00F50E98" w:rsidRDefault="00F50E98" w:rsidP="00F50E98"/>
    <w:p w14:paraId="28022370" w14:textId="77777777" w:rsidR="00F50E98" w:rsidRPr="00926911" w:rsidRDefault="00F50E98" w:rsidP="00F50E98"/>
    <w:p w14:paraId="75163602" w14:textId="77777777" w:rsidR="00F50E98" w:rsidRPr="00926911" w:rsidRDefault="00F50E98" w:rsidP="00F50E98">
      <w:pPr>
        <w:pStyle w:val="Heading1"/>
      </w:pPr>
      <w:r w:rsidRPr="00926911">
        <w:t>Future Directions and Recommendations</w:t>
      </w:r>
    </w:p>
    <w:p w14:paraId="7022DF03"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04D272B3" w14:textId="77777777" w:rsidR="00F50E98" w:rsidRDefault="00F50E98" w:rsidP="00F50E98">
      <w:r>
        <w:t>To further enhance the ITS framework at Dublin Bus, the following actionable recommendations could be considered:</w:t>
      </w:r>
    </w:p>
    <w:p w14:paraId="1886F334" w14:textId="77777777" w:rsidR="00F50E98" w:rsidRDefault="00F50E98" w:rsidP="00F50E98">
      <w:pPr>
        <w:pStyle w:val="ListParagraph"/>
        <w:numPr>
          <w:ilvl w:val="0"/>
          <w:numId w:val="11"/>
        </w:numPr>
      </w:pPr>
      <w:r>
        <w:t xml:space="preserve">Cooperative Intelligent Transport Systems (C-ITS): </w:t>
      </w:r>
    </w:p>
    <w:p w14:paraId="0C2CD1E2"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2E7C8339" w14:textId="77777777" w:rsidR="00F50E98" w:rsidRDefault="00F50E98" w:rsidP="00F50E98">
      <w:pPr>
        <w:pStyle w:val="ListParagraph"/>
        <w:numPr>
          <w:ilvl w:val="0"/>
          <w:numId w:val="11"/>
        </w:numPr>
      </w:pPr>
      <w:r>
        <w:lastRenderedPageBreak/>
        <w:t xml:space="preserve">AI and ML Technologies: </w:t>
      </w:r>
    </w:p>
    <w:p w14:paraId="79C2FD6B"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4880D84C" w14:textId="77777777" w:rsidR="00F50E98" w:rsidRDefault="00F50E98" w:rsidP="00F50E98">
      <w:pPr>
        <w:pStyle w:val="ListParagraph"/>
        <w:numPr>
          <w:ilvl w:val="0"/>
          <w:numId w:val="11"/>
        </w:numPr>
      </w:pPr>
      <w:r>
        <w:t xml:space="preserve">Autonomous Driving: </w:t>
      </w:r>
    </w:p>
    <w:p w14:paraId="11F6C124"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425C3A46" w14:textId="77777777" w:rsidR="00F50E98" w:rsidRDefault="00F50E98" w:rsidP="00F50E98"/>
    <w:p w14:paraId="6734721C" w14:textId="77777777" w:rsidR="00F50E98" w:rsidRDefault="00F50E98" w:rsidP="00F50E98"/>
    <w:p w14:paraId="620A7E7A" w14:textId="77777777" w:rsidR="00F50E98" w:rsidRDefault="00F50E98" w:rsidP="00F50E98"/>
    <w:p w14:paraId="47A2F426" w14:textId="77777777" w:rsidR="00F50E98" w:rsidRPr="00926911" w:rsidRDefault="00F50E98" w:rsidP="00F50E98">
      <w:pPr>
        <w:pStyle w:val="Heading1"/>
      </w:pPr>
      <w:r w:rsidRPr="00926911">
        <w:t>Challenges and Considerations</w:t>
      </w:r>
    </w:p>
    <w:p w14:paraId="517D29E0" w14:textId="77777777" w:rsidR="00F50E98" w:rsidRDefault="00F50E98" w:rsidP="00F50E98">
      <w:r>
        <w:t>There are certain challenges and considerations ahead to escalate the current ITS with AI and ML technologies.</w:t>
      </w:r>
    </w:p>
    <w:p w14:paraId="49BC4892"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5738ECD8"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3DE2F236"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4672CFFE"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3DA21CF7"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0F3DF378" w14:textId="77777777" w:rsidR="00F50E98" w:rsidRPr="00E60EC4" w:rsidRDefault="00F50E98" w:rsidP="00F50E98"/>
    <w:p w14:paraId="56B1FDDC" w14:textId="77777777" w:rsidR="00F50E98" w:rsidRDefault="00F50E98" w:rsidP="00F50E98"/>
    <w:p w14:paraId="0564D4C4" w14:textId="77777777" w:rsidR="00F50E98" w:rsidRPr="00926911" w:rsidRDefault="00F50E98" w:rsidP="00F50E98">
      <w:pPr>
        <w:pStyle w:val="Heading1"/>
      </w:pPr>
      <w:r w:rsidRPr="00926911">
        <w:t>Recommendations for AI and ML Integration</w:t>
      </w:r>
    </w:p>
    <w:p w14:paraId="08430FA4"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0FBBAF0B" w14:textId="77777777" w:rsidR="00F50E98" w:rsidRDefault="00F50E98" w:rsidP="00F50E98">
      <w:pPr>
        <w:pStyle w:val="ListParagraph"/>
        <w:numPr>
          <w:ilvl w:val="0"/>
          <w:numId w:val="11"/>
        </w:numPr>
      </w:pPr>
      <w:r>
        <w:t xml:space="preserve">Enhanced predictive techniques </w:t>
      </w:r>
    </w:p>
    <w:p w14:paraId="2E36EFC5" w14:textId="77777777" w:rsidR="00F50E98" w:rsidRDefault="00F50E98" w:rsidP="00F50E98">
      <w:r>
        <w:t xml:space="preserve">AI and ML can significantly improve the accuracy of traffic prediction models, helping to anticipate congestion and delays. </w:t>
      </w:r>
    </w:p>
    <w:p w14:paraId="0C9929F1" w14:textId="77777777" w:rsidR="00F50E98" w:rsidRDefault="00F50E98" w:rsidP="00F50E98">
      <w:pPr>
        <w:pStyle w:val="ListParagraph"/>
        <w:numPr>
          <w:ilvl w:val="0"/>
          <w:numId w:val="11"/>
        </w:numPr>
      </w:pPr>
      <w:r>
        <w:t xml:space="preserve">Real-time decision-making </w:t>
      </w:r>
    </w:p>
    <w:p w14:paraId="6AEAC011"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4AD72AE3" w14:textId="77777777" w:rsidR="00F50E98" w:rsidRDefault="00F50E98" w:rsidP="00F50E98">
      <w:pPr>
        <w:pStyle w:val="ListParagraph"/>
        <w:numPr>
          <w:ilvl w:val="0"/>
          <w:numId w:val="11"/>
        </w:numPr>
      </w:pPr>
      <w:r>
        <w:t xml:space="preserve">Personalised services </w:t>
      </w:r>
    </w:p>
    <w:p w14:paraId="3B9510B8"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60AF3CE8" w14:textId="77777777" w:rsidR="00F50E98" w:rsidRDefault="00F50E98" w:rsidP="00F50E98">
      <w:pPr>
        <w:pStyle w:val="ListParagraph"/>
        <w:numPr>
          <w:ilvl w:val="0"/>
          <w:numId w:val="11"/>
        </w:numPr>
      </w:pPr>
      <w:r>
        <w:t>Advanced safety measures</w:t>
      </w:r>
    </w:p>
    <w:p w14:paraId="3DC076DC" w14:textId="77777777" w:rsidR="00F50E98" w:rsidRDefault="00F50E98" w:rsidP="00F50E98">
      <w:r>
        <w:t>AI and ML can help implement advanced safety measures such as collision-avoidance systems, real-time vehicle diagnostics, and proactive maintenance scheduling.</w:t>
      </w:r>
    </w:p>
    <w:p w14:paraId="1B9CA2F3" w14:textId="77777777" w:rsidR="00F50E98" w:rsidRDefault="00F50E98" w:rsidP="00F50E98">
      <w:pPr>
        <w:pStyle w:val="ListParagraph"/>
        <w:numPr>
          <w:ilvl w:val="0"/>
          <w:numId w:val="11"/>
        </w:numPr>
      </w:pPr>
      <w:r>
        <w:t>Intelligent driver assistants</w:t>
      </w:r>
    </w:p>
    <w:p w14:paraId="632413A0" w14:textId="77777777" w:rsidR="00F50E98" w:rsidRDefault="00F50E98" w:rsidP="00F50E98">
      <w:r>
        <w:t>Using AI based driving assistants has potential to improve the efficiency of human driver, while alleviating the pressure of being continuously monitored.</w:t>
      </w:r>
    </w:p>
    <w:p w14:paraId="7A11C8AC" w14:textId="77777777" w:rsidR="00F50E98" w:rsidRDefault="00F50E98" w:rsidP="00F50E98">
      <w:pPr>
        <w:pStyle w:val="ListParagraph"/>
        <w:numPr>
          <w:ilvl w:val="0"/>
          <w:numId w:val="11"/>
        </w:numPr>
      </w:pPr>
      <w:r>
        <w:t>Experiments for unmanned driving</w:t>
      </w:r>
    </w:p>
    <w:p w14:paraId="174C6FBD" w14:textId="77777777" w:rsidR="00F50E98" w:rsidRDefault="00F50E98" w:rsidP="00F50E98">
      <w:r>
        <w:t>In certain area with conditions enable potential unmanned bus driving, it is suggested experiments shall be undertaken to prepare future autonomous bus operation.</w:t>
      </w:r>
    </w:p>
    <w:p w14:paraId="6A6765DF" w14:textId="77777777" w:rsidR="00F50E98" w:rsidRDefault="00F50E98" w:rsidP="00F50E98"/>
    <w:p w14:paraId="1BBC0F67" w14:textId="77777777" w:rsidR="00F50E98" w:rsidRDefault="00F50E98" w:rsidP="00F50E98"/>
    <w:p w14:paraId="18A7B1C5" w14:textId="77777777" w:rsidR="00F50E98" w:rsidRDefault="00F50E98" w:rsidP="00F50E98"/>
    <w:p w14:paraId="745B93C0" w14:textId="77777777" w:rsidR="00F50E98" w:rsidRPr="00926911" w:rsidRDefault="00F50E98" w:rsidP="00F50E98">
      <w:pPr>
        <w:pStyle w:val="Heading1"/>
      </w:pPr>
      <w:r w:rsidRPr="00926911">
        <w:t>Conclusion</w:t>
      </w:r>
    </w:p>
    <w:p w14:paraId="78402E00"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51319C93"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7750A6DD"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6C1E68F7"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65ADAF29" w14:textId="77777777" w:rsidR="00F50E98" w:rsidRDefault="00F50E98" w:rsidP="00F50E98">
      <w:pPr>
        <w:spacing w:before="0" w:after="160" w:line="259" w:lineRule="auto"/>
      </w:pPr>
      <w:r>
        <w:br w:type="page"/>
      </w:r>
    </w:p>
    <w:p w14:paraId="5325933B" w14:textId="77777777" w:rsidR="00F50E98" w:rsidRDefault="00F50E98" w:rsidP="00F50E98"/>
    <w:p w14:paraId="638E2861" w14:textId="77777777" w:rsidR="00F50E98" w:rsidRPr="00926911" w:rsidRDefault="00F50E98" w:rsidP="00F50E98">
      <w:pPr>
        <w:pStyle w:val="Heading1"/>
      </w:pPr>
      <w:r w:rsidRPr="00926911">
        <w:t>References</w:t>
      </w:r>
    </w:p>
    <w:p w14:paraId="5FB00B4B"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7FAE3853"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59B3C090"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5FEF2A41"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7534E690"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097E122F"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448C4FE5"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55E1CE38"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52B125DD"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71068239"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21BEB6FA"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2C7E4873"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03AE1D07"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499C4054"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0A5CA57E"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1F45977C"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4BD1392D"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348B57FA"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60BAE97C"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7D9C27D0"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6AB05ABC"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0A95C806"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2F274CF9"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11C0A82E"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27009746"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5CB8127F"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1CAA8993"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556C9468"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418648FA"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57AA6793"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3F545A8E"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2222BF7F"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2A1930AC"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236CFF8B"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27942ECC"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7AD3FD88"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31B237CE"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1D1394CF"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13407ACE"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2BB3EDC1"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30B4D271"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23F9FDE9"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488EAAB6" w14:textId="77777777" w:rsidR="00F50E98" w:rsidRDefault="00F50E98" w:rsidP="00F50E98">
      <w:r>
        <w:fldChar w:fldCharType="end"/>
      </w:r>
    </w:p>
    <w:p w14:paraId="2437E481" w14:textId="77777777" w:rsidR="00F50E98" w:rsidRDefault="00F50E98" w:rsidP="00F50E98">
      <w:pPr>
        <w:spacing w:before="0" w:after="160" w:line="259" w:lineRule="auto"/>
      </w:pPr>
      <w:r>
        <w:br w:type="page"/>
      </w:r>
    </w:p>
    <w:p w14:paraId="0F460148" w14:textId="77777777" w:rsidR="00F50E98" w:rsidRDefault="00F50E98" w:rsidP="00F50E98"/>
    <w:p w14:paraId="0BABE786" w14:textId="77777777" w:rsidR="00F50E98" w:rsidRDefault="00F50E98" w:rsidP="00F50E98">
      <w:pPr>
        <w:pStyle w:val="Heading1"/>
      </w:pPr>
      <w:r>
        <w:t>Chart 1. PRISMA chart of research resources</w:t>
      </w:r>
    </w:p>
    <w:p w14:paraId="5CDDB447" w14:textId="77777777" w:rsidR="00F50E98" w:rsidRPr="007C382B" w:rsidRDefault="00F50E98" w:rsidP="00F50E98">
      <w:r>
        <w:rPr>
          <w:noProof/>
        </w:rPr>
        <mc:AlternateContent>
          <mc:Choice Requires="wps">
            <w:drawing>
              <wp:anchor distT="0" distB="0" distL="114300" distR="114300" simplePos="0" relativeHeight="251899904" behindDoc="0" locked="0" layoutInCell="1" allowOverlap="1" wp14:anchorId="5622F3A4" wp14:editId="15E9AE6D">
                <wp:simplePos x="0" y="0"/>
                <wp:positionH relativeFrom="column">
                  <wp:posOffset>-681990</wp:posOffset>
                </wp:positionH>
                <wp:positionV relativeFrom="paragraph">
                  <wp:posOffset>3758994</wp:posOffset>
                </wp:positionV>
                <wp:extent cx="1371600" cy="339090"/>
                <wp:effectExtent l="1905" t="0" r="20955" b="20955"/>
                <wp:wrapNone/>
                <wp:docPr id="909156970"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3AA1A24E" w14:textId="77777777" w:rsidR="00F50E98" w:rsidRPr="00C27B22" w:rsidRDefault="00F50E98" w:rsidP="00F50E98">
                            <w:pPr>
                              <w:jc w:val="center"/>
                              <w:rPr>
                                <w:lang w:val="en"/>
                              </w:rPr>
                            </w:pPr>
                            <w:r w:rsidRPr="00C27B22">
                              <w:rPr>
                                <w:lang w:val="en"/>
                              </w:rPr>
                              <w:t>Eligibility</w:t>
                            </w:r>
                          </w:p>
                          <w:p w14:paraId="65DC5869"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622F3A4" id="_x0000_s1166" style="position:absolute;margin-left:-53.7pt;margin-top:296pt;width:108pt;height:26.7pt;rotation:-90;z-index:251899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CjLdw0MwIAAGAEAAAOAAAAAAAAAAAAAAAA&#10;AC4CAABkcnMvZTJvRG9jLnhtbFBLAQItABQABgAIAAAAIQB7hPGn3wAAAAoBAAAPAAAAAAAAAAAA&#10;AAAAAI0EAABkcnMvZG93bnJldi54bWxQSwUGAAAAAAQABADzAAAAmQUAAAAA&#10;" fillcolor="#ccecff">
                <v:textbox style="layout-flow:vertical;mso-layout-flow-alt:bottom-to-top" inset="3.6pt,,3.6pt">
                  <w:txbxContent>
                    <w:p w14:paraId="3AA1A24E" w14:textId="77777777" w:rsidR="00F50E98" w:rsidRPr="00C27B22" w:rsidRDefault="00F50E98" w:rsidP="00F50E98">
                      <w:pPr>
                        <w:jc w:val="center"/>
                        <w:rPr>
                          <w:lang w:val="en"/>
                        </w:rPr>
                      </w:pPr>
                      <w:r w:rsidRPr="00C27B22">
                        <w:rPr>
                          <w:lang w:val="en"/>
                        </w:rPr>
                        <w:t>Eligibility</w:t>
                      </w:r>
                    </w:p>
                    <w:p w14:paraId="65DC5869"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893760" behindDoc="0" locked="0" layoutInCell="1" allowOverlap="1" wp14:anchorId="40D548E4" wp14:editId="515A1CA2">
                <wp:simplePos x="0" y="0"/>
                <wp:positionH relativeFrom="column">
                  <wp:posOffset>4228439</wp:posOffset>
                </wp:positionH>
                <wp:positionV relativeFrom="paragraph">
                  <wp:posOffset>2474954</wp:posOffset>
                </wp:positionV>
                <wp:extent cx="1714500" cy="739977"/>
                <wp:effectExtent l="0" t="0" r="19050" b="22225"/>
                <wp:wrapNone/>
                <wp:docPr id="1143571272"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03387C60"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290828A5"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0D548E4" id="_x0000_s1167" style="position:absolute;margin-left:332.95pt;margin-top:194.9pt;width:135pt;height:58.25pt;z-index:251893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">
                <v:textbox inset=",7.2pt,,7.2pt">
                  <w:txbxContent>
                    <w:p w14:paraId="03387C60"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290828A5"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95808" behindDoc="0" locked="0" layoutInCell="1" allowOverlap="1" wp14:anchorId="09094979" wp14:editId="44545989">
                <wp:simplePos x="0" y="0"/>
                <wp:positionH relativeFrom="column">
                  <wp:posOffset>4228439</wp:posOffset>
                </wp:positionH>
                <wp:positionV relativeFrom="paragraph">
                  <wp:posOffset>3389354</wp:posOffset>
                </wp:positionV>
                <wp:extent cx="1714500" cy="708263"/>
                <wp:effectExtent l="0" t="0" r="19050" b="15875"/>
                <wp:wrapNone/>
                <wp:docPr id="1257621262"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20D4CD5C"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1ED700B1"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9094979" id="_x0000_s1168" style="position:absolute;margin-left:332.95pt;margin-top:266.9pt;width:135pt;height:55.75pt;z-index:251895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">
                <v:textbox inset=",7.2pt,,7.2pt">
                  <w:txbxContent>
                    <w:p w14:paraId="20D4CD5C"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1ED700B1"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04000" behindDoc="0" locked="0" layoutInCell="1" allowOverlap="1" wp14:anchorId="72FBA78C" wp14:editId="3B578A57">
                <wp:simplePos x="0" y="0"/>
                <wp:positionH relativeFrom="column">
                  <wp:posOffset>1432384</wp:posOffset>
                </wp:positionH>
                <wp:positionV relativeFrom="paragraph">
                  <wp:posOffset>4076476</wp:posOffset>
                </wp:positionV>
                <wp:extent cx="1284091" cy="272466"/>
                <wp:effectExtent l="0" t="0" r="68580" b="70485"/>
                <wp:wrapNone/>
                <wp:docPr id="1580882406"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5086847" id="直接箭头连接符 13" o:spid="_x0000_s1026" type="#_x0000_t32" style="position:absolute;margin-left:112.8pt;margin-top:321pt;width:101.1pt;height:21.45pt;z-index:25190400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902976" behindDoc="0" locked="0" layoutInCell="1" allowOverlap="1" wp14:anchorId="2862F569" wp14:editId="776D93C2">
                <wp:simplePos x="0" y="0"/>
                <wp:positionH relativeFrom="column">
                  <wp:posOffset>1370058</wp:posOffset>
                </wp:positionH>
                <wp:positionV relativeFrom="paragraph">
                  <wp:posOffset>3066936</wp:posOffset>
                </wp:positionV>
                <wp:extent cx="1362571" cy="258709"/>
                <wp:effectExtent l="38100" t="0" r="28575" b="84455"/>
                <wp:wrapNone/>
                <wp:docPr id="931487691"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682CF51" id="直接箭头连接符 13" o:spid="_x0000_s1026" type="#_x0000_t32" style="position:absolute;margin-left:107.9pt;margin-top:241.5pt;width:107.3pt;height:20.35pt;flip:x;z-index:25190297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901952" behindDoc="0" locked="0" layoutInCell="1" allowOverlap="1" wp14:anchorId="41CA78C8" wp14:editId="0F885B83">
                <wp:simplePos x="0" y="0"/>
                <wp:positionH relativeFrom="column">
                  <wp:posOffset>205516</wp:posOffset>
                </wp:positionH>
                <wp:positionV relativeFrom="paragraph">
                  <wp:posOffset>3330594</wp:posOffset>
                </wp:positionV>
                <wp:extent cx="1617378" cy="727075"/>
                <wp:effectExtent l="0" t="0" r="20955" b="15875"/>
                <wp:wrapNone/>
                <wp:docPr id="556669981"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3C5BFCB7"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2FFAD64B"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CA78C8" id="_x0000_s1169" style="position:absolute;margin-left:16.2pt;margin-top:262.25pt;width:127.35pt;height:57.25pt;z-index:251901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">
                <v:textbox inset=",7.2pt,,7.2pt">
                  <w:txbxContent>
                    <w:p w14:paraId="3C5BFCB7"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2FFAD64B"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94784" behindDoc="0" locked="0" layoutInCell="1" allowOverlap="1" wp14:anchorId="7D2B75AC" wp14:editId="074E3376">
                <wp:simplePos x="0" y="0"/>
                <wp:positionH relativeFrom="column">
                  <wp:posOffset>1885315</wp:posOffset>
                </wp:positionH>
                <wp:positionV relativeFrom="paragraph">
                  <wp:posOffset>3326130</wp:posOffset>
                </wp:positionV>
                <wp:extent cx="1714500" cy="727075"/>
                <wp:effectExtent l="0" t="0" r="0" b="0"/>
                <wp:wrapNone/>
                <wp:docPr id="236915625"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08CC257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1AC601F3"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D2B75AC" id="_x0000_s1170" style="position:absolute;margin-left:148.45pt;margin-top:261.9pt;width:135pt;height:57.25pt;z-index:251894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">
                <v:textbox inset=",7.2pt,,7.2pt">
                  <w:txbxContent>
                    <w:p w14:paraId="08CC257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1AC601F3"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92736" behindDoc="0" locked="0" layoutInCell="1" allowOverlap="1" wp14:anchorId="5E18DF9A" wp14:editId="7B46F773">
                <wp:simplePos x="0" y="0"/>
                <wp:positionH relativeFrom="column">
                  <wp:posOffset>2916555</wp:posOffset>
                </wp:positionH>
                <wp:positionV relativeFrom="paragraph">
                  <wp:posOffset>243205</wp:posOffset>
                </wp:positionV>
                <wp:extent cx="2228850" cy="715010"/>
                <wp:effectExtent l="0" t="0" r="0" b="8890"/>
                <wp:wrapNone/>
                <wp:docPr id="1133350795"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3DECBCF6"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3E19FA71"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18DF9A" id="_x0000_s1171" style="position:absolute;margin-left:229.65pt;margin-top:19.15pt;width:175.5pt;height:56.3pt;z-index:251892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">
                <v:textbox inset=",7.2pt,,7.2pt">
                  <w:txbxContent>
                    <w:p w14:paraId="3DECBCF6"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3E19FA71"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891712" behindDoc="0" locked="0" layoutInCell="1" allowOverlap="1" wp14:anchorId="6C8FF52E" wp14:editId="69BDD008">
                <wp:simplePos x="0" y="0"/>
                <wp:positionH relativeFrom="column">
                  <wp:posOffset>343535</wp:posOffset>
                </wp:positionH>
                <wp:positionV relativeFrom="paragraph">
                  <wp:posOffset>243205</wp:posOffset>
                </wp:positionV>
                <wp:extent cx="2228850" cy="715645"/>
                <wp:effectExtent l="0" t="0" r="0" b="8255"/>
                <wp:wrapNone/>
                <wp:docPr id="352963748"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53FBCD47"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8FF52E" id="_x0000_s1172" style="position:absolute;margin-left:27.05pt;margin-top:19.15pt;width:175.5pt;height:56.35pt;z-index:251891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FYY&#10;2UgSAgAAKgQAAA4AAAAAAAAAAAAAAAAALgIAAGRycy9lMm9Eb2MueG1sUEsBAi0AFAAGAAgAAAAh&#10;APCfpITeAAAACQEAAA8AAAAAAAAAAAAAAAAAbAQAAGRycy9kb3ducmV2LnhtbFBLBQYAAAAABAAE&#10;APMAAAB3BQAAAAA=&#10;">
                <v:textbox inset=",7.2pt,,7.2pt">
                  <w:txbxContent>
                    <w:p w14:paraId="53FBCD47"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897856" behindDoc="0" locked="0" layoutInCell="1" allowOverlap="1" wp14:anchorId="31E2B985" wp14:editId="61F3EB65">
                <wp:simplePos x="0" y="0"/>
                <wp:positionH relativeFrom="column">
                  <wp:posOffset>-681990</wp:posOffset>
                </wp:positionH>
                <wp:positionV relativeFrom="paragraph">
                  <wp:posOffset>5502910</wp:posOffset>
                </wp:positionV>
                <wp:extent cx="1371600" cy="339090"/>
                <wp:effectExtent l="0" t="514350" r="0" b="518160"/>
                <wp:wrapNone/>
                <wp:docPr id="635537988"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3C78D1CC" w14:textId="77777777" w:rsidR="00F50E98" w:rsidRPr="00C27B22" w:rsidRDefault="00F50E98" w:rsidP="00F50E98">
                            <w:pPr>
                              <w:jc w:val="center"/>
                              <w:rPr>
                                <w:lang w:val="en"/>
                              </w:rPr>
                            </w:pPr>
                            <w:r w:rsidRPr="00C27B22">
                              <w:rPr>
                                <w:lang w:val="en"/>
                              </w:rPr>
                              <w:t>Included</w:t>
                            </w:r>
                          </w:p>
                          <w:p w14:paraId="0215452C"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E2B985" id="_x0000_s1173" style="position:absolute;margin-left:-53.7pt;margin-top:433.3pt;width:108pt;height:26.7pt;rotation:-90;z-index:251897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" fillcolor="#ccecff">
                <v:textbox style="layout-flow:vertical;mso-layout-flow-alt:bottom-to-top" inset="3.6pt,,3.6pt">
                  <w:txbxContent>
                    <w:p w14:paraId="3C78D1CC" w14:textId="77777777" w:rsidR="00F50E98" w:rsidRPr="00C27B22" w:rsidRDefault="00F50E98" w:rsidP="00F50E98">
                      <w:pPr>
                        <w:jc w:val="center"/>
                        <w:rPr>
                          <w:lang w:val="en"/>
                        </w:rPr>
                      </w:pPr>
                      <w:r w:rsidRPr="00C27B22">
                        <w:rPr>
                          <w:lang w:val="en"/>
                        </w:rPr>
                        <w:t>Included</w:t>
                      </w:r>
                    </w:p>
                    <w:p w14:paraId="0215452C"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898880" behindDoc="0" locked="0" layoutInCell="1" allowOverlap="1" wp14:anchorId="659A77DA" wp14:editId="71F4D131">
                <wp:simplePos x="0" y="0"/>
                <wp:positionH relativeFrom="column">
                  <wp:posOffset>-681990</wp:posOffset>
                </wp:positionH>
                <wp:positionV relativeFrom="paragraph">
                  <wp:posOffset>702310</wp:posOffset>
                </wp:positionV>
                <wp:extent cx="1371600" cy="339090"/>
                <wp:effectExtent l="0" t="514350" r="0" b="518160"/>
                <wp:wrapNone/>
                <wp:docPr id="1472895583"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1EF29789" w14:textId="77777777" w:rsidR="00F50E98" w:rsidRPr="00C27B22" w:rsidRDefault="00F50E98" w:rsidP="00F50E98">
                            <w:pPr>
                              <w:jc w:val="center"/>
                              <w:rPr>
                                <w:lang w:val="en"/>
                              </w:rPr>
                            </w:pPr>
                            <w:r w:rsidRPr="00C27B22">
                              <w:rPr>
                                <w:lang w:val="en"/>
                              </w:rPr>
                              <w:t>Identification</w:t>
                            </w:r>
                          </w:p>
                          <w:p w14:paraId="5BAC31CF"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59A77DA" id="_x0000_s1174" style="position:absolute;margin-left:-53.7pt;margin-top:55.3pt;width:108pt;height:26.7pt;rotation:-90;z-index:251898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" fillcolor="#ccecff">
                <v:textbox style="layout-flow:vertical;mso-layout-flow-alt:bottom-to-top" inset="3.6pt,,3.6pt">
                  <w:txbxContent>
                    <w:p w14:paraId="1EF29789" w14:textId="77777777" w:rsidR="00F50E98" w:rsidRPr="00C27B22" w:rsidRDefault="00F50E98" w:rsidP="00F50E98">
                      <w:pPr>
                        <w:jc w:val="center"/>
                        <w:rPr>
                          <w:lang w:val="en"/>
                        </w:rPr>
                      </w:pPr>
                      <w:r w:rsidRPr="00C27B22">
                        <w:rPr>
                          <w:lang w:val="en"/>
                        </w:rPr>
                        <w:t>Identification</w:t>
                      </w:r>
                    </w:p>
                    <w:p w14:paraId="5BAC31CF"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900928" behindDoc="0" locked="0" layoutInCell="1" allowOverlap="1" wp14:anchorId="580A2D53" wp14:editId="1979B1FB">
                <wp:simplePos x="0" y="0"/>
                <wp:positionH relativeFrom="column">
                  <wp:posOffset>-681355</wp:posOffset>
                </wp:positionH>
                <wp:positionV relativeFrom="paragraph">
                  <wp:posOffset>2302510</wp:posOffset>
                </wp:positionV>
                <wp:extent cx="1371600" cy="339090"/>
                <wp:effectExtent l="0" t="514350" r="0" b="518160"/>
                <wp:wrapNone/>
                <wp:docPr id="928898750"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27CF4DE4"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0A2D53" id="_x0000_s1175" style="position:absolute;margin-left:-53.65pt;margin-top:181.3pt;width:108pt;height:26.7pt;rotation:-90;z-index:251900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FdTCKjMCAABgBAAADgAAAAAAAAAAAAAA&#10;AAAuAgAAZHJzL2Uyb0RvYy54bWxQSwECLQAUAAYACAAAACEA9zNyW+AAAAAKAQAADwAAAAAAAAAA&#10;AAAAAACNBAAAZHJzL2Rvd25yZXYueG1sUEsFBgAAAAAEAAQA8wAAAJoFAAAAAA==&#10;" fillcolor="#ccecff">
                <v:textbox style="layout-flow:vertical;mso-layout-flow-alt:bottom-to-top" inset="3.6pt,,3.6pt">
                  <w:txbxContent>
                    <w:p w14:paraId="27CF4DE4"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4059F543" w14:textId="77777777" w:rsidR="00F50E98" w:rsidRPr="00926911" w:rsidRDefault="00F50E98" w:rsidP="00F50E98">
      <w:r>
        <w:rPr>
          <w:noProof/>
        </w:rPr>
        <mc:AlternateContent>
          <mc:Choice Requires="wps">
            <w:drawing>
              <wp:anchor distT="0" distB="0" distL="114300" distR="114300" simplePos="0" relativeHeight="251886592" behindDoc="0" locked="0" layoutInCell="1" allowOverlap="1" wp14:anchorId="6CADA214" wp14:editId="5C2FC66F">
                <wp:simplePos x="0" y="0"/>
                <wp:positionH relativeFrom="column">
                  <wp:posOffset>1419225</wp:posOffset>
                </wp:positionH>
                <wp:positionV relativeFrom="paragraph">
                  <wp:posOffset>994410</wp:posOffset>
                </wp:positionV>
                <wp:extent cx="2771775" cy="666750"/>
                <wp:effectExtent l="0" t="0" r="28575" b="19050"/>
                <wp:wrapNone/>
                <wp:docPr id="1631398091"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32140CF9"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4642798F"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ADA214" id="_x0000_s1176" style="position:absolute;margin-left:111.75pt;margin-top:78.3pt;width:218.25pt;height:52.5pt;z-index:251886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">
                <v:textbox inset=",7.2pt,,7.2pt">
                  <w:txbxContent>
                    <w:p w14:paraId="32140CF9"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4642798F"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05024" behindDoc="0" locked="0" layoutInCell="1" allowOverlap="1" wp14:anchorId="2FDC8331" wp14:editId="39A1B3BC">
                <wp:simplePos x="0" y="0"/>
                <wp:positionH relativeFrom="column">
                  <wp:posOffset>2686050</wp:posOffset>
                </wp:positionH>
                <wp:positionV relativeFrom="paragraph">
                  <wp:posOffset>3604260</wp:posOffset>
                </wp:positionV>
                <wp:extent cx="9525" cy="257175"/>
                <wp:effectExtent l="76200" t="0" r="66675" b="47625"/>
                <wp:wrapNone/>
                <wp:docPr id="940767024"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9B7E026" id="直接箭头连接符 12" o:spid="_x0000_s1026" type="#_x0000_t32" style="position:absolute;margin-left:211.5pt;margin-top:283.8pt;width:.75pt;height:20.25pt;flip:x;z-index:2519050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896832" behindDoc="0" locked="0" layoutInCell="1" allowOverlap="1" wp14:anchorId="0B791156" wp14:editId="3E9AC225">
                <wp:simplePos x="0" y="0"/>
                <wp:positionH relativeFrom="column">
                  <wp:posOffset>1894840</wp:posOffset>
                </wp:positionH>
                <wp:positionV relativeFrom="paragraph">
                  <wp:posOffset>3830955</wp:posOffset>
                </wp:positionV>
                <wp:extent cx="1714500" cy="727075"/>
                <wp:effectExtent l="0" t="0" r="0" b="0"/>
                <wp:wrapNone/>
                <wp:docPr id="1995827959"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1127C923"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3E5BF8B1"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791156" id="_x0000_s1177" style="position:absolute;margin-left:149.2pt;margin-top:301.65pt;width:135pt;height:57.25pt;z-index:251896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">
                <v:textbox inset=",7.2pt,,7.2pt">
                  <w:txbxContent>
                    <w:p w14:paraId="1127C923"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3E5BF8B1"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90688" behindDoc="0" locked="0" layoutInCell="1" allowOverlap="1" wp14:anchorId="5216DE3B" wp14:editId="525860A3">
                <wp:simplePos x="0" y="0"/>
                <wp:positionH relativeFrom="column">
                  <wp:posOffset>2742565</wp:posOffset>
                </wp:positionH>
                <wp:positionV relativeFrom="paragraph">
                  <wp:posOffset>4453890</wp:posOffset>
                </wp:positionV>
                <wp:extent cx="0" cy="342900"/>
                <wp:effectExtent l="76200" t="0" r="57150" b="38100"/>
                <wp:wrapNone/>
                <wp:docPr id="471588092"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7459384" id="直接箭头连接符 11" o:spid="_x0000_s1026" type="#_x0000_t32" style="position:absolute;margin-left:215.95pt;margin-top:350.7pt;width:0;height:27pt;z-index:25189068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888640" behindDoc="0" locked="0" layoutInCell="1" allowOverlap="1" wp14:anchorId="238039F0" wp14:editId="093B752C">
                <wp:simplePos x="0" y="0"/>
                <wp:positionH relativeFrom="column">
                  <wp:posOffset>1866900</wp:posOffset>
                </wp:positionH>
                <wp:positionV relativeFrom="paragraph">
                  <wp:posOffset>4806315</wp:posOffset>
                </wp:positionV>
                <wp:extent cx="1714500" cy="914400"/>
                <wp:effectExtent l="0" t="0" r="0" b="0"/>
                <wp:wrapNone/>
                <wp:docPr id="1797898097"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31981529"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32709B9D"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38039F0" id="_x0000_s1178" style="position:absolute;margin-left:147pt;margin-top:378.45pt;width:135pt;height:1in;z-index:251888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">
                <v:textbox inset=",7.2pt,,7.2pt">
                  <w:txbxContent>
                    <w:p w14:paraId="31981529"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32709B9D"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85568" behindDoc="0" locked="0" layoutInCell="1" allowOverlap="1" wp14:anchorId="490AC950" wp14:editId="3DD9E1F9">
                <wp:simplePos x="0" y="0"/>
                <wp:positionH relativeFrom="column">
                  <wp:posOffset>3333115</wp:posOffset>
                </wp:positionH>
                <wp:positionV relativeFrom="paragraph">
                  <wp:posOffset>486410</wp:posOffset>
                </wp:positionV>
                <wp:extent cx="0" cy="457200"/>
                <wp:effectExtent l="76200" t="0" r="38100" b="38100"/>
                <wp:wrapNone/>
                <wp:docPr id="2075239013"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3181253" id="直接箭头连接符 20" o:spid="_x0000_s1026" type="#_x0000_t32" style="position:absolute;margin-left:262.45pt;margin-top:38.3pt;width:0;height:36pt;z-index:25188556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884544" behindDoc="0" locked="0" layoutInCell="1" allowOverlap="1" wp14:anchorId="6ABED41D" wp14:editId="35DC4164">
                <wp:simplePos x="0" y="0"/>
                <wp:positionH relativeFrom="column">
                  <wp:posOffset>1961515</wp:posOffset>
                </wp:positionH>
                <wp:positionV relativeFrom="paragraph">
                  <wp:posOffset>492760</wp:posOffset>
                </wp:positionV>
                <wp:extent cx="0" cy="457200"/>
                <wp:effectExtent l="76200" t="0" r="38100" b="38100"/>
                <wp:wrapNone/>
                <wp:docPr id="149724104"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1078A46" id="直接箭头连接符 21" o:spid="_x0000_s1026" type="#_x0000_t32" style="position:absolute;margin-left:154.45pt;margin-top:38.8pt;width:0;height:36pt;z-index:2518845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887616" behindDoc="0" locked="0" layoutInCell="1" allowOverlap="1" wp14:anchorId="5DC55F89" wp14:editId="77EEEC2C">
                <wp:simplePos x="0" y="0"/>
                <wp:positionH relativeFrom="column">
                  <wp:posOffset>1860550</wp:posOffset>
                </wp:positionH>
                <wp:positionV relativeFrom="paragraph">
                  <wp:posOffset>1795780</wp:posOffset>
                </wp:positionV>
                <wp:extent cx="1670050" cy="571500"/>
                <wp:effectExtent l="0" t="0" r="6350" b="0"/>
                <wp:wrapNone/>
                <wp:docPr id="967146128"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3E53037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11B9FF1F"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DC55F89" id="_x0000_s1179" style="position:absolute;margin-left:146.5pt;margin-top:141.4pt;width:131.5pt;height:45pt;z-index:251887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">
                <v:textbox inset=",7.2pt,,7.2pt">
                  <w:txbxContent>
                    <w:p w14:paraId="3E53037F"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11B9FF1F"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889664" behindDoc="0" locked="0" layoutInCell="1" allowOverlap="1" wp14:anchorId="23E75949" wp14:editId="7D58FE63">
                <wp:simplePos x="0" y="0"/>
                <wp:positionH relativeFrom="column">
                  <wp:posOffset>2713990</wp:posOffset>
                </wp:positionH>
                <wp:positionV relativeFrom="paragraph">
                  <wp:posOffset>2372995</wp:posOffset>
                </wp:positionV>
                <wp:extent cx="0" cy="457200"/>
                <wp:effectExtent l="76200" t="0" r="38100" b="38100"/>
                <wp:wrapNone/>
                <wp:docPr id="766208368"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575B5577" id="直接箭头连接符 14" o:spid="_x0000_s1026" type="#_x0000_t32" style="position:absolute;margin-left:213.7pt;margin-top:186.85pt;width:0;height:36pt;z-index:25188966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6773AFBB" w14:textId="77777777" w:rsidR="00F50E98" w:rsidRDefault="00F50E98" w:rsidP="00F50E98"/>
    <w:p w14:paraId="5C2974DF" w14:textId="77777777" w:rsidR="00F50E98" w:rsidRDefault="00F50E98" w:rsidP="00F50E98"/>
    <w:p w14:paraId="3D7563FB" w14:textId="77777777" w:rsidR="00F50E98" w:rsidRDefault="00F50E98" w:rsidP="00F50E98"/>
    <w:p w14:paraId="5B896D46"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4231EF25"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10B03AAE" w14:textId="77777777" w:rsidR="00F50E98" w:rsidRPr="006412DE" w:rsidRDefault="00F50E98" w:rsidP="00F50E98"/>
    <w:p w14:paraId="53C7EFB0" w14:textId="77777777" w:rsidR="00F50E98" w:rsidRPr="006412DE" w:rsidRDefault="00F50E98" w:rsidP="00F50E98"/>
    <w:p w14:paraId="384321E8" w14:textId="77777777" w:rsidR="00F50E98" w:rsidRPr="006412DE" w:rsidRDefault="00F50E98" w:rsidP="00F50E98"/>
    <w:p w14:paraId="02789B80" w14:textId="77777777" w:rsidR="00F50E98" w:rsidRPr="006412DE" w:rsidRDefault="00F50E98" w:rsidP="00F50E98"/>
    <w:p w14:paraId="67F22549"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4F8D4CAB"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7AC32338" w14:textId="77777777" w:rsidR="00F50E98" w:rsidRPr="008A2FA2" w:rsidRDefault="00F50E98" w:rsidP="00F50E98">
      <w:pPr>
        <w:pStyle w:val="NoSpacing"/>
        <w:jc w:val="center"/>
        <w:rPr>
          <w:rStyle w:val="SubtleEmphasis"/>
          <w:i w:val="0"/>
          <w:iCs w:val="0"/>
        </w:rPr>
      </w:pPr>
      <w:hyperlink r:id="rId26" w:history="1">
        <w:r w:rsidRPr="008A2FA2">
          <w:rPr>
            <w:rStyle w:val="SubtleEmphasis"/>
          </w:rPr>
          <w:t>270328700@yoobeestudent.ac.nz</w:t>
        </w:r>
      </w:hyperlink>
      <w:r w:rsidRPr="008A2FA2">
        <w:rPr>
          <w:rStyle w:val="SubtleEmphasis"/>
        </w:rPr>
        <w:t xml:space="preserve">, </w:t>
      </w:r>
      <w:hyperlink r:id="rId27" w:history="1">
        <w:r w:rsidRPr="008A2FA2">
          <w:rPr>
            <w:rStyle w:val="SubtleEmphasis"/>
          </w:rPr>
          <w:t>fs@imady.com</w:t>
        </w:r>
      </w:hyperlink>
    </w:p>
    <w:p w14:paraId="2B2B1926" w14:textId="77777777" w:rsidR="00F50E98" w:rsidRPr="006412DE" w:rsidRDefault="00F50E98" w:rsidP="00F50E98"/>
    <w:p w14:paraId="2F709FBF" w14:textId="77777777" w:rsidR="00F50E98" w:rsidRPr="006412DE" w:rsidRDefault="00F50E98" w:rsidP="00F50E98"/>
    <w:p w14:paraId="0EAD2D2B" w14:textId="77777777" w:rsidR="00F50E98" w:rsidRPr="006412DE" w:rsidRDefault="00F50E98" w:rsidP="00F50E98">
      <w:r>
        <w:softHyphen/>
      </w:r>
      <w:r>
        <w:softHyphen/>
      </w:r>
      <w:r>
        <w:softHyphen/>
      </w:r>
    </w:p>
    <w:p w14:paraId="24AA88BD" w14:textId="77777777" w:rsidR="00F50E98" w:rsidRPr="006412DE" w:rsidRDefault="00F50E98" w:rsidP="00F50E98"/>
    <w:p w14:paraId="3D4C8464" w14:textId="77777777" w:rsidR="00F50E98" w:rsidRPr="006412DE" w:rsidRDefault="00F50E98" w:rsidP="00F50E98"/>
    <w:p w14:paraId="3B7FBFFA" w14:textId="77777777" w:rsidR="00F50E98" w:rsidRPr="006412DE" w:rsidRDefault="00F50E98" w:rsidP="00F50E98"/>
    <w:p w14:paraId="2EF4B6E2"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7D18C681" w14:textId="77777777" w:rsidR="00F50E98" w:rsidRPr="008A2FA2" w:rsidRDefault="00F50E98" w:rsidP="00F50E98">
      <w:pPr>
        <w:pStyle w:val="NoSpacing"/>
        <w:jc w:val="center"/>
        <w:rPr>
          <w:rStyle w:val="SubtleEmphasis"/>
        </w:rPr>
      </w:pPr>
      <w:r w:rsidRPr="008A2FA2">
        <w:rPr>
          <w:rStyle w:val="SubtleEmphasis"/>
        </w:rPr>
        <w:t>Supervisory team:</w:t>
      </w:r>
    </w:p>
    <w:p w14:paraId="3A842ADD" w14:textId="77777777" w:rsidR="00F50E98" w:rsidRPr="008A2FA2" w:rsidRDefault="00F50E98" w:rsidP="00F50E98">
      <w:pPr>
        <w:pStyle w:val="NoSpacing"/>
        <w:jc w:val="center"/>
        <w:rPr>
          <w:rStyle w:val="SubtleEmphasis"/>
        </w:rPr>
      </w:pPr>
      <w:r w:rsidRPr="008A2FA2">
        <w:rPr>
          <w:rStyle w:val="SubtleEmphasis"/>
        </w:rPr>
        <w:t>Arun Kumar</w:t>
      </w:r>
    </w:p>
    <w:p w14:paraId="7B6D3E9E" w14:textId="77777777" w:rsidR="00F50E98" w:rsidRPr="006412DE" w:rsidRDefault="00F50E98" w:rsidP="00F50E98"/>
    <w:p w14:paraId="2908278A" w14:textId="77777777" w:rsidR="00F50E98" w:rsidRPr="006412DE" w:rsidRDefault="00F50E98" w:rsidP="00F50E98"/>
    <w:sdt>
      <w:sdtPr>
        <w:rPr>
          <w:rFonts w:eastAsia="SimSun"/>
          <w:color w:val="auto"/>
          <w:sz w:val="22"/>
          <w:szCs w:val="22"/>
        </w:rPr>
        <w:id w:val="483359823"/>
        <w:docPartObj>
          <w:docPartGallery w:val="Table of Contents"/>
          <w:docPartUnique/>
        </w:docPartObj>
      </w:sdtPr>
      <w:sdtEndPr>
        <w:rPr>
          <w:b/>
          <w:bCs/>
          <w:noProof/>
        </w:rPr>
      </w:sdtEndPr>
      <w:sdtContent>
        <w:p w14:paraId="38E1A197" w14:textId="77777777" w:rsidR="00F50E98" w:rsidRPr="00A677B3" w:rsidRDefault="00F50E98" w:rsidP="00F50E98">
          <w:pPr>
            <w:pStyle w:val="TOCHeading"/>
            <w:numPr>
              <w:ilvl w:val="0"/>
              <w:numId w:val="0"/>
            </w:numPr>
            <w:rPr>
              <w:b/>
              <w:bCs/>
            </w:rPr>
          </w:pPr>
          <w:r w:rsidRPr="00A677B3">
            <w:rPr>
              <w:b/>
              <w:bCs/>
            </w:rPr>
            <w:t>Contents</w:t>
          </w:r>
        </w:p>
        <w:p w14:paraId="4300EA2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1522F0BF"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787A936B"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11766D61"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074EDF4F"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77D98E98"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7040668F"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71AB7A33"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5A7BF947"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6116F148"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483344DA"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71E53609"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0156E51E"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7DA06E76"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0EBA9869"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2775B69C"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69EB3691"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7F9945D8"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36196243"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06DB624F"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29572C7E" w14:textId="77777777" w:rsidR="00F50E98" w:rsidRDefault="00F50E98" w:rsidP="00F50E98">
          <w:r>
            <w:rPr>
              <w:b/>
              <w:bCs/>
              <w:noProof/>
            </w:rPr>
            <w:lastRenderedPageBreak/>
            <w:fldChar w:fldCharType="end"/>
          </w:r>
        </w:p>
      </w:sdtContent>
    </w:sdt>
    <w:p w14:paraId="1052B5AB" w14:textId="77777777" w:rsidR="00F50E98" w:rsidRDefault="00F50E98" w:rsidP="00F50E98"/>
    <w:p w14:paraId="50101712" w14:textId="77777777" w:rsidR="00F50E98" w:rsidRDefault="00F50E98" w:rsidP="00F50E98"/>
    <w:p w14:paraId="1451DEFD" w14:textId="77777777" w:rsidR="00F50E98" w:rsidRDefault="00F50E98" w:rsidP="00F50E98">
      <w:r>
        <w:br w:type="page"/>
      </w:r>
    </w:p>
    <w:p w14:paraId="23E45466" w14:textId="77777777" w:rsidR="00F50E98" w:rsidRPr="00646337" w:rsidRDefault="00F50E98" w:rsidP="00F50E98">
      <w:pPr>
        <w:pStyle w:val="Heading1"/>
      </w:pPr>
      <w:r w:rsidRPr="00646337">
        <w:lastRenderedPageBreak/>
        <w:t>Abstract</w:t>
      </w:r>
    </w:p>
    <w:p w14:paraId="09868149"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081A71CA"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798C028F" w14:textId="77777777" w:rsidR="00F50E98" w:rsidRDefault="00F50E98" w:rsidP="00F50E98"/>
    <w:p w14:paraId="0B4B204A"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5C225F91" w14:textId="77777777" w:rsidR="00F50E98" w:rsidRDefault="00F50E98" w:rsidP="00F50E98">
      <w:pPr>
        <w:rPr>
          <w:lang w:val="en-US"/>
        </w:rPr>
      </w:pPr>
    </w:p>
    <w:p w14:paraId="2DB92FB8" w14:textId="77777777" w:rsidR="00F50E98" w:rsidRDefault="00F50E98" w:rsidP="00F50E98">
      <w:pPr>
        <w:rPr>
          <w:lang w:val="en-US"/>
        </w:rPr>
      </w:pPr>
    </w:p>
    <w:p w14:paraId="34686ADB" w14:textId="77777777" w:rsidR="00F50E98" w:rsidRDefault="00F50E98" w:rsidP="00F50E98">
      <w:pPr>
        <w:pStyle w:val="Heading1"/>
      </w:pPr>
      <w:r w:rsidRPr="00AF4DF8">
        <w:t>Introduction</w:t>
      </w:r>
    </w:p>
    <w:p w14:paraId="24D81233"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103F02AD"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5C5659A6"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77BA14FC"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38C40607" w14:textId="77777777" w:rsidR="00F50E98" w:rsidRDefault="00F50E98" w:rsidP="00F50E98">
      <w:pPr>
        <w:rPr>
          <w:lang w:val="en-US"/>
        </w:rPr>
      </w:pPr>
    </w:p>
    <w:p w14:paraId="53280565" w14:textId="77777777" w:rsidR="00F50E98" w:rsidRPr="00E82D88" w:rsidRDefault="00F50E98" w:rsidP="00F50E98">
      <w:pPr>
        <w:rPr>
          <w:lang w:val="en-US"/>
        </w:rPr>
      </w:pPr>
      <w:r w:rsidRPr="00E82D88">
        <w:rPr>
          <w:lang w:val="en-US"/>
        </w:rPr>
        <w:t xml:space="preserve"> </w:t>
      </w:r>
    </w:p>
    <w:p w14:paraId="4163DF24" w14:textId="77777777" w:rsidR="00F50E98" w:rsidRPr="00505AEB" w:rsidRDefault="00F50E98" w:rsidP="00F50E98">
      <w:pPr>
        <w:rPr>
          <w:lang w:val="en-US"/>
        </w:rPr>
      </w:pPr>
    </w:p>
    <w:p w14:paraId="2F742DB0" w14:textId="77777777" w:rsidR="00F50E98" w:rsidRDefault="00F50E98" w:rsidP="00F50E98">
      <w:pPr>
        <w:pStyle w:val="Heading1"/>
      </w:pPr>
      <w:r w:rsidRPr="00926911">
        <w:t>Literature Review</w:t>
      </w:r>
    </w:p>
    <w:p w14:paraId="170988F7"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63D81EE8"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75268671"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620086EC" w14:textId="77777777" w:rsidR="00F50E98" w:rsidRDefault="00F50E98" w:rsidP="00F50E98">
      <w:pPr>
        <w:pStyle w:val="ListParagraph"/>
        <w:numPr>
          <w:ilvl w:val="0"/>
          <w:numId w:val="11"/>
        </w:numPr>
        <w:rPr>
          <w:lang w:eastAsia="zh-CN"/>
        </w:rPr>
      </w:pPr>
      <w:r>
        <w:rPr>
          <w:lang w:eastAsia="zh-CN"/>
        </w:rPr>
        <w:t>C-ITS</w:t>
      </w:r>
    </w:p>
    <w:p w14:paraId="4944FEE6"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76F39E5C"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7B0F2355" w14:textId="77777777" w:rsidR="00F50E98" w:rsidRDefault="00F50E98" w:rsidP="00F50E98">
      <w:pPr>
        <w:pStyle w:val="ListParagraph"/>
        <w:numPr>
          <w:ilvl w:val="0"/>
          <w:numId w:val="11"/>
        </w:numPr>
        <w:rPr>
          <w:lang w:eastAsia="zh-CN"/>
        </w:rPr>
      </w:pPr>
      <w:r>
        <w:rPr>
          <w:lang w:eastAsia="zh-CN"/>
        </w:rPr>
        <w:t>AI and ML</w:t>
      </w:r>
    </w:p>
    <w:p w14:paraId="0ECB7416"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2E311B61"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2CF4123C"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2A6C51E7"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188ED70C"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3ADCAFD1" w14:textId="77777777" w:rsidR="00F50E98" w:rsidRDefault="00F50E98" w:rsidP="00F50E98">
      <w:pPr>
        <w:pStyle w:val="ListParagraph"/>
        <w:numPr>
          <w:ilvl w:val="0"/>
          <w:numId w:val="11"/>
        </w:numPr>
      </w:pPr>
      <w:r>
        <w:t>Autonomous Driving</w:t>
      </w:r>
    </w:p>
    <w:p w14:paraId="3F51B134"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3C07EE49"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174D2A8F"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066660BB" w14:textId="77777777" w:rsidR="00F50E98" w:rsidRDefault="00F50E98" w:rsidP="00F50E98"/>
    <w:p w14:paraId="2099A2ED" w14:textId="77777777" w:rsidR="00F50E98" w:rsidRPr="00DB2C44" w:rsidRDefault="00F50E98" w:rsidP="00F50E98"/>
    <w:p w14:paraId="410C3264" w14:textId="77777777" w:rsidR="00F50E98" w:rsidRPr="00926911" w:rsidRDefault="00F50E98" w:rsidP="00F50E98">
      <w:pPr>
        <w:pStyle w:val="Heading1"/>
      </w:pPr>
      <w:r w:rsidRPr="00926911">
        <w:lastRenderedPageBreak/>
        <w:t>Overview of Dublin Bus ITS Implementation</w:t>
      </w:r>
    </w:p>
    <w:p w14:paraId="0BF60D6F"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796E0C66"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0DDEA449"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3151487B"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165666DC" w14:textId="77777777" w:rsidR="00F50E98" w:rsidRPr="00926911" w:rsidRDefault="00F50E98" w:rsidP="00F50E98"/>
    <w:p w14:paraId="0BB4C70A" w14:textId="77777777" w:rsidR="00F50E98" w:rsidRDefault="00F50E98" w:rsidP="00F50E98">
      <w:pPr>
        <w:pStyle w:val="Heading2"/>
      </w:pPr>
      <w:r w:rsidRPr="00926911">
        <w:t>Electronic Ticket Machines (ETM)</w:t>
      </w:r>
    </w:p>
    <w:p w14:paraId="31447831"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2AC3B410"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30DF8F7F"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0B90D222" w14:textId="77777777" w:rsidR="00F50E98" w:rsidRPr="00CB4F54" w:rsidRDefault="00F50E98" w:rsidP="00F50E98">
      <w:pPr>
        <w:rPr>
          <w:lang w:val="en-US"/>
        </w:rPr>
      </w:pPr>
    </w:p>
    <w:p w14:paraId="4DDA1168" w14:textId="77777777" w:rsidR="00F50E98" w:rsidRDefault="00F50E98" w:rsidP="00F50E98">
      <w:pPr>
        <w:pStyle w:val="Heading2"/>
      </w:pPr>
      <w:r w:rsidRPr="00926911">
        <w:t>Integrated Ticketing</w:t>
      </w:r>
      <w:r>
        <w:t xml:space="preserve"> System</w:t>
      </w:r>
    </w:p>
    <w:p w14:paraId="41DA9F51"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7B1ECCC6" w14:textId="77777777" w:rsidR="00F50E98" w:rsidRDefault="00F50E98" w:rsidP="00F50E98"/>
    <w:p w14:paraId="67A2CCC7"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6B96CA14" w14:textId="77777777" w:rsidR="00F50E98" w:rsidRDefault="00F50E98" w:rsidP="00F50E98"/>
    <w:p w14:paraId="12D34EAA" w14:textId="77777777" w:rsidR="00F50E98" w:rsidRDefault="00F50E98" w:rsidP="00F50E98">
      <w:pPr>
        <w:pStyle w:val="Heading2"/>
      </w:pPr>
      <w:r w:rsidRPr="00926911">
        <w:t>Automatic Vehicle Location (AVL)</w:t>
      </w:r>
    </w:p>
    <w:p w14:paraId="4F7D8ABA"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1E3FD98A" w14:textId="77777777" w:rsidR="00F50E98" w:rsidRPr="00972D4E" w:rsidRDefault="00F50E98" w:rsidP="00F50E98"/>
    <w:p w14:paraId="1289400D" w14:textId="77777777" w:rsidR="00F50E98" w:rsidRDefault="00F50E98" w:rsidP="00F50E98">
      <w:pPr>
        <w:pStyle w:val="Heading2"/>
      </w:pPr>
      <w:r w:rsidRPr="00926911">
        <w:t>Control Centre operations</w:t>
      </w:r>
    </w:p>
    <w:p w14:paraId="366B000D"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41EDB795"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57A8A632"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7BFCA88C" w14:textId="77777777" w:rsidR="00F50E98" w:rsidRPr="00EA2261" w:rsidRDefault="00F50E98" w:rsidP="00F50E98"/>
    <w:p w14:paraId="26DB01A4" w14:textId="77777777" w:rsidR="00F50E98" w:rsidRDefault="00F50E98" w:rsidP="00F50E98">
      <w:pPr>
        <w:pStyle w:val="Heading2"/>
      </w:pPr>
      <w:r w:rsidRPr="00926911">
        <w:t>Real-Time Passenger Information (RTPI)</w:t>
      </w:r>
    </w:p>
    <w:p w14:paraId="3ADAB0F1"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72C2E883"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3A5ED710" w14:textId="77777777" w:rsidR="00F50E98" w:rsidRPr="00874241" w:rsidRDefault="00F50E98" w:rsidP="00F50E98"/>
    <w:p w14:paraId="636D42D3" w14:textId="77777777" w:rsidR="00F50E98" w:rsidRPr="00926911" w:rsidRDefault="00F50E98" w:rsidP="00F50E98">
      <w:pPr>
        <w:pStyle w:val="Heading2"/>
      </w:pPr>
      <w:r w:rsidRPr="00926911">
        <w:t>CCTV Integration and Other Developments</w:t>
      </w:r>
    </w:p>
    <w:p w14:paraId="71A97376"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0CBF7BC4"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28FBD875" w14:textId="77777777" w:rsidR="00F50E98" w:rsidRDefault="00F50E98" w:rsidP="00F50E98"/>
    <w:p w14:paraId="60ABDA91" w14:textId="77777777" w:rsidR="00F50E98" w:rsidRDefault="00F50E98" w:rsidP="00F50E98"/>
    <w:p w14:paraId="3BECD341" w14:textId="77777777" w:rsidR="00F50E98" w:rsidRDefault="00F50E98" w:rsidP="00F50E98"/>
    <w:p w14:paraId="077131A5" w14:textId="77777777" w:rsidR="00F50E98" w:rsidRPr="00926911" w:rsidRDefault="00F50E98" w:rsidP="00F50E98">
      <w:pPr>
        <w:pStyle w:val="Heading2"/>
      </w:pPr>
      <w:r w:rsidRPr="00926911">
        <w:t>Traffic Signal Priority (TSP)</w:t>
      </w:r>
    </w:p>
    <w:p w14:paraId="1C8A2FEE"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7C5D7EA5"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29D08132"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3EF91B61"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759C2543"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024E710E" w14:textId="77777777" w:rsidR="00F50E98" w:rsidRDefault="00F50E98" w:rsidP="00F50E98"/>
    <w:p w14:paraId="1653E75A" w14:textId="77777777" w:rsidR="00F50E98" w:rsidRPr="00926911" w:rsidRDefault="00F50E98" w:rsidP="00F50E98"/>
    <w:p w14:paraId="2BDF2331" w14:textId="77777777" w:rsidR="00F50E98" w:rsidRPr="00926911" w:rsidRDefault="00F50E98" w:rsidP="00F50E98">
      <w:pPr>
        <w:pStyle w:val="Heading1"/>
      </w:pPr>
      <w:r w:rsidRPr="00926911">
        <w:t>Challenges and Benefits</w:t>
      </w:r>
    </w:p>
    <w:p w14:paraId="2A55E1D3"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3BC51905"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135DA598"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0AA6645B"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2C64AA03"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2CDAFC59" w14:textId="77777777" w:rsidR="00F50E98" w:rsidRDefault="00F50E98" w:rsidP="00F50E98"/>
    <w:p w14:paraId="680FB234" w14:textId="77777777" w:rsidR="00F50E98" w:rsidRPr="00926911" w:rsidRDefault="00F50E98" w:rsidP="00F50E98">
      <w:pPr>
        <w:pStyle w:val="Heading1"/>
      </w:pPr>
      <w:r w:rsidRPr="00926911">
        <w:t>Comparison with International Standards</w:t>
      </w:r>
    </w:p>
    <w:p w14:paraId="3D3466DB"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1E5AC3F7"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1B1C9D7F" w14:textId="77777777" w:rsidR="00F50E98" w:rsidRDefault="00F50E98" w:rsidP="00F50E98"/>
    <w:p w14:paraId="33D2BE8B" w14:textId="77777777" w:rsidR="00F50E98" w:rsidRPr="00926911" w:rsidRDefault="00F50E98" w:rsidP="00F50E98">
      <w:pPr>
        <w:pStyle w:val="Heading1"/>
      </w:pPr>
      <w:r w:rsidRPr="00926911">
        <w:t>Case Studies and Examples</w:t>
      </w:r>
    </w:p>
    <w:p w14:paraId="36E4B72F"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7F5453FF" w14:textId="77777777" w:rsidR="00F50E98" w:rsidRDefault="00F50E98" w:rsidP="00F50E98">
      <w:r>
        <w:lastRenderedPageBreak/>
        <w:t xml:space="preserve">There are already enriched cases of practices and experiments for applying cutting edge techniques around the world at different levels. </w:t>
      </w:r>
    </w:p>
    <w:p w14:paraId="61275A3E"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3DBDD90F"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373CFACD" w14:textId="77777777" w:rsidR="00F50E98" w:rsidRDefault="00F50E98" w:rsidP="00F50E98"/>
    <w:p w14:paraId="396E68F5" w14:textId="77777777" w:rsidR="00F50E98" w:rsidRPr="00926911" w:rsidRDefault="00F50E98" w:rsidP="00F50E98"/>
    <w:p w14:paraId="5BBD5AB7" w14:textId="77777777" w:rsidR="00F50E98" w:rsidRPr="00926911" w:rsidRDefault="00F50E98" w:rsidP="00F50E98">
      <w:pPr>
        <w:pStyle w:val="Heading1"/>
      </w:pPr>
      <w:r w:rsidRPr="00926911">
        <w:t>Future Directions and Recommendations</w:t>
      </w:r>
    </w:p>
    <w:p w14:paraId="0A4E04E9"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6E1F1DBB" w14:textId="77777777" w:rsidR="00F50E98" w:rsidRDefault="00F50E98" w:rsidP="00F50E98">
      <w:r>
        <w:t>To further enhance the ITS framework at Dublin Bus, the following actionable recommendations could be considered:</w:t>
      </w:r>
    </w:p>
    <w:p w14:paraId="3AC48CE4" w14:textId="77777777" w:rsidR="00F50E98" w:rsidRDefault="00F50E98" w:rsidP="00F50E98">
      <w:pPr>
        <w:pStyle w:val="ListParagraph"/>
        <w:numPr>
          <w:ilvl w:val="0"/>
          <w:numId w:val="11"/>
        </w:numPr>
      </w:pPr>
      <w:r>
        <w:t xml:space="preserve">Cooperative Intelligent Transport Systems (C-ITS): </w:t>
      </w:r>
    </w:p>
    <w:p w14:paraId="215DC758"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25B53D82" w14:textId="77777777" w:rsidR="00F50E98" w:rsidRDefault="00F50E98" w:rsidP="00F50E98">
      <w:pPr>
        <w:pStyle w:val="ListParagraph"/>
        <w:numPr>
          <w:ilvl w:val="0"/>
          <w:numId w:val="11"/>
        </w:numPr>
      </w:pPr>
      <w:r>
        <w:lastRenderedPageBreak/>
        <w:t xml:space="preserve">AI and ML Technologies: </w:t>
      </w:r>
    </w:p>
    <w:p w14:paraId="35056318"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2AB75268" w14:textId="77777777" w:rsidR="00F50E98" w:rsidRDefault="00F50E98" w:rsidP="00F50E98">
      <w:pPr>
        <w:pStyle w:val="ListParagraph"/>
        <w:numPr>
          <w:ilvl w:val="0"/>
          <w:numId w:val="11"/>
        </w:numPr>
      </w:pPr>
      <w:r>
        <w:t xml:space="preserve">Autonomous Driving: </w:t>
      </w:r>
    </w:p>
    <w:p w14:paraId="55E12C95"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3A7830F0" w14:textId="77777777" w:rsidR="00F50E98" w:rsidRDefault="00F50E98" w:rsidP="00F50E98"/>
    <w:p w14:paraId="2FFA34BD" w14:textId="77777777" w:rsidR="00F50E98" w:rsidRDefault="00F50E98" w:rsidP="00F50E98"/>
    <w:p w14:paraId="2CC6106D" w14:textId="77777777" w:rsidR="00F50E98" w:rsidRDefault="00F50E98" w:rsidP="00F50E98"/>
    <w:p w14:paraId="4570F04D" w14:textId="77777777" w:rsidR="00F50E98" w:rsidRPr="00926911" w:rsidRDefault="00F50E98" w:rsidP="00F50E98">
      <w:pPr>
        <w:pStyle w:val="Heading1"/>
      </w:pPr>
      <w:r w:rsidRPr="00926911">
        <w:t>Challenges and Considerations</w:t>
      </w:r>
    </w:p>
    <w:p w14:paraId="18BF977C" w14:textId="77777777" w:rsidR="00F50E98" w:rsidRDefault="00F50E98" w:rsidP="00F50E98">
      <w:r>
        <w:t>There are certain challenges and considerations ahead to escalate the current ITS with AI and ML technologies.</w:t>
      </w:r>
    </w:p>
    <w:p w14:paraId="09233DE7"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280A6FD5"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3370F899"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0FFDE498"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1A375AFC"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58AA3F20" w14:textId="77777777" w:rsidR="00F50E98" w:rsidRPr="00E60EC4" w:rsidRDefault="00F50E98" w:rsidP="00F50E98"/>
    <w:p w14:paraId="164496B4" w14:textId="77777777" w:rsidR="00F50E98" w:rsidRDefault="00F50E98" w:rsidP="00F50E98"/>
    <w:p w14:paraId="60563654" w14:textId="77777777" w:rsidR="00F50E98" w:rsidRPr="00926911" w:rsidRDefault="00F50E98" w:rsidP="00F50E98">
      <w:pPr>
        <w:pStyle w:val="Heading1"/>
      </w:pPr>
      <w:r w:rsidRPr="00926911">
        <w:t>Recommendations for AI and ML Integration</w:t>
      </w:r>
    </w:p>
    <w:p w14:paraId="666F2488"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50D96473" w14:textId="77777777" w:rsidR="00F50E98" w:rsidRDefault="00F50E98" w:rsidP="00F50E98">
      <w:pPr>
        <w:pStyle w:val="ListParagraph"/>
        <w:numPr>
          <w:ilvl w:val="0"/>
          <w:numId w:val="11"/>
        </w:numPr>
      </w:pPr>
      <w:r>
        <w:t xml:space="preserve">Enhanced predictive techniques </w:t>
      </w:r>
    </w:p>
    <w:p w14:paraId="3EEF70F6" w14:textId="77777777" w:rsidR="00F50E98" w:rsidRDefault="00F50E98" w:rsidP="00F50E98">
      <w:r>
        <w:t xml:space="preserve">AI and ML can significantly improve the accuracy of traffic prediction models, helping to anticipate congestion and delays. </w:t>
      </w:r>
    </w:p>
    <w:p w14:paraId="02CD5767" w14:textId="77777777" w:rsidR="00F50E98" w:rsidRDefault="00F50E98" w:rsidP="00F50E98">
      <w:pPr>
        <w:pStyle w:val="ListParagraph"/>
        <w:numPr>
          <w:ilvl w:val="0"/>
          <w:numId w:val="11"/>
        </w:numPr>
      </w:pPr>
      <w:r>
        <w:t xml:space="preserve">Real-time decision-making </w:t>
      </w:r>
    </w:p>
    <w:p w14:paraId="1A9EA937"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53CE6F8F" w14:textId="77777777" w:rsidR="00F50E98" w:rsidRDefault="00F50E98" w:rsidP="00F50E98">
      <w:pPr>
        <w:pStyle w:val="ListParagraph"/>
        <w:numPr>
          <w:ilvl w:val="0"/>
          <w:numId w:val="11"/>
        </w:numPr>
      </w:pPr>
      <w:r>
        <w:t xml:space="preserve">Personalised services </w:t>
      </w:r>
    </w:p>
    <w:p w14:paraId="319AA3DB"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148CD969" w14:textId="77777777" w:rsidR="00F50E98" w:rsidRDefault="00F50E98" w:rsidP="00F50E98">
      <w:pPr>
        <w:pStyle w:val="ListParagraph"/>
        <w:numPr>
          <w:ilvl w:val="0"/>
          <w:numId w:val="11"/>
        </w:numPr>
      </w:pPr>
      <w:r>
        <w:t>Advanced safety measures</w:t>
      </w:r>
    </w:p>
    <w:p w14:paraId="7A7D443E" w14:textId="77777777" w:rsidR="00F50E98" w:rsidRDefault="00F50E98" w:rsidP="00F50E98">
      <w:r>
        <w:t>AI and ML can help implement advanced safety measures such as collision-avoidance systems, real-time vehicle diagnostics, and proactive maintenance scheduling.</w:t>
      </w:r>
    </w:p>
    <w:p w14:paraId="32AFFA15" w14:textId="77777777" w:rsidR="00F50E98" w:rsidRDefault="00F50E98" w:rsidP="00F50E98">
      <w:pPr>
        <w:pStyle w:val="ListParagraph"/>
        <w:numPr>
          <w:ilvl w:val="0"/>
          <w:numId w:val="11"/>
        </w:numPr>
      </w:pPr>
      <w:r>
        <w:t>Intelligent driver assistants</w:t>
      </w:r>
    </w:p>
    <w:p w14:paraId="2419BF56" w14:textId="77777777" w:rsidR="00F50E98" w:rsidRDefault="00F50E98" w:rsidP="00F50E98">
      <w:r>
        <w:t>Using AI based driving assistants has potential to improve the efficiency of human driver, while alleviating the pressure of being continuously monitored.</w:t>
      </w:r>
    </w:p>
    <w:p w14:paraId="0ACE1991" w14:textId="77777777" w:rsidR="00F50E98" w:rsidRDefault="00F50E98" w:rsidP="00F50E98">
      <w:pPr>
        <w:pStyle w:val="ListParagraph"/>
        <w:numPr>
          <w:ilvl w:val="0"/>
          <w:numId w:val="11"/>
        </w:numPr>
      </w:pPr>
      <w:r>
        <w:t>Experiments for unmanned driving</w:t>
      </w:r>
    </w:p>
    <w:p w14:paraId="1FB7828E" w14:textId="77777777" w:rsidR="00F50E98" w:rsidRDefault="00F50E98" w:rsidP="00F50E98">
      <w:r>
        <w:t>In certain area with conditions enable potential unmanned bus driving, it is suggested experiments shall be undertaken to prepare future autonomous bus operation.</w:t>
      </w:r>
    </w:p>
    <w:p w14:paraId="5E1841DF" w14:textId="77777777" w:rsidR="00F50E98" w:rsidRDefault="00F50E98" w:rsidP="00F50E98"/>
    <w:p w14:paraId="63A4025E" w14:textId="77777777" w:rsidR="00F50E98" w:rsidRDefault="00F50E98" w:rsidP="00F50E98"/>
    <w:p w14:paraId="25FBC1BE" w14:textId="77777777" w:rsidR="00F50E98" w:rsidRDefault="00F50E98" w:rsidP="00F50E98"/>
    <w:p w14:paraId="46445796" w14:textId="77777777" w:rsidR="00F50E98" w:rsidRPr="00926911" w:rsidRDefault="00F50E98" w:rsidP="00F50E98">
      <w:pPr>
        <w:pStyle w:val="Heading1"/>
      </w:pPr>
      <w:r w:rsidRPr="00926911">
        <w:t>Conclusion</w:t>
      </w:r>
    </w:p>
    <w:p w14:paraId="46E0ECDC"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3DEB85D2"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0F799139"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45C4F992"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30A722EB" w14:textId="77777777" w:rsidR="00F50E98" w:rsidRDefault="00F50E98" w:rsidP="00F50E98">
      <w:pPr>
        <w:spacing w:before="0" w:after="160" w:line="259" w:lineRule="auto"/>
      </w:pPr>
      <w:r>
        <w:br w:type="page"/>
      </w:r>
    </w:p>
    <w:p w14:paraId="16F352C9" w14:textId="77777777" w:rsidR="00F50E98" w:rsidRDefault="00F50E98" w:rsidP="00F50E98"/>
    <w:p w14:paraId="0FBBB274" w14:textId="77777777" w:rsidR="00F50E98" w:rsidRPr="00926911" w:rsidRDefault="00F50E98" w:rsidP="00F50E98">
      <w:pPr>
        <w:pStyle w:val="Heading1"/>
      </w:pPr>
      <w:r w:rsidRPr="00926911">
        <w:t>References</w:t>
      </w:r>
    </w:p>
    <w:p w14:paraId="2EB9BFEB"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2704618E"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6E1F4D7D"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41ECAA7F"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2F55AE2B"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05076DE8"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09101F4C"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4A8D5B0F"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2BEB2DFC"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784FE6B9"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2C5340AB"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10E4A489"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2E88C907"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5094E04B"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7A6D7369"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53F17F00"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72A20694"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4CE344F7"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45D99278"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46D4DE29"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6F5B9931"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2810E5E3"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2B4FFD53"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36B6140C"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022BE15C"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68714775"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5CCF46D2"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16DCC5AD"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2E983A17"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20F95FB2"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19D8F341"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32F8B1F2"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09CF66A3"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74A126E5"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655E1B6C"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664EDE5E"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7AB597B5"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2389F99C"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7F399D13"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604BE613"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5AC650A0"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050FEF48"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4F5B58E0" w14:textId="77777777" w:rsidR="00F50E98" w:rsidRDefault="00F50E98" w:rsidP="00F50E98">
      <w:r>
        <w:fldChar w:fldCharType="end"/>
      </w:r>
    </w:p>
    <w:p w14:paraId="7E6D5A4B" w14:textId="77777777" w:rsidR="00F50E98" w:rsidRDefault="00F50E98" w:rsidP="00F50E98">
      <w:pPr>
        <w:spacing w:before="0" w:after="160" w:line="259" w:lineRule="auto"/>
      </w:pPr>
      <w:r>
        <w:br w:type="page"/>
      </w:r>
    </w:p>
    <w:p w14:paraId="442DF60B" w14:textId="77777777" w:rsidR="00F50E98" w:rsidRDefault="00F50E98" w:rsidP="00F50E98"/>
    <w:p w14:paraId="3244D525" w14:textId="77777777" w:rsidR="00F50E98" w:rsidRDefault="00F50E98" w:rsidP="00F50E98">
      <w:pPr>
        <w:pStyle w:val="Heading1"/>
      </w:pPr>
      <w:r>
        <w:t>Chart 1. PRISMA chart of research resources</w:t>
      </w:r>
    </w:p>
    <w:p w14:paraId="15B1BB6B" w14:textId="77777777" w:rsidR="00F50E98" w:rsidRPr="007C382B" w:rsidRDefault="00F50E98" w:rsidP="00F50E98">
      <w:r>
        <w:rPr>
          <w:noProof/>
        </w:rPr>
        <mc:AlternateContent>
          <mc:Choice Requires="wps">
            <w:drawing>
              <wp:anchor distT="0" distB="0" distL="114300" distR="114300" simplePos="0" relativeHeight="251922432" behindDoc="0" locked="0" layoutInCell="1" allowOverlap="1" wp14:anchorId="7FA26941" wp14:editId="14ACED9C">
                <wp:simplePos x="0" y="0"/>
                <wp:positionH relativeFrom="column">
                  <wp:posOffset>-681990</wp:posOffset>
                </wp:positionH>
                <wp:positionV relativeFrom="paragraph">
                  <wp:posOffset>3758994</wp:posOffset>
                </wp:positionV>
                <wp:extent cx="1371600" cy="339090"/>
                <wp:effectExtent l="1905" t="0" r="20955" b="20955"/>
                <wp:wrapNone/>
                <wp:docPr id="1066396030"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1BFA55EF" w14:textId="77777777" w:rsidR="00F50E98" w:rsidRPr="00C27B22" w:rsidRDefault="00F50E98" w:rsidP="00F50E98">
                            <w:pPr>
                              <w:jc w:val="center"/>
                              <w:rPr>
                                <w:lang w:val="en"/>
                              </w:rPr>
                            </w:pPr>
                            <w:r w:rsidRPr="00C27B22">
                              <w:rPr>
                                <w:lang w:val="en"/>
                              </w:rPr>
                              <w:t>Eligibility</w:t>
                            </w:r>
                          </w:p>
                          <w:p w14:paraId="6DBF6094"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FA26941" id="_x0000_s1180" style="position:absolute;margin-left:-53.7pt;margin-top:296pt;width:108pt;height:26.7pt;rotation:-90;z-index:251922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DWz+HxMwIAAGAEAAAOAAAAAAAAAAAAAAAA&#10;AC4CAABkcnMvZTJvRG9jLnhtbFBLAQItABQABgAIAAAAIQB7hPGn3wAAAAoBAAAPAAAAAAAAAAAA&#10;AAAAAI0EAABkcnMvZG93bnJldi54bWxQSwUGAAAAAAQABADzAAAAmQUAAAAA&#10;" fillcolor="#ccecff">
                <v:textbox style="layout-flow:vertical;mso-layout-flow-alt:bottom-to-top" inset="3.6pt,,3.6pt">
                  <w:txbxContent>
                    <w:p w14:paraId="1BFA55EF" w14:textId="77777777" w:rsidR="00F50E98" w:rsidRPr="00C27B22" w:rsidRDefault="00F50E98" w:rsidP="00F50E98">
                      <w:pPr>
                        <w:jc w:val="center"/>
                        <w:rPr>
                          <w:lang w:val="en"/>
                        </w:rPr>
                      </w:pPr>
                      <w:r w:rsidRPr="00C27B22">
                        <w:rPr>
                          <w:lang w:val="en"/>
                        </w:rPr>
                        <w:t>Eligibility</w:t>
                      </w:r>
                    </w:p>
                    <w:p w14:paraId="6DBF6094"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916288" behindDoc="0" locked="0" layoutInCell="1" allowOverlap="1" wp14:anchorId="49242B0D" wp14:editId="0B94601A">
                <wp:simplePos x="0" y="0"/>
                <wp:positionH relativeFrom="column">
                  <wp:posOffset>4228439</wp:posOffset>
                </wp:positionH>
                <wp:positionV relativeFrom="paragraph">
                  <wp:posOffset>2474954</wp:posOffset>
                </wp:positionV>
                <wp:extent cx="1714500" cy="739977"/>
                <wp:effectExtent l="0" t="0" r="19050" b="22225"/>
                <wp:wrapNone/>
                <wp:docPr id="112880374"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4103E04B"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4CC08133"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9242B0D" id="_x0000_s1181" style="position:absolute;margin-left:332.95pt;margin-top:194.9pt;width:135pt;height:58.25pt;z-index:251916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">
                <v:textbox inset=",7.2pt,,7.2pt">
                  <w:txbxContent>
                    <w:p w14:paraId="4103E04B"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4CC08133"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918336" behindDoc="0" locked="0" layoutInCell="1" allowOverlap="1" wp14:anchorId="563778C5" wp14:editId="292107AB">
                <wp:simplePos x="0" y="0"/>
                <wp:positionH relativeFrom="column">
                  <wp:posOffset>4228439</wp:posOffset>
                </wp:positionH>
                <wp:positionV relativeFrom="paragraph">
                  <wp:posOffset>3389354</wp:posOffset>
                </wp:positionV>
                <wp:extent cx="1714500" cy="708263"/>
                <wp:effectExtent l="0" t="0" r="19050" b="15875"/>
                <wp:wrapNone/>
                <wp:docPr id="1414326997"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1F692264"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1F590A68"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3778C5" id="_x0000_s1182" style="position:absolute;margin-left:332.95pt;margin-top:266.9pt;width:135pt;height:55.7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">
                <v:textbox inset=",7.2pt,,7.2pt">
                  <w:txbxContent>
                    <w:p w14:paraId="1F692264"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1F590A68"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26528" behindDoc="0" locked="0" layoutInCell="1" allowOverlap="1" wp14:anchorId="732FE663" wp14:editId="0FA657CF">
                <wp:simplePos x="0" y="0"/>
                <wp:positionH relativeFrom="column">
                  <wp:posOffset>1432384</wp:posOffset>
                </wp:positionH>
                <wp:positionV relativeFrom="paragraph">
                  <wp:posOffset>4076476</wp:posOffset>
                </wp:positionV>
                <wp:extent cx="1284091" cy="272466"/>
                <wp:effectExtent l="0" t="0" r="68580" b="70485"/>
                <wp:wrapNone/>
                <wp:docPr id="1712251239"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36748FE5" id="直接箭头连接符 13" o:spid="_x0000_s1026" type="#_x0000_t32" style="position:absolute;margin-left:112.8pt;margin-top:321pt;width:101.1pt;height:21.45pt;z-index:251926528;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925504" behindDoc="0" locked="0" layoutInCell="1" allowOverlap="1" wp14:anchorId="7B834CC7" wp14:editId="7725716A">
                <wp:simplePos x="0" y="0"/>
                <wp:positionH relativeFrom="column">
                  <wp:posOffset>1370058</wp:posOffset>
                </wp:positionH>
                <wp:positionV relativeFrom="paragraph">
                  <wp:posOffset>3066936</wp:posOffset>
                </wp:positionV>
                <wp:extent cx="1362571" cy="258709"/>
                <wp:effectExtent l="38100" t="0" r="28575" b="84455"/>
                <wp:wrapNone/>
                <wp:docPr id="1237638647"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0B97B9E6" id="直接箭头连接符 13" o:spid="_x0000_s1026" type="#_x0000_t32" style="position:absolute;margin-left:107.9pt;margin-top:241.5pt;width:107.3pt;height:20.35pt;flip:x;z-index:25192550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924480" behindDoc="0" locked="0" layoutInCell="1" allowOverlap="1" wp14:anchorId="727CEAE9" wp14:editId="3D4CF324">
                <wp:simplePos x="0" y="0"/>
                <wp:positionH relativeFrom="column">
                  <wp:posOffset>205516</wp:posOffset>
                </wp:positionH>
                <wp:positionV relativeFrom="paragraph">
                  <wp:posOffset>3330594</wp:posOffset>
                </wp:positionV>
                <wp:extent cx="1617378" cy="727075"/>
                <wp:effectExtent l="0" t="0" r="20955" b="15875"/>
                <wp:wrapNone/>
                <wp:docPr id="15440702"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77DFA4BD"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59BFDE3F"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7CEAE9" id="_x0000_s1183" style="position:absolute;margin-left:16.2pt;margin-top:262.25pt;width:127.35pt;height:57.25pt;z-index:251924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">
                <v:textbox inset=",7.2pt,,7.2pt">
                  <w:txbxContent>
                    <w:p w14:paraId="77DFA4BD"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59BFDE3F"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917312" behindDoc="0" locked="0" layoutInCell="1" allowOverlap="1" wp14:anchorId="4C1887B7" wp14:editId="641B56F0">
                <wp:simplePos x="0" y="0"/>
                <wp:positionH relativeFrom="column">
                  <wp:posOffset>1885315</wp:posOffset>
                </wp:positionH>
                <wp:positionV relativeFrom="paragraph">
                  <wp:posOffset>3326130</wp:posOffset>
                </wp:positionV>
                <wp:extent cx="1714500" cy="727075"/>
                <wp:effectExtent l="0" t="0" r="0" b="0"/>
                <wp:wrapNone/>
                <wp:docPr id="126633535"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013367F9"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2C285E9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C1887B7" id="_x0000_s1184" style="position:absolute;margin-left:148.45pt;margin-top:261.9pt;width:135pt;height:57.25pt;z-index:251917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">
                <v:textbox inset=",7.2pt,,7.2pt">
                  <w:txbxContent>
                    <w:p w14:paraId="013367F9"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2C285E9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915264" behindDoc="0" locked="0" layoutInCell="1" allowOverlap="1" wp14:anchorId="07E31EC4" wp14:editId="2F1FF60F">
                <wp:simplePos x="0" y="0"/>
                <wp:positionH relativeFrom="column">
                  <wp:posOffset>2916555</wp:posOffset>
                </wp:positionH>
                <wp:positionV relativeFrom="paragraph">
                  <wp:posOffset>243205</wp:posOffset>
                </wp:positionV>
                <wp:extent cx="2228850" cy="715010"/>
                <wp:effectExtent l="0" t="0" r="0" b="8890"/>
                <wp:wrapNone/>
                <wp:docPr id="735107344"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62D4F8DC"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1F5C0E3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E31EC4" id="_x0000_s1185" style="position:absolute;margin-left:229.65pt;margin-top:19.15pt;width:175.5pt;height:56.3pt;z-index:251915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">
                <v:textbox inset=",7.2pt,,7.2pt">
                  <w:txbxContent>
                    <w:p w14:paraId="62D4F8DC"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1F5C0E3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914240" behindDoc="0" locked="0" layoutInCell="1" allowOverlap="1" wp14:anchorId="782F6168" wp14:editId="4CB8C951">
                <wp:simplePos x="0" y="0"/>
                <wp:positionH relativeFrom="column">
                  <wp:posOffset>343535</wp:posOffset>
                </wp:positionH>
                <wp:positionV relativeFrom="paragraph">
                  <wp:posOffset>243205</wp:posOffset>
                </wp:positionV>
                <wp:extent cx="2228850" cy="715645"/>
                <wp:effectExtent l="0" t="0" r="0" b="8255"/>
                <wp:wrapNone/>
                <wp:docPr id="1862031475"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18DFD9D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2F6168" id="_x0000_s1186" style="position:absolute;margin-left:27.05pt;margin-top:19.15pt;width:175.5pt;height:56.35pt;z-index:251914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Fge&#10;cDgSAgAAKgQAAA4AAAAAAAAAAAAAAAAALgIAAGRycy9lMm9Eb2MueG1sUEsBAi0AFAAGAAgAAAAh&#10;APCfpITeAAAACQEAAA8AAAAAAAAAAAAAAAAAbAQAAGRycy9kb3ducmV2LnhtbFBLBQYAAAAABAAE&#10;APMAAAB3BQAAAAA=&#10;">
                <v:textbox inset=",7.2pt,,7.2pt">
                  <w:txbxContent>
                    <w:p w14:paraId="18DFD9D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920384" behindDoc="0" locked="0" layoutInCell="1" allowOverlap="1" wp14:anchorId="6810100D" wp14:editId="4B44A494">
                <wp:simplePos x="0" y="0"/>
                <wp:positionH relativeFrom="column">
                  <wp:posOffset>-681990</wp:posOffset>
                </wp:positionH>
                <wp:positionV relativeFrom="paragraph">
                  <wp:posOffset>5502910</wp:posOffset>
                </wp:positionV>
                <wp:extent cx="1371600" cy="339090"/>
                <wp:effectExtent l="0" t="514350" r="0" b="518160"/>
                <wp:wrapNone/>
                <wp:docPr id="216726397"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6E4EBCCF" w14:textId="77777777" w:rsidR="00F50E98" w:rsidRPr="00C27B22" w:rsidRDefault="00F50E98" w:rsidP="00F50E98">
                            <w:pPr>
                              <w:jc w:val="center"/>
                              <w:rPr>
                                <w:lang w:val="en"/>
                              </w:rPr>
                            </w:pPr>
                            <w:r w:rsidRPr="00C27B22">
                              <w:rPr>
                                <w:lang w:val="en"/>
                              </w:rPr>
                              <w:t>Included</w:t>
                            </w:r>
                          </w:p>
                          <w:p w14:paraId="5DAE4CD4"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810100D" id="_x0000_s1187" style="position:absolute;margin-left:-53.7pt;margin-top:433.3pt;width:108pt;height:26.7pt;rotation:-90;z-index:251920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" fillcolor="#ccecff">
                <v:textbox style="layout-flow:vertical;mso-layout-flow-alt:bottom-to-top" inset="3.6pt,,3.6pt">
                  <w:txbxContent>
                    <w:p w14:paraId="6E4EBCCF" w14:textId="77777777" w:rsidR="00F50E98" w:rsidRPr="00C27B22" w:rsidRDefault="00F50E98" w:rsidP="00F50E98">
                      <w:pPr>
                        <w:jc w:val="center"/>
                        <w:rPr>
                          <w:lang w:val="en"/>
                        </w:rPr>
                      </w:pPr>
                      <w:r w:rsidRPr="00C27B22">
                        <w:rPr>
                          <w:lang w:val="en"/>
                        </w:rPr>
                        <w:t>Included</w:t>
                      </w:r>
                    </w:p>
                    <w:p w14:paraId="5DAE4CD4"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921408" behindDoc="0" locked="0" layoutInCell="1" allowOverlap="1" wp14:anchorId="236AA426" wp14:editId="4D280C3D">
                <wp:simplePos x="0" y="0"/>
                <wp:positionH relativeFrom="column">
                  <wp:posOffset>-681990</wp:posOffset>
                </wp:positionH>
                <wp:positionV relativeFrom="paragraph">
                  <wp:posOffset>702310</wp:posOffset>
                </wp:positionV>
                <wp:extent cx="1371600" cy="339090"/>
                <wp:effectExtent l="0" t="514350" r="0" b="518160"/>
                <wp:wrapNone/>
                <wp:docPr id="1174369788"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0DE30629" w14:textId="77777777" w:rsidR="00F50E98" w:rsidRPr="00C27B22" w:rsidRDefault="00F50E98" w:rsidP="00F50E98">
                            <w:pPr>
                              <w:jc w:val="center"/>
                              <w:rPr>
                                <w:lang w:val="en"/>
                              </w:rPr>
                            </w:pPr>
                            <w:r w:rsidRPr="00C27B22">
                              <w:rPr>
                                <w:lang w:val="en"/>
                              </w:rPr>
                              <w:t>Identification</w:t>
                            </w:r>
                          </w:p>
                          <w:p w14:paraId="59700207"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36AA426" id="_x0000_s1188" style="position:absolute;margin-left:-53.7pt;margin-top:55.3pt;width:108pt;height:26.7pt;rotation:-90;z-index:251921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" fillcolor="#ccecff">
                <v:textbox style="layout-flow:vertical;mso-layout-flow-alt:bottom-to-top" inset="3.6pt,,3.6pt">
                  <w:txbxContent>
                    <w:p w14:paraId="0DE30629" w14:textId="77777777" w:rsidR="00F50E98" w:rsidRPr="00C27B22" w:rsidRDefault="00F50E98" w:rsidP="00F50E98">
                      <w:pPr>
                        <w:jc w:val="center"/>
                        <w:rPr>
                          <w:lang w:val="en"/>
                        </w:rPr>
                      </w:pPr>
                      <w:r w:rsidRPr="00C27B22">
                        <w:rPr>
                          <w:lang w:val="en"/>
                        </w:rPr>
                        <w:t>Identification</w:t>
                      </w:r>
                    </w:p>
                    <w:p w14:paraId="59700207"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923456" behindDoc="0" locked="0" layoutInCell="1" allowOverlap="1" wp14:anchorId="146A501D" wp14:editId="4D9014BE">
                <wp:simplePos x="0" y="0"/>
                <wp:positionH relativeFrom="column">
                  <wp:posOffset>-681355</wp:posOffset>
                </wp:positionH>
                <wp:positionV relativeFrom="paragraph">
                  <wp:posOffset>2302510</wp:posOffset>
                </wp:positionV>
                <wp:extent cx="1371600" cy="339090"/>
                <wp:effectExtent l="0" t="514350" r="0" b="518160"/>
                <wp:wrapNone/>
                <wp:docPr id="597691287"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66DD2B1A"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146A501D" id="_x0000_s1189" style="position:absolute;margin-left:-53.65pt;margin-top:181.3pt;width:108pt;height:26.7pt;rotation:-90;z-index:251923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lmVijzMCAABgBAAADgAAAAAAAAAAAAAA&#10;AAAuAgAAZHJzL2Uyb0RvYy54bWxQSwECLQAUAAYACAAAACEA9zNyW+AAAAAKAQAADwAAAAAAAAAA&#10;AAAAAACNBAAAZHJzL2Rvd25yZXYueG1sUEsFBgAAAAAEAAQA8wAAAJoFAAAAAA==&#10;" fillcolor="#ccecff">
                <v:textbox style="layout-flow:vertical;mso-layout-flow-alt:bottom-to-top" inset="3.6pt,,3.6pt">
                  <w:txbxContent>
                    <w:p w14:paraId="66DD2B1A"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5E6FBC94" w14:textId="77777777" w:rsidR="00F50E98" w:rsidRPr="00926911" w:rsidRDefault="00F50E98" w:rsidP="00F50E98">
      <w:r>
        <w:rPr>
          <w:noProof/>
        </w:rPr>
        <mc:AlternateContent>
          <mc:Choice Requires="wps">
            <w:drawing>
              <wp:anchor distT="0" distB="0" distL="114300" distR="114300" simplePos="0" relativeHeight="251909120" behindDoc="0" locked="0" layoutInCell="1" allowOverlap="1" wp14:anchorId="2B789D4F" wp14:editId="4D37A2D6">
                <wp:simplePos x="0" y="0"/>
                <wp:positionH relativeFrom="column">
                  <wp:posOffset>1419225</wp:posOffset>
                </wp:positionH>
                <wp:positionV relativeFrom="paragraph">
                  <wp:posOffset>994410</wp:posOffset>
                </wp:positionV>
                <wp:extent cx="2771775" cy="666750"/>
                <wp:effectExtent l="0" t="0" r="28575" b="19050"/>
                <wp:wrapNone/>
                <wp:docPr id="700090378"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0ECD1E1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6E08BCA9"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B789D4F" id="_x0000_s1190" style="position:absolute;margin-left:111.75pt;margin-top:78.3pt;width:218.25pt;height:52.5pt;z-index:251909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">
                <v:textbox inset=",7.2pt,,7.2pt">
                  <w:txbxContent>
                    <w:p w14:paraId="0ECD1E1B"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6E08BCA9"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27552" behindDoc="0" locked="0" layoutInCell="1" allowOverlap="1" wp14:anchorId="6A6EBBFD" wp14:editId="352EC75B">
                <wp:simplePos x="0" y="0"/>
                <wp:positionH relativeFrom="column">
                  <wp:posOffset>2686050</wp:posOffset>
                </wp:positionH>
                <wp:positionV relativeFrom="paragraph">
                  <wp:posOffset>3604260</wp:posOffset>
                </wp:positionV>
                <wp:extent cx="9525" cy="257175"/>
                <wp:effectExtent l="76200" t="0" r="66675" b="47625"/>
                <wp:wrapNone/>
                <wp:docPr id="1939917093"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94B8AC9" id="直接箭头连接符 12" o:spid="_x0000_s1026" type="#_x0000_t32" style="position:absolute;margin-left:211.5pt;margin-top:283.8pt;width:.75pt;height:20.25pt;flip:x;z-index:25192755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919360" behindDoc="0" locked="0" layoutInCell="1" allowOverlap="1" wp14:anchorId="5EA2BDDB" wp14:editId="245A658F">
                <wp:simplePos x="0" y="0"/>
                <wp:positionH relativeFrom="column">
                  <wp:posOffset>1894840</wp:posOffset>
                </wp:positionH>
                <wp:positionV relativeFrom="paragraph">
                  <wp:posOffset>3830955</wp:posOffset>
                </wp:positionV>
                <wp:extent cx="1714500" cy="727075"/>
                <wp:effectExtent l="0" t="0" r="0" b="0"/>
                <wp:wrapNone/>
                <wp:docPr id="230066787"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40ED463A"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69ABFD07"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A2BDDB" id="_x0000_s1191" style="position:absolute;margin-left:149.2pt;margin-top:301.65pt;width:135pt;height:57.25pt;z-index:251919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">
                <v:textbox inset=",7.2pt,,7.2pt">
                  <w:txbxContent>
                    <w:p w14:paraId="40ED463A"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69ABFD07"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13216" behindDoc="0" locked="0" layoutInCell="1" allowOverlap="1" wp14:anchorId="3AF6E11D" wp14:editId="2C26D7EC">
                <wp:simplePos x="0" y="0"/>
                <wp:positionH relativeFrom="column">
                  <wp:posOffset>2742565</wp:posOffset>
                </wp:positionH>
                <wp:positionV relativeFrom="paragraph">
                  <wp:posOffset>4453890</wp:posOffset>
                </wp:positionV>
                <wp:extent cx="0" cy="342900"/>
                <wp:effectExtent l="76200" t="0" r="57150" b="38100"/>
                <wp:wrapNone/>
                <wp:docPr id="709225337"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5AD7FA6" id="直接箭头连接符 11" o:spid="_x0000_s1026" type="#_x0000_t32" style="position:absolute;margin-left:215.95pt;margin-top:350.7pt;width:0;height:27pt;z-index:25191321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911168" behindDoc="0" locked="0" layoutInCell="1" allowOverlap="1" wp14:anchorId="69365006" wp14:editId="63A8E778">
                <wp:simplePos x="0" y="0"/>
                <wp:positionH relativeFrom="column">
                  <wp:posOffset>1866900</wp:posOffset>
                </wp:positionH>
                <wp:positionV relativeFrom="paragraph">
                  <wp:posOffset>4806315</wp:posOffset>
                </wp:positionV>
                <wp:extent cx="1714500" cy="914400"/>
                <wp:effectExtent l="0" t="0" r="0" b="0"/>
                <wp:wrapNone/>
                <wp:docPr id="1036157768"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3896C0CD"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0A6F5B4F"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9365006" id="_x0000_s1192" style="position:absolute;margin-left:147pt;margin-top:378.45pt;width:135pt;height:1in;z-index:251911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">
                <v:textbox inset=",7.2pt,,7.2pt">
                  <w:txbxContent>
                    <w:p w14:paraId="3896C0CD"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0A6F5B4F"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08096" behindDoc="0" locked="0" layoutInCell="1" allowOverlap="1" wp14:anchorId="61C4D902" wp14:editId="57C60993">
                <wp:simplePos x="0" y="0"/>
                <wp:positionH relativeFrom="column">
                  <wp:posOffset>3333115</wp:posOffset>
                </wp:positionH>
                <wp:positionV relativeFrom="paragraph">
                  <wp:posOffset>486410</wp:posOffset>
                </wp:positionV>
                <wp:extent cx="0" cy="457200"/>
                <wp:effectExtent l="76200" t="0" r="38100" b="38100"/>
                <wp:wrapNone/>
                <wp:docPr id="160948334"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78BB401A" id="直接箭头连接符 20" o:spid="_x0000_s1026" type="#_x0000_t32" style="position:absolute;margin-left:262.45pt;margin-top:38.3pt;width:0;height:36pt;z-index:25190809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907072" behindDoc="0" locked="0" layoutInCell="1" allowOverlap="1" wp14:anchorId="636A4329" wp14:editId="7E9F7846">
                <wp:simplePos x="0" y="0"/>
                <wp:positionH relativeFrom="column">
                  <wp:posOffset>1961515</wp:posOffset>
                </wp:positionH>
                <wp:positionV relativeFrom="paragraph">
                  <wp:posOffset>492760</wp:posOffset>
                </wp:positionV>
                <wp:extent cx="0" cy="457200"/>
                <wp:effectExtent l="76200" t="0" r="38100" b="38100"/>
                <wp:wrapNone/>
                <wp:docPr id="1523582414"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BB85C4C" id="直接箭头连接符 21" o:spid="_x0000_s1026" type="#_x0000_t32" style="position:absolute;margin-left:154.45pt;margin-top:38.8pt;width:0;height:36pt;z-index:25190707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910144" behindDoc="0" locked="0" layoutInCell="1" allowOverlap="1" wp14:anchorId="46D60359" wp14:editId="1B4B5928">
                <wp:simplePos x="0" y="0"/>
                <wp:positionH relativeFrom="column">
                  <wp:posOffset>1860550</wp:posOffset>
                </wp:positionH>
                <wp:positionV relativeFrom="paragraph">
                  <wp:posOffset>1795780</wp:posOffset>
                </wp:positionV>
                <wp:extent cx="1670050" cy="571500"/>
                <wp:effectExtent l="0" t="0" r="6350" b="0"/>
                <wp:wrapNone/>
                <wp:docPr id="1078457134"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61B2E090"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265DEF92"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6D60359" id="_x0000_s1193" style="position:absolute;margin-left:146.5pt;margin-top:141.4pt;width:131.5pt;height:45pt;z-index:251910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">
                <v:textbox inset=",7.2pt,,7.2pt">
                  <w:txbxContent>
                    <w:p w14:paraId="61B2E090"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265DEF92"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12192" behindDoc="0" locked="0" layoutInCell="1" allowOverlap="1" wp14:anchorId="34A8159E" wp14:editId="2F52302E">
                <wp:simplePos x="0" y="0"/>
                <wp:positionH relativeFrom="column">
                  <wp:posOffset>2713990</wp:posOffset>
                </wp:positionH>
                <wp:positionV relativeFrom="paragraph">
                  <wp:posOffset>2372995</wp:posOffset>
                </wp:positionV>
                <wp:extent cx="0" cy="457200"/>
                <wp:effectExtent l="76200" t="0" r="38100" b="38100"/>
                <wp:wrapNone/>
                <wp:docPr id="893463157"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727E85B" id="直接箭头连接符 14" o:spid="_x0000_s1026" type="#_x0000_t32" style="position:absolute;margin-left:213.7pt;margin-top:186.85pt;width:0;height:36pt;z-index:25191219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115286A1" w14:textId="77777777" w:rsidR="00F50E98" w:rsidRDefault="00F50E98" w:rsidP="00F50E98"/>
    <w:p w14:paraId="26038FE7" w14:textId="77777777" w:rsidR="00F50E98" w:rsidRDefault="00F50E98" w:rsidP="00F50E98"/>
    <w:p w14:paraId="71B45A58" w14:textId="77777777" w:rsidR="00F50E98" w:rsidRDefault="00F50E98" w:rsidP="00F50E98"/>
    <w:p w14:paraId="2EFAE279" w14:textId="77777777" w:rsidR="00F50E98" w:rsidRDefault="00F50E98" w:rsidP="00F50E98">
      <w:pPr>
        <w:jc w:val="center"/>
        <w:rPr>
          <w:b/>
          <w:bCs/>
          <w:sz w:val="36"/>
          <w:szCs w:val="36"/>
        </w:rPr>
      </w:pPr>
      <w:r w:rsidRPr="008A2FA2">
        <w:rPr>
          <w:b/>
          <w:bCs/>
          <w:sz w:val="36"/>
          <w:szCs w:val="36"/>
        </w:rPr>
        <w:softHyphen/>
      </w:r>
      <w:r w:rsidRPr="008A2FA2">
        <w:rPr>
          <w:b/>
          <w:bCs/>
          <w:sz w:val="36"/>
          <w:szCs w:val="36"/>
        </w:rPr>
        <w:softHyphen/>
      </w:r>
      <w:r>
        <w:rPr>
          <w:b/>
          <w:bCs/>
          <w:sz w:val="36"/>
          <w:szCs w:val="36"/>
        </w:rPr>
        <w:t xml:space="preserve">A </w:t>
      </w:r>
      <w:r w:rsidRPr="008A2FA2">
        <w:rPr>
          <w:b/>
          <w:bCs/>
          <w:sz w:val="36"/>
          <w:szCs w:val="36"/>
        </w:rPr>
        <w:t xml:space="preserve">Case Study of Dublin </w:t>
      </w:r>
      <w:r>
        <w:rPr>
          <w:b/>
          <w:bCs/>
          <w:sz w:val="36"/>
          <w:szCs w:val="36"/>
        </w:rPr>
        <w:t>Bus -</w:t>
      </w:r>
    </w:p>
    <w:p w14:paraId="69CF0336" w14:textId="77777777" w:rsidR="00F50E98" w:rsidRPr="008A2FA2" w:rsidRDefault="00F50E98" w:rsidP="00F50E98">
      <w:pPr>
        <w:jc w:val="center"/>
        <w:rPr>
          <w:b/>
          <w:bCs/>
          <w:sz w:val="36"/>
          <w:szCs w:val="36"/>
        </w:rPr>
      </w:pPr>
      <w:r>
        <w:rPr>
          <w:b/>
          <w:bCs/>
          <w:sz w:val="36"/>
          <w:szCs w:val="36"/>
        </w:rPr>
        <w:t xml:space="preserve">The </w:t>
      </w:r>
      <w:r w:rsidRPr="008A2FA2">
        <w:rPr>
          <w:b/>
          <w:bCs/>
          <w:sz w:val="36"/>
          <w:szCs w:val="36"/>
        </w:rPr>
        <w:t>Intellectual Transportation System</w:t>
      </w:r>
    </w:p>
    <w:p w14:paraId="45BB24DB" w14:textId="77777777" w:rsidR="00F50E98" w:rsidRPr="006412DE" w:rsidRDefault="00F50E98" w:rsidP="00F50E98"/>
    <w:p w14:paraId="3781B129" w14:textId="77777777" w:rsidR="00F50E98" w:rsidRPr="006412DE" w:rsidRDefault="00F50E98" w:rsidP="00F50E98"/>
    <w:p w14:paraId="0576564D" w14:textId="77777777" w:rsidR="00F50E98" w:rsidRPr="006412DE" w:rsidRDefault="00F50E98" w:rsidP="00F50E98"/>
    <w:p w14:paraId="27D98ABC" w14:textId="77777777" w:rsidR="00F50E98" w:rsidRPr="006412DE" w:rsidRDefault="00F50E98" w:rsidP="00F50E98"/>
    <w:p w14:paraId="5FAC2211" w14:textId="77777777" w:rsidR="00F50E98" w:rsidRPr="008A2FA2" w:rsidRDefault="00F50E98" w:rsidP="00F50E98">
      <w:pPr>
        <w:pStyle w:val="NoSpacing"/>
        <w:jc w:val="center"/>
        <w:rPr>
          <w:rStyle w:val="SubtleEmphasis"/>
        </w:rPr>
      </w:pPr>
      <w:r w:rsidRPr="008A2FA2">
        <w:rPr>
          <w:rStyle w:val="SubtleEmphasis"/>
        </w:rPr>
        <w:t xml:space="preserve">Zhen Qun, Shen, </w:t>
      </w:r>
    </w:p>
    <w:p w14:paraId="69A3C2DC" w14:textId="77777777" w:rsidR="00F50E98" w:rsidRPr="008A2FA2" w:rsidRDefault="00F50E98" w:rsidP="00F50E98">
      <w:pPr>
        <w:pStyle w:val="NoSpacing"/>
        <w:jc w:val="center"/>
        <w:rPr>
          <w:rStyle w:val="SubtleEmphasis"/>
        </w:rPr>
      </w:pPr>
      <w:r w:rsidRPr="008A2FA2">
        <w:rPr>
          <w:rStyle w:val="SubtleEmphasis"/>
        </w:rPr>
        <w:t>Yoobee College of Creative Innovation, Auckland, New Zealand</w:t>
      </w:r>
    </w:p>
    <w:p w14:paraId="4A776636" w14:textId="77777777" w:rsidR="00F50E98" w:rsidRPr="008A2FA2" w:rsidRDefault="00F50E98" w:rsidP="00F50E98">
      <w:pPr>
        <w:pStyle w:val="NoSpacing"/>
        <w:jc w:val="center"/>
        <w:rPr>
          <w:rStyle w:val="SubtleEmphasis"/>
          <w:i w:val="0"/>
          <w:iCs w:val="0"/>
        </w:rPr>
      </w:pPr>
      <w:hyperlink r:id="rId28" w:history="1">
        <w:r w:rsidRPr="008A2FA2">
          <w:rPr>
            <w:rStyle w:val="SubtleEmphasis"/>
          </w:rPr>
          <w:t>270328700@yoobeestudent.ac.nz</w:t>
        </w:r>
      </w:hyperlink>
      <w:r w:rsidRPr="008A2FA2">
        <w:rPr>
          <w:rStyle w:val="SubtleEmphasis"/>
        </w:rPr>
        <w:t xml:space="preserve">, </w:t>
      </w:r>
      <w:hyperlink r:id="rId29" w:history="1">
        <w:r w:rsidRPr="008A2FA2">
          <w:rPr>
            <w:rStyle w:val="SubtleEmphasis"/>
          </w:rPr>
          <w:t>fs@imady.com</w:t>
        </w:r>
      </w:hyperlink>
    </w:p>
    <w:p w14:paraId="6198FBDC" w14:textId="77777777" w:rsidR="00F50E98" w:rsidRPr="006412DE" w:rsidRDefault="00F50E98" w:rsidP="00F50E98"/>
    <w:p w14:paraId="45030362" w14:textId="77777777" w:rsidR="00F50E98" w:rsidRPr="006412DE" w:rsidRDefault="00F50E98" w:rsidP="00F50E98"/>
    <w:p w14:paraId="1FA5A5FD" w14:textId="77777777" w:rsidR="00F50E98" w:rsidRPr="006412DE" w:rsidRDefault="00F50E98" w:rsidP="00F50E98">
      <w:r>
        <w:softHyphen/>
      </w:r>
      <w:r>
        <w:softHyphen/>
      </w:r>
      <w:r>
        <w:softHyphen/>
      </w:r>
    </w:p>
    <w:p w14:paraId="30DD9727" w14:textId="77777777" w:rsidR="00F50E98" w:rsidRPr="006412DE" w:rsidRDefault="00F50E98" w:rsidP="00F50E98"/>
    <w:p w14:paraId="3FFC8E82" w14:textId="77777777" w:rsidR="00F50E98" w:rsidRPr="006412DE" w:rsidRDefault="00F50E98" w:rsidP="00F50E98"/>
    <w:p w14:paraId="56F3D4D0" w14:textId="77777777" w:rsidR="00F50E98" w:rsidRPr="006412DE" w:rsidRDefault="00F50E98" w:rsidP="00F50E98"/>
    <w:p w14:paraId="63380341" w14:textId="77777777" w:rsidR="00F50E98" w:rsidRPr="008A2FA2" w:rsidRDefault="00F50E98" w:rsidP="00F50E98">
      <w:pPr>
        <w:pStyle w:val="NoSpacing"/>
        <w:jc w:val="center"/>
        <w:rPr>
          <w:rStyle w:val="SubtleEmphasis"/>
        </w:rPr>
      </w:pPr>
      <w:r w:rsidRPr="008A2FA2">
        <w:rPr>
          <w:rStyle w:val="SubtleEmphasis"/>
        </w:rPr>
        <w:lastRenderedPageBreak/>
        <w:t xml:space="preserve">Date: </w:t>
      </w:r>
      <w:r>
        <w:rPr>
          <w:rStyle w:val="SubtleEmphasis"/>
        </w:rPr>
        <w:t>2</w:t>
      </w:r>
      <w:r w:rsidRPr="00436E20">
        <w:rPr>
          <w:rStyle w:val="SubtleEmphasis"/>
          <w:vertAlign w:val="superscript"/>
        </w:rPr>
        <w:t>nd</w:t>
      </w:r>
      <w:r>
        <w:rPr>
          <w:rStyle w:val="SubtleEmphasis"/>
        </w:rPr>
        <w:t xml:space="preserve"> February</w:t>
      </w:r>
      <w:r w:rsidRPr="008A2FA2">
        <w:rPr>
          <w:rStyle w:val="SubtleEmphasis"/>
        </w:rPr>
        <w:t>,2024</w:t>
      </w:r>
    </w:p>
    <w:p w14:paraId="76E1D0B1" w14:textId="77777777" w:rsidR="00F50E98" w:rsidRPr="008A2FA2" w:rsidRDefault="00F50E98" w:rsidP="00F50E98">
      <w:pPr>
        <w:pStyle w:val="NoSpacing"/>
        <w:jc w:val="center"/>
        <w:rPr>
          <w:rStyle w:val="SubtleEmphasis"/>
        </w:rPr>
      </w:pPr>
      <w:r w:rsidRPr="008A2FA2">
        <w:rPr>
          <w:rStyle w:val="SubtleEmphasis"/>
        </w:rPr>
        <w:t>Supervisory team:</w:t>
      </w:r>
    </w:p>
    <w:p w14:paraId="50100EB6" w14:textId="77777777" w:rsidR="00F50E98" w:rsidRPr="008A2FA2" w:rsidRDefault="00F50E98" w:rsidP="00F50E98">
      <w:pPr>
        <w:pStyle w:val="NoSpacing"/>
        <w:jc w:val="center"/>
        <w:rPr>
          <w:rStyle w:val="SubtleEmphasis"/>
        </w:rPr>
      </w:pPr>
      <w:r w:rsidRPr="008A2FA2">
        <w:rPr>
          <w:rStyle w:val="SubtleEmphasis"/>
        </w:rPr>
        <w:t>Arun Kumar</w:t>
      </w:r>
    </w:p>
    <w:p w14:paraId="13113210" w14:textId="77777777" w:rsidR="00F50E98" w:rsidRPr="006412DE" w:rsidRDefault="00F50E98" w:rsidP="00F50E98"/>
    <w:p w14:paraId="15BA5067" w14:textId="77777777" w:rsidR="00F50E98" w:rsidRPr="006412DE" w:rsidRDefault="00F50E98" w:rsidP="00F50E98"/>
    <w:sdt>
      <w:sdtPr>
        <w:rPr>
          <w:rFonts w:eastAsia="SimSun"/>
          <w:color w:val="auto"/>
          <w:sz w:val="22"/>
          <w:szCs w:val="22"/>
        </w:rPr>
        <w:id w:val="-686668909"/>
        <w:docPartObj>
          <w:docPartGallery w:val="Table of Contents"/>
          <w:docPartUnique/>
        </w:docPartObj>
      </w:sdtPr>
      <w:sdtEndPr>
        <w:rPr>
          <w:b/>
          <w:bCs/>
          <w:noProof/>
        </w:rPr>
      </w:sdtEndPr>
      <w:sdtContent>
        <w:p w14:paraId="27AB48ED" w14:textId="77777777" w:rsidR="00F50E98" w:rsidRPr="00A677B3" w:rsidRDefault="00F50E98" w:rsidP="00F50E98">
          <w:pPr>
            <w:pStyle w:val="TOCHeading"/>
            <w:numPr>
              <w:ilvl w:val="0"/>
              <w:numId w:val="0"/>
            </w:numPr>
            <w:rPr>
              <w:b/>
              <w:bCs/>
            </w:rPr>
          </w:pPr>
          <w:r w:rsidRPr="00A677B3">
            <w:rPr>
              <w:b/>
              <w:bCs/>
            </w:rPr>
            <w:t>Contents</w:t>
          </w:r>
        </w:p>
        <w:p w14:paraId="711966D7"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r>
            <w:fldChar w:fldCharType="begin"/>
          </w:r>
          <w:r>
            <w:instrText xml:space="preserve"> TOC \o "1-3" \h \z \u </w:instrText>
          </w:r>
          <w:r>
            <w:fldChar w:fldCharType="separate"/>
          </w:r>
          <w:hyperlink w:anchor="_Toc159575067" w:history="1">
            <w:r w:rsidRPr="00065607">
              <w:rPr>
                <w:rStyle w:val="Hyperlink"/>
                <w:noProof/>
              </w:rPr>
              <w:t>1</w:t>
            </w:r>
            <w:r>
              <w:rPr>
                <w:rFonts w:asciiTheme="minorHAnsi" w:eastAsiaTheme="minorEastAsia" w:hAnsiTheme="minorHAnsi" w:cstheme="minorBidi"/>
                <w:noProof/>
                <w:kern w:val="2"/>
                <w:lang w:val="en-US" w:eastAsia="zh-CN"/>
                <w14:ligatures w14:val="standardContextual"/>
              </w:rPr>
              <w:tab/>
            </w:r>
            <w:r w:rsidRPr="00065607">
              <w:rPr>
                <w:rStyle w:val="Hyperlink"/>
                <w:noProof/>
              </w:rPr>
              <w:t>Abstract</w:t>
            </w:r>
            <w:r>
              <w:rPr>
                <w:noProof/>
                <w:webHidden/>
              </w:rPr>
              <w:tab/>
            </w:r>
            <w:r>
              <w:rPr>
                <w:noProof/>
                <w:webHidden/>
              </w:rPr>
              <w:fldChar w:fldCharType="begin"/>
            </w:r>
            <w:r>
              <w:rPr>
                <w:noProof/>
                <w:webHidden/>
              </w:rPr>
              <w:instrText xml:space="preserve"> PAGEREF _Toc159575067 \h </w:instrText>
            </w:r>
            <w:r>
              <w:rPr>
                <w:noProof/>
                <w:webHidden/>
              </w:rPr>
            </w:r>
            <w:r>
              <w:rPr>
                <w:noProof/>
                <w:webHidden/>
              </w:rPr>
              <w:fldChar w:fldCharType="separate"/>
            </w:r>
            <w:r>
              <w:rPr>
                <w:noProof/>
                <w:webHidden/>
              </w:rPr>
              <w:t>3</w:t>
            </w:r>
            <w:r>
              <w:rPr>
                <w:noProof/>
                <w:webHidden/>
              </w:rPr>
              <w:fldChar w:fldCharType="end"/>
            </w:r>
          </w:hyperlink>
        </w:p>
        <w:p w14:paraId="768B2F87"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8" w:history="1">
            <w:r w:rsidRPr="00065607">
              <w:rPr>
                <w:rStyle w:val="Hyperlink"/>
                <w:noProof/>
              </w:rPr>
              <w:t>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roduction</w:t>
            </w:r>
            <w:r>
              <w:rPr>
                <w:noProof/>
                <w:webHidden/>
              </w:rPr>
              <w:tab/>
            </w:r>
            <w:r>
              <w:rPr>
                <w:noProof/>
                <w:webHidden/>
              </w:rPr>
              <w:fldChar w:fldCharType="begin"/>
            </w:r>
            <w:r>
              <w:rPr>
                <w:noProof/>
                <w:webHidden/>
              </w:rPr>
              <w:instrText xml:space="preserve"> PAGEREF _Toc159575068 \h </w:instrText>
            </w:r>
            <w:r>
              <w:rPr>
                <w:noProof/>
                <w:webHidden/>
              </w:rPr>
            </w:r>
            <w:r>
              <w:rPr>
                <w:noProof/>
                <w:webHidden/>
              </w:rPr>
              <w:fldChar w:fldCharType="separate"/>
            </w:r>
            <w:r>
              <w:rPr>
                <w:noProof/>
                <w:webHidden/>
              </w:rPr>
              <w:t>3</w:t>
            </w:r>
            <w:r>
              <w:rPr>
                <w:noProof/>
                <w:webHidden/>
              </w:rPr>
              <w:fldChar w:fldCharType="end"/>
            </w:r>
          </w:hyperlink>
        </w:p>
        <w:p w14:paraId="54AB3DC3"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69" w:history="1">
            <w:r w:rsidRPr="00065607">
              <w:rPr>
                <w:rStyle w:val="Hyperlink"/>
                <w:noProof/>
              </w:rPr>
              <w:t>3</w:t>
            </w:r>
            <w:r>
              <w:rPr>
                <w:rFonts w:asciiTheme="minorHAnsi" w:eastAsiaTheme="minorEastAsia" w:hAnsiTheme="minorHAnsi" w:cstheme="minorBidi"/>
                <w:noProof/>
                <w:kern w:val="2"/>
                <w:lang w:val="en-US" w:eastAsia="zh-CN"/>
                <w14:ligatures w14:val="standardContextual"/>
              </w:rPr>
              <w:tab/>
            </w:r>
            <w:r w:rsidRPr="00065607">
              <w:rPr>
                <w:rStyle w:val="Hyperlink"/>
                <w:noProof/>
              </w:rPr>
              <w:t>Literature Review</w:t>
            </w:r>
            <w:r>
              <w:rPr>
                <w:noProof/>
                <w:webHidden/>
              </w:rPr>
              <w:tab/>
            </w:r>
            <w:r>
              <w:rPr>
                <w:noProof/>
                <w:webHidden/>
              </w:rPr>
              <w:fldChar w:fldCharType="begin"/>
            </w:r>
            <w:r>
              <w:rPr>
                <w:noProof/>
                <w:webHidden/>
              </w:rPr>
              <w:instrText xml:space="preserve"> PAGEREF _Toc159575069 \h </w:instrText>
            </w:r>
            <w:r>
              <w:rPr>
                <w:noProof/>
                <w:webHidden/>
              </w:rPr>
            </w:r>
            <w:r>
              <w:rPr>
                <w:noProof/>
                <w:webHidden/>
              </w:rPr>
              <w:fldChar w:fldCharType="separate"/>
            </w:r>
            <w:r>
              <w:rPr>
                <w:noProof/>
                <w:webHidden/>
              </w:rPr>
              <w:t>4</w:t>
            </w:r>
            <w:r>
              <w:rPr>
                <w:noProof/>
                <w:webHidden/>
              </w:rPr>
              <w:fldChar w:fldCharType="end"/>
            </w:r>
          </w:hyperlink>
        </w:p>
        <w:p w14:paraId="486D3516"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0" w:history="1">
            <w:r w:rsidRPr="00065607">
              <w:rPr>
                <w:rStyle w:val="Hyperlink"/>
                <w:noProof/>
              </w:rPr>
              <w:t>4</w:t>
            </w:r>
            <w:r>
              <w:rPr>
                <w:rFonts w:asciiTheme="minorHAnsi" w:eastAsiaTheme="minorEastAsia" w:hAnsiTheme="minorHAnsi" w:cstheme="minorBidi"/>
                <w:noProof/>
                <w:kern w:val="2"/>
                <w:lang w:val="en-US" w:eastAsia="zh-CN"/>
                <w14:ligatures w14:val="standardContextual"/>
              </w:rPr>
              <w:tab/>
            </w:r>
            <w:r w:rsidRPr="00065607">
              <w:rPr>
                <w:rStyle w:val="Hyperlink"/>
                <w:noProof/>
              </w:rPr>
              <w:t>Overview of Dublin Bus ITS Implementation</w:t>
            </w:r>
            <w:r>
              <w:rPr>
                <w:noProof/>
                <w:webHidden/>
              </w:rPr>
              <w:tab/>
            </w:r>
            <w:r>
              <w:rPr>
                <w:noProof/>
                <w:webHidden/>
              </w:rPr>
              <w:fldChar w:fldCharType="begin"/>
            </w:r>
            <w:r>
              <w:rPr>
                <w:noProof/>
                <w:webHidden/>
              </w:rPr>
              <w:instrText xml:space="preserve"> PAGEREF _Toc159575070 \h </w:instrText>
            </w:r>
            <w:r>
              <w:rPr>
                <w:noProof/>
                <w:webHidden/>
              </w:rPr>
            </w:r>
            <w:r>
              <w:rPr>
                <w:noProof/>
                <w:webHidden/>
              </w:rPr>
              <w:fldChar w:fldCharType="separate"/>
            </w:r>
            <w:r>
              <w:rPr>
                <w:noProof/>
                <w:webHidden/>
              </w:rPr>
              <w:t>7</w:t>
            </w:r>
            <w:r>
              <w:rPr>
                <w:noProof/>
                <w:webHidden/>
              </w:rPr>
              <w:fldChar w:fldCharType="end"/>
            </w:r>
          </w:hyperlink>
        </w:p>
        <w:p w14:paraId="209A5F44"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1" w:history="1">
            <w:r w:rsidRPr="00065607">
              <w:rPr>
                <w:rStyle w:val="Hyperlink"/>
                <w:noProof/>
              </w:rPr>
              <w:t>4.1</w:t>
            </w:r>
            <w:r>
              <w:rPr>
                <w:rFonts w:asciiTheme="minorHAnsi" w:eastAsiaTheme="minorEastAsia" w:hAnsiTheme="minorHAnsi" w:cstheme="minorBidi"/>
                <w:noProof/>
                <w:kern w:val="2"/>
                <w:lang w:val="en-US" w:eastAsia="zh-CN"/>
                <w14:ligatures w14:val="standardContextual"/>
              </w:rPr>
              <w:tab/>
            </w:r>
            <w:r w:rsidRPr="00065607">
              <w:rPr>
                <w:rStyle w:val="Hyperlink"/>
                <w:noProof/>
              </w:rPr>
              <w:t>Electronic Ticket Machines (ETM)</w:t>
            </w:r>
            <w:r>
              <w:rPr>
                <w:noProof/>
                <w:webHidden/>
              </w:rPr>
              <w:tab/>
            </w:r>
            <w:r>
              <w:rPr>
                <w:noProof/>
                <w:webHidden/>
              </w:rPr>
              <w:fldChar w:fldCharType="begin"/>
            </w:r>
            <w:r>
              <w:rPr>
                <w:noProof/>
                <w:webHidden/>
              </w:rPr>
              <w:instrText xml:space="preserve"> PAGEREF _Toc159575071 \h </w:instrText>
            </w:r>
            <w:r>
              <w:rPr>
                <w:noProof/>
                <w:webHidden/>
              </w:rPr>
            </w:r>
            <w:r>
              <w:rPr>
                <w:noProof/>
                <w:webHidden/>
              </w:rPr>
              <w:fldChar w:fldCharType="separate"/>
            </w:r>
            <w:r>
              <w:rPr>
                <w:noProof/>
                <w:webHidden/>
              </w:rPr>
              <w:t>7</w:t>
            </w:r>
            <w:r>
              <w:rPr>
                <w:noProof/>
                <w:webHidden/>
              </w:rPr>
              <w:fldChar w:fldCharType="end"/>
            </w:r>
          </w:hyperlink>
        </w:p>
        <w:p w14:paraId="5D45781C"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2" w:history="1">
            <w:r w:rsidRPr="00065607">
              <w:rPr>
                <w:rStyle w:val="Hyperlink"/>
                <w:noProof/>
              </w:rPr>
              <w:t>4.2</w:t>
            </w:r>
            <w:r>
              <w:rPr>
                <w:rFonts w:asciiTheme="minorHAnsi" w:eastAsiaTheme="minorEastAsia" w:hAnsiTheme="minorHAnsi" w:cstheme="minorBidi"/>
                <w:noProof/>
                <w:kern w:val="2"/>
                <w:lang w:val="en-US" w:eastAsia="zh-CN"/>
                <w14:ligatures w14:val="standardContextual"/>
              </w:rPr>
              <w:tab/>
            </w:r>
            <w:r w:rsidRPr="00065607">
              <w:rPr>
                <w:rStyle w:val="Hyperlink"/>
                <w:noProof/>
              </w:rPr>
              <w:t>Integrated Ticketing System</w:t>
            </w:r>
            <w:r>
              <w:rPr>
                <w:noProof/>
                <w:webHidden/>
              </w:rPr>
              <w:tab/>
            </w:r>
            <w:r>
              <w:rPr>
                <w:noProof/>
                <w:webHidden/>
              </w:rPr>
              <w:fldChar w:fldCharType="begin"/>
            </w:r>
            <w:r>
              <w:rPr>
                <w:noProof/>
                <w:webHidden/>
              </w:rPr>
              <w:instrText xml:space="preserve"> PAGEREF _Toc159575072 \h </w:instrText>
            </w:r>
            <w:r>
              <w:rPr>
                <w:noProof/>
                <w:webHidden/>
              </w:rPr>
            </w:r>
            <w:r>
              <w:rPr>
                <w:noProof/>
                <w:webHidden/>
              </w:rPr>
              <w:fldChar w:fldCharType="separate"/>
            </w:r>
            <w:r>
              <w:rPr>
                <w:noProof/>
                <w:webHidden/>
              </w:rPr>
              <w:t>8</w:t>
            </w:r>
            <w:r>
              <w:rPr>
                <w:noProof/>
                <w:webHidden/>
              </w:rPr>
              <w:fldChar w:fldCharType="end"/>
            </w:r>
          </w:hyperlink>
        </w:p>
        <w:p w14:paraId="4D1DC428"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3" w:history="1">
            <w:r w:rsidRPr="00065607">
              <w:rPr>
                <w:rStyle w:val="Hyperlink"/>
                <w:noProof/>
              </w:rPr>
              <w:t>4.3</w:t>
            </w:r>
            <w:r>
              <w:rPr>
                <w:rFonts w:asciiTheme="minorHAnsi" w:eastAsiaTheme="minorEastAsia" w:hAnsiTheme="minorHAnsi" w:cstheme="minorBidi"/>
                <w:noProof/>
                <w:kern w:val="2"/>
                <w:lang w:val="en-US" w:eastAsia="zh-CN"/>
                <w14:ligatures w14:val="standardContextual"/>
              </w:rPr>
              <w:tab/>
            </w:r>
            <w:r w:rsidRPr="00065607">
              <w:rPr>
                <w:rStyle w:val="Hyperlink"/>
                <w:noProof/>
              </w:rPr>
              <w:t>Automatic Vehicle Location (AVL)</w:t>
            </w:r>
            <w:r>
              <w:rPr>
                <w:noProof/>
                <w:webHidden/>
              </w:rPr>
              <w:tab/>
            </w:r>
            <w:r>
              <w:rPr>
                <w:noProof/>
                <w:webHidden/>
              </w:rPr>
              <w:fldChar w:fldCharType="begin"/>
            </w:r>
            <w:r>
              <w:rPr>
                <w:noProof/>
                <w:webHidden/>
              </w:rPr>
              <w:instrText xml:space="preserve"> PAGEREF _Toc159575073 \h </w:instrText>
            </w:r>
            <w:r>
              <w:rPr>
                <w:noProof/>
                <w:webHidden/>
              </w:rPr>
            </w:r>
            <w:r>
              <w:rPr>
                <w:noProof/>
                <w:webHidden/>
              </w:rPr>
              <w:fldChar w:fldCharType="separate"/>
            </w:r>
            <w:r>
              <w:rPr>
                <w:noProof/>
                <w:webHidden/>
              </w:rPr>
              <w:t>8</w:t>
            </w:r>
            <w:r>
              <w:rPr>
                <w:noProof/>
                <w:webHidden/>
              </w:rPr>
              <w:fldChar w:fldCharType="end"/>
            </w:r>
          </w:hyperlink>
        </w:p>
        <w:p w14:paraId="09FB0149"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4" w:history="1">
            <w:r w:rsidRPr="00065607">
              <w:rPr>
                <w:rStyle w:val="Hyperlink"/>
                <w:noProof/>
              </w:rPr>
              <w:t>4.4</w:t>
            </w:r>
            <w:r>
              <w:rPr>
                <w:rFonts w:asciiTheme="minorHAnsi" w:eastAsiaTheme="minorEastAsia" w:hAnsiTheme="minorHAnsi" w:cstheme="minorBidi"/>
                <w:noProof/>
                <w:kern w:val="2"/>
                <w:lang w:val="en-US" w:eastAsia="zh-CN"/>
                <w14:ligatures w14:val="standardContextual"/>
              </w:rPr>
              <w:tab/>
            </w:r>
            <w:r w:rsidRPr="00065607">
              <w:rPr>
                <w:rStyle w:val="Hyperlink"/>
                <w:noProof/>
              </w:rPr>
              <w:t>Control Centre operations</w:t>
            </w:r>
            <w:r>
              <w:rPr>
                <w:noProof/>
                <w:webHidden/>
              </w:rPr>
              <w:tab/>
            </w:r>
            <w:r>
              <w:rPr>
                <w:noProof/>
                <w:webHidden/>
              </w:rPr>
              <w:fldChar w:fldCharType="begin"/>
            </w:r>
            <w:r>
              <w:rPr>
                <w:noProof/>
                <w:webHidden/>
              </w:rPr>
              <w:instrText xml:space="preserve"> PAGEREF _Toc159575074 \h </w:instrText>
            </w:r>
            <w:r>
              <w:rPr>
                <w:noProof/>
                <w:webHidden/>
              </w:rPr>
            </w:r>
            <w:r>
              <w:rPr>
                <w:noProof/>
                <w:webHidden/>
              </w:rPr>
              <w:fldChar w:fldCharType="separate"/>
            </w:r>
            <w:r>
              <w:rPr>
                <w:noProof/>
                <w:webHidden/>
              </w:rPr>
              <w:t>8</w:t>
            </w:r>
            <w:r>
              <w:rPr>
                <w:noProof/>
                <w:webHidden/>
              </w:rPr>
              <w:fldChar w:fldCharType="end"/>
            </w:r>
          </w:hyperlink>
        </w:p>
        <w:p w14:paraId="7D6CFD52"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5" w:history="1">
            <w:r w:rsidRPr="00065607">
              <w:rPr>
                <w:rStyle w:val="Hyperlink"/>
                <w:noProof/>
              </w:rPr>
              <w:t>4.5</w:t>
            </w:r>
            <w:r>
              <w:rPr>
                <w:rFonts w:asciiTheme="minorHAnsi" w:eastAsiaTheme="minorEastAsia" w:hAnsiTheme="minorHAnsi" w:cstheme="minorBidi"/>
                <w:noProof/>
                <w:kern w:val="2"/>
                <w:lang w:val="en-US" w:eastAsia="zh-CN"/>
                <w14:ligatures w14:val="standardContextual"/>
              </w:rPr>
              <w:tab/>
            </w:r>
            <w:r w:rsidRPr="00065607">
              <w:rPr>
                <w:rStyle w:val="Hyperlink"/>
                <w:noProof/>
              </w:rPr>
              <w:t>Real-Time Passenger Information (RTPI)</w:t>
            </w:r>
            <w:r>
              <w:rPr>
                <w:noProof/>
                <w:webHidden/>
              </w:rPr>
              <w:tab/>
            </w:r>
            <w:r>
              <w:rPr>
                <w:noProof/>
                <w:webHidden/>
              </w:rPr>
              <w:fldChar w:fldCharType="begin"/>
            </w:r>
            <w:r>
              <w:rPr>
                <w:noProof/>
                <w:webHidden/>
              </w:rPr>
              <w:instrText xml:space="preserve"> PAGEREF _Toc159575075 \h </w:instrText>
            </w:r>
            <w:r>
              <w:rPr>
                <w:noProof/>
                <w:webHidden/>
              </w:rPr>
            </w:r>
            <w:r>
              <w:rPr>
                <w:noProof/>
                <w:webHidden/>
              </w:rPr>
              <w:fldChar w:fldCharType="separate"/>
            </w:r>
            <w:r>
              <w:rPr>
                <w:noProof/>
                <w:webHidden/>
              </w:rPr>
              <w:t>9</w:t>
            </w:r>
            <w:r>
              <w:rPr>
                <w:noProof/>
                <w:webHidden/>
              </w:rPr>
              <w:fldChar w:fldCharType="end"/>
            </w:r>
          </w:hyperlink>
        </w:p>
        <w:p w14:paraId="593F2EA5"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6" w:history="1">
            <w:r w:rsidRPr="00065607">
              <w:rPr>
                <w:rStyle w:val="Hyperlink"/>
                <w:noProof/>
              </w:rPr>
              <w:t>4.6</w:t>
            </w:r>
            <w:r>
              <w:rPr>
                <w:rFonts w:asciiTheme="minorHAnsi" w:eastAsiaTheme="minorEastAsia" w:hAnsiTheme="minorHAnsi" w:cstheme="minorBidi"/>
                <w:noProof/>
                <w:kern w:val="2"/>
                <w:lang w:val="en-US" w:eastAsia="zh-CN"/>
                <w14:ligatures w14:val="standardContextual"/>
              </w:rPr>
              <w:tab/>
            </w:r>
            <w:r w:rsidRPr="00065607">
              <w:rPr>
                <w:rStyle w:val="Hyperlink"/>
                <w:noProof/>
              </w:rPr>
              <w:t>CCTV Integration and Other Developments</w:t>
            </w:r>
            <w:r>
              <w:rPr>
                <w:noProof/>
                <w:webHidden/>
              </w:rPr>
              <w:tab/>
            </w:r>
            <w:r>
              <w:rPr>
                <w:noProof/>
                <w:webHidden/>
              </w:rPr>
              <w:fldChar w:fldCharType="begin"/>
            </w:r>
            <w:r>
              <w:rPr>
                <w:noProof/>
                <w:webHidden/>
              </w:rPr>
              <w:instrText xml:space="preserve"> PAGEREF _Toc159575076 \h </w:instrText>
            </w:r>
            <w:r>
              <w:rPr>
                <w:noProof/>
                <w:webHidden/>
              </w:rPr>
            </w:r>
            <w:r>
              <w:rPr>
                <w:noProof/>
                <w:webHidden/>
              </w:rPr>
              <w:fldChar w:fldCharType="separate"/>
            </w:r>
            <w:r>
              <w:rPr>
                <w:noProof/>
                <w:webHidden/>
              </w:rPr>
              <w:t>9</w:t>
            </w:r>
            <w:r>
              <w:rPr>
                <w:noProof/>
                <w:webHidden/>
              </w:rPr>
              <w:fldChar w:fldCharType="end"/>
            </w:r>
          </w:hyperlink>
        </w:p>
        <w:p w14:paraId="67ED5385" w14:textId="77777777" w:rsidR="00F50E98" w:rsidRDefault="00F50E98" w:rsidP="00F50E98">
          <w:pPr>
            <w:pStyle w:val="TOC2"/>
            <w:tabs>
              <w:tab w:val="left" w:pos="880"/>
              <w:tab w:val="right" w:leader="dot" w:pos="9350"/>
            </w:tabs>
            <w:rPr>
              <w:rFonts w:asciiTheme="minorHAnsi" w:eastAsiaTheme="minorEastAsia" w:hAnsiTheme="minorHAnsi" w:cstheme="minorBidi"/>
              <w:noProof/>
              <w:kern w:val="2"/>
              <w:lang w:val="en-US" w:eastAsia="zh-CN"/>
              <w14:ligatures w14:val="standardContextual"/>
            </w:rPr>
          </w:pPr>
          <w:hyperlink w:anchor="_Toc159575077" w:history="1">
            <w:r w:rsidRPr="00065607">
              <w:rPr>
                <w:rStyle w:val="Hyperlink"/>
                <w:noProof/>
              </w:rPr>
              <w:t>4.7</w:t>
            </w:r>
            <w:r>
              <w:rPr>
                <w:rFonts w:asciiTheme="minorHAnsi" w:eastAsiaTheme="minorEastAsia" w:hAnsiTheme="minorHAnsi" w:cstheme="minorBidi"/>
                <w:noProof/>
                <w:kern w:val="2"/>
                <w:lang w:val="en-US" w:eastAsia="zh-CN"/>
                <w14:ligatures w14:val="standardContextual"/>
              </w:rPr>
              <w:tab/>
            </w:r>
            <w:r w:rsidRPr="00065607">
              <w:rPr>
                <w:rStyle w:val="Hyperlink"/>
                <w:noProof/>
              </w:rPr>
              <w:t>Traffic Signal Priority (TSP)</w:t>
            </w:r>
            <w:r>
              <w:rPr>
                <w:noProof/>
                <w:webHidden/>
              </w:rPr>
              <w:tab/>
            </w:r>
            <w:r>
              <w:rPr>
                <w:noProof/>
                <w:webHidden/>
              </w:rPr>
              <w:fldChar w:fldCharType="begin"/>
            </w:r>
            <w:r>
              <w:rPr>
                <w:noProof/>
                <w:webHidden/>
              </w:rPr>
              <w:instrText xml:space="preserve"> PAGEREF _Toc159575077 \h </w:instrText>
            </w:r>
            <w:r>
              <w:rPr>
                <w:noProof/>
                <w:webHidden/>
              </w:rPr>
            </w:r>
            <w:r>
              <w:rPr>
                <w:noProof/>
                <w:webHidden/>
              </w:rPr>
              <w:fldChar w:fldCharType="separate"/>
            </w:r>
            <w:r>
              <w:rPr>
                <w:noProof/>
                <w:webHidden/>
              </w:rPr>
              <w:t>10</w:t>
            </w:r>
            <w:r>
              <w:rPr>
                <w:noProof/>
                <w:webHidden/>
              </w:rPr>
              <w:fldChar w:fldCharType="end"/>
            </w:r>
          </w:hyperlink>
        </w:p>
        <w:p w14:paraId="16A9FE85"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8" w:history="1">
            <w:r w:rsidRPr="00065607">
              <w:rPr>
                <w:rStyle w:val="Hyperlink"/>
                <w:noProof/>
              </w:rPr>
              <w:t>5</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Benefits</w:t>
            </w:r>
            <w:r>
              <w:rPr>
                <w:noProof/>
                <w:webHidden/>
              </w:rPr>
              <w:tab/>
            </w:r>
            <w:r>
              <w:rPr>
                <w:noProof/>
                <w:webHidden/>
              </w:rPr>
              <w:fldChar w:fldCharType="begin"/>
            </w:r>
            <w:r>
              <w:rPr>
                <w:noProof/>
                <w:webHidden/>
              </w:rPr>
              <w:instrText xml:space="preserve"> PAGEREF _Toc159575078 \h </w:instrText>
            </w:r>
            <w:r>
              <w:rPr>
                <w:noProof/>
                <w:webHidden/>
              </w:rPr>
            </w:r>
            <w:r>
              <w:rPr>
                <w:noProof/>
                <w:webHidden/>
              </w:rPr>
              <w:fldChar w:fldCharType="separate"/>
            </w:r>
            <w:r>
              <w:rPr>
                <w:noProof/>
                <w:webHidden/>
              </w:rPr>
              <w:t>11</w:t>
            </w:r>
            <w:r>
              <w:rPr>
                <w:noProof/>
                <w:webHidden/>
              </w:rPr>
              <w:fldChar w:fldCharType="end"/>
            </w:r>
          </w:hyperlink>
        </w:p>
        <w:p w14:paraId="1295E8B2"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79" w:history="1">
            <w:r w:rsidRPr="00065607">
              <w:rPr>
                <w:rStyle w:val="Hyperlink"/>
                <w:noProof/>
              </w:rPr>
              <w:t>6</w:t>
            </w:r>
            <w:r>
              <w:rPr>
                <w:rFonts w:asciiTheme="minorHAnsi" w:eastAsiaTheme="minorEastAsia" w:hAnsiTheme="minorHAnsi" w:cstheme="minorBidi"/>
                <w:noProof/>
                <w:kern w:val="2"/>
                <w:lang w:val="en-US" w:eastAsia="zh-CN"/>
                <w14:ligatures w14:val="standardContextual"/>
              </w:rPr>
              <w:tab/>
            </w:r>
            <w:r w:rsidRPr="00065607">
              <w:rPr>
                <w:rStyle w:val="Hyperlink"/>
                <w:noProof/>
              </w:rPr>
              <w:t>Comparison with International Standards</w:t>
            </w:r>
            <w:r>
              <w:rPr>
                <w:noProof/>
                <w:webHidden/>
              </w:rPr>
              <w:tab/>
            </w:r>
            <w:r>
              <w:rPr>
                <w:noProof/>
                <w:webHidden/>
              </w:rPr>
              <w:fldChar w:fldCharType="begin"/>
            </w:r>
            <w:r>
              <w:rPr>
                <w:noProof/>
                <w:webHidden/>
              </w:rPr>
              <w:instrText xml:space="preserve"> PAGEREF _Toc159575079 \h </w:instrText>
            </w:r>
            <w:r>
              <w:rPr>
                <w:noProof/>
                <w:webHidden/>
              </w:rPr>
            </w:r>
            <w:r>
              <w:rPr>
                <w:noProof/>
                <w:webHidden/>
              </w:rPr>
              <w:fldChar w:fldCharType="separate"/>
            </w:r>
            <w:r>
              <w:rPr>
                <w:noProof/>
                <w:webHidden/>
              </w:rPr>
              <w:t>12</w:t>
            </w:r>
            <w:r>
              <w:rPr>
                <w:noProof/>
                <w:webHidden/>
              </w:rPr>
              <w:fldChar w:fldCharType="end"/>
            </w:r>
          </w:hyperlink>
        </w:p>
        <w:p w14:paraId="1C0CA6DE"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0" w:history="1">
            <w:r w:rsidRPr="00065607">
              <w:rPr>
                <w:rStyle w:val="Hyperlink"/>
                <w:noProof/>
              </w:rPr>
              <w:t>7</w:t>
            </w:r>
            <w:r>
              <w:rPr>
                <w:rFonts w:asciiTheme="minorHAnsi" w:eastAsiaTheme="minorEastAsia" w:hAnsiTheme="minorHAnsi" w:cstheme="minorBidi"/>
                <w:noProof/>
                <w:kern w:val="2"/>
                <w:lang w:val="en-US" w:eastAsia="zh-CN"/>
                <w14:ligatures w14:val="standardContextual"/>
              </w:rPr>
              <w:tab/>
            </w:r>
            <w:r w:rsidRPr="00065607">
              <w:rPr>
                <w:rStyle w:val="Hyperlink"/>
                <w:noProof/>
              </w:rPr>
              <w:t>Case Studies and Examples</w:t>
            </w:r>
            <w:r>
              <w:rPr>
                <w:noProof/>
                <w:webHidden/>
              </w:rPr>
              <w:tab/>
            </w:r>
            <w:r>
              <w:rPr>
                <w:noProof/>
                <w:webHidden/>
              </w:rPr>
              <w:fldChar w:fldCharType="begin"/>
            </w:r>
            <w:r>
              <w:rPr>
                <w:noProof/>
                <w:webHidden/>
              </w:rPr>
              <w:instrText xml:space="preserve"> PAGEREF _Toc159575080 \h </w:instrText>
            </w:r>
            <w:r>
              <w:rPr>
                <w:noProof/>
                <w:webHidden/>
              </w:rPr>
            </w:r>
            <w:r>
              <w:rPr>
                <w:noProof/>
                <w:webHidden/>
              </w:rPr>
              <w:fldChar w:fldCharType="separate"/>
            </w:r>
            <w:r>
              <w:rPr>
                <w:noProof/>
                <w:webHidden/>
              </w:rPr>
              <w:t>12</w:t>
            </w:r>
            <w:r>
              <w:rPr>
                <w:noProof/>
                <w:webHidden/>
              </w:rPr>
              <w:fldChar w:fldCharType="end"/>
            </w:r>
          </w:hyperlink>
        </w:p>
        <w:p w14:paraId="2C6A60F3"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1" w:history="1">
            <w:r w:rsidRPr="00065607">
              <w:rPr>
                <w:rStyle w:val="Hyperlink"/>
                <w:noProof/>
              </w:rPr>
              <w:t>8</w:t>
            </w:r>
            <w:r>
              <w:rPr>
                <w:rFonts w:asciiTheme="minorHAnsi" w:eastAsiaTheme="minorEastAsia" w:hAnsiTheme="minorHAnsi" w:cstheme="minorBidi"/>
                <w:noProof/>
                <w:kern w:val="2"/>
                <w:lang w:val="en-US" w:eastAsia="zh-CN"/>
                <w14:ligatures w14:val="standardContextual"/>
              </w:rPr>
              <w:tab/>
            </w:r>
            <w:r w:rsidRPr="00065607">
              <w:rPr>
                <w:rStyle w:val="Hyperlink"/>
                <w:noProof/>
              </w:rPr>
              <w:t>Future Directions and Recommendations</w:t>
            </w:r>
            <w:r>
              <w:rPr>
                <w:noProof/>
                <w:webHidden/>
              </w:rPr>
              <w:tab/>
            </w:r>
            <w:r>
              <w:rPr>
                <w:noProof/>
                <w:webHidden/>
              </w:rPr>
              <w:fldChar w:fldCharType="begin"/>
            </w:r>
            <w:r>
              <w:rPr>
                <w:noProof/>
                <w:webHidden/>
              </w:rPr>
              <w:instrText xml:space="preserve"> PAGEREF _Toc159575081 \h </w:instrText>
            </w:r>
            <w:r>
              <w:rPr>
                <w:noProof/>
                <w:webHidden/>
              </w:rPr>
            </w:r>
            <w:r>
              <w:rPr>
                <w:noProof/>
                <w:webHidden/>
              </w:rPr>
              <w:fldChar w:fldCharType="separate"/>
            </w:r>
            <w:r>
              <w:rPr>
                <w:noProof/>
                <w:webHidden/>
              </w:rPr>
              <w:t>13</w:t>
            </w:r>
            <w:r>
              <w:rPr>
                <w:noProof/>
                <w:webHidden/>
              </w:rPr>
              <w:fldChar w:fldCharType="end"/>
            </w:r>
          </w:hyperlink>
        </w:p>
        <w:p w14:paraId="08161D00" w14:textId="77777777" w:rsidR="00F50E98" w:rsidRDefault="00F50E98" w:rsidP="00F50E98">
          <w:pPr>
            <w:pStyle w:val="TOC1"/>
            <w:tabs>
              <w:tab w:val="left" w:pos="440"/>
              <w:tab w:val="right" w:leader="dot" w:pos="9350"/>
            </w:tabs>
            <w:rPr>
              <w:rFonts w:asciiTheme="minorHAnsi" w:eastAsiaTheme="minorEastAsia" w:hAnsiTheme="minorHAnsi" w:cstheme="minorBidi"/>
              <w:noProof/>
              <w:kern w:val="2"/>
              <w:lang w:val="en-US" w:eastAsia="zh-CN"/>
              <w14:ligatures w14:val="standardContextual"/>
            </w:rPr>
          </w:pPr>
          <w:hyperlink w:anchor="_Toc159575082" w:history="1">
            <w:r w:rsidRPr="00065607">
              <w:rPr>
                <w:rStyle w:val="Hyperlink"/>
                <w:noProof/>
              </w:rPr>
              <w:t>9</w:t>
            </w:r>
            <w:r>
              <w:rPr>
                <w:rFonts w:asciiTheme="minorHAnsi" w:eastAsiaTheme="minorEastAsia" w:hAnsiTheme="minorHAnsi" w:cstheme="minorBidi"/>
                <w:noProof/>
                <w:kern w:val="2"/>
                <w:lang w:val="en-US" w:eastAsia="zh-CN"/>
                <w14:ligatures w14:val="standardContextual"/>
              </w:rPr>
              <w:tab/>
            </w:r>
            <w:r w:rsidRPr="00065607">
              <w:rPr>
                <w:rStyle w:val="Hyperlink"/>
                <w:noProof/>
              </w:rPr>
              <w:t>Challenges and Considerations</w:t>
            </w:r>
            <w:r>
              <w:rPr>
                <w:noProof/>
                <w:webHidden/>
              </w:rPr>
              <w:tab/>
            </w:r>
            <w:r>
              <w:rPr>
                <w:noProof/>
                <w:webHidden/>
              </w:rPr>
              <w:fldChar w:fldCharType="begin"/>
            </w:r>
            <w:r>
              <w:rPr>
                <w:noProof/>
                <w:webHidden/>
              </w:rPr>
              <w:instrText xml:space="preserve"> PAGEREF _Toc159575082 \h </w:instrText>
            </w:r>
            <w:r>
              <w:rPr>
                <w:noProof/>
                <w:webHidden/>
              </w:rPr>
            </w:r>
            <w:r>
              <w:rPr>
                <w:noProof/>
                <w:webHidden/>
              </w:rPr>
              <w:fldChar w:fldCharType="separate"/>
            </w:r>
            <w:r>
              <w:rPr>
                <w:noProof/>
                <w:webHidden/>
              </w:rPr>
              <w:t>14</w:t>
            </w:r>
            <w:r>
              <w:rPr>
                <w:noProof/>
                <w:webHidden/>
              </w:rPr>
              <w:fldChar w:fldCharType="end"/>
            </w:r>
          </w:hyperlink>
        </w:p>
        <w:p w14:paraId="536350DB"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3" w:history="1">
            <w:r w:rsidRPr="00065607">
              <w:rPr>
                <w:rStyle w:val="Hyperlink"/>
                <w:noProof/>
              </w:rPr>
              <w:t>10</w:t>
            </w:r>
            <w:r>
              <w:rPr>
                <w:rFonts w:asciiTheme="minorHAnsi" w:eastAsiaTheme="minorEastAsia" w:hAnsiTheme="minorHAnsi" w:cstheme="minorBidi"/>
                <w:noProof/>
                <w:kern w:val="2"/>
                <w:lang w:val="en-US" w:eastAsia="zh-CN"/>
                <w14:ligatures w14:val="standardContextual"/>
              </w:rPr>
              <w:tab/>
            </w:r>
            <w:r w:rsidRPr="00065607">
              <w:rPr>
                <w:rStyle w:val="Hyperlink"/>
                <w:noProof/>
              </w:rPr>
              <w:t>Recommendations for AI and ML Integration</w:t>
            </w:r>
            <w:r>
              <w:rPr>
                <w:noProof/>
                <w:webHidden/>
              </w:rPr>
              <w:tab/>
            </w:r>
            <w:r>
              <w:rPr>
                <w:noProof/>
                <w:webHidden/>
              </w:rPr>
              <w:fldChar w:fldCharType="begin"/>
            </w:r>
            <w:r>
              <w:rPr>
                <w:noProof/>
                <w:webHidden/>
              </w:rPr>
              <w:instrText xml:space="preserve"> PAGEREF _Toc159575083 \h </w:instrText>
            </w:r>
            <w:r>
              <w:rPr>
                <w:noProof/>
                <w:webHidden/>
              </w:rPr>
            </w:r>
            <w:r>
              <w:rPr>
                <w:noProof/>
                <w:webHidden/>
              </w:rPr>
              <w:fldChar w:fldCharType="separate"/>
            </w:r>
            <w:r>
              <w:rPr>
                <w:noProof/>
                <w:webHidden/>
              </w:rPr>
              <w:t>15</w:t>
            </w:r>
            <w:r>
              <w:rPr>
                <w:noProof/>
                <w:webHidden/>
              </w:rPr>
              <w:fldChar w:fldCharType="end"/>
            </w:r>
          </w:hyperlink>
        </w:p>
        <w:p w14:paraId="2421C2D1"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4" w:history="1">
            <w:r w:rsidRPr="00065607">
              <w:rPr>
                <w:rStyle w:val="Hyperlink"/>
                <w:noProof/>
              </w:rPr>
              <w:t>11</w:t>
            </w:r>
            <w:r>
              <w:rPr>
                <w:rFonts w:asciiTheme="minorHAnsi" w:eastAsiaTheme="minorEastAsia" w:hAnsiTheme="minorHAnsi" w:cstheme="minorBidi"/>
                <w:noProof/>
                <w:kern w:val="2"/>
                <w:lang w:val="en-US" w:eastAsia="zh-CN"/>
                <w14:ligatures w14:val="standardContextual"/>
              </w:rPr>
              <w:tab/>
            </w:r>
            <w:r w:rsidRPr="00065607">
              <w:rPr>
                <w:rStyle w:val="Hyperlink"/>
                <w:noProof/>
              </w:rPr>
              <w:t>Conclusion</w:t>
            </w:r>
            <w:r>
              <w:rPr>
                <w:noProof/>
                <w:webHidden/>
              </w:rPr>
              <w:tab/>
            </w:r>
            <w:r>
              <w:rPr>
                <w:noProof/>
                <w:webHidden/>
              </w:rPr>
              <w:fldChar w:fldCharType="begin"/>
            </w:r>
            <w:r>
              <w:rPr>
                <w:noProof/>
                <w:webHidden/>
              </w:rPr>
              <w:instrText xml:space="preserve"> PAGEREF _Toc159575084 \h </w:instrText>
            </w:r>
            <w:r>
              <w:rPr>
                <w:noProof/>
                <w:webHidden/>
              </w:rPr>
            </w:r>
            <w:r>
              <w:rPr>
                <w:noProof/>
                <w:webHidden/>
              </w:rPr>
              <w:fldChar w:fldCharType="separate"/>
            </w:r>
            <w:r>
              <w:rPr>
                <w:noProof/>
                <w:webHidden/>
              </w:rPr>
              <w:t>16</w:t>
            </w:r>
            <w:r>
              <w:rPr>
                <w:noProof/>
                <w:webHidden/>
              </w:rPr>
              <w:fldChar w:fldCharType="end"/>
            </w:r>
          </w:hyperlink>
        </w:p>
        <w:p w14:paraId="3E3B9CEC"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5" w:history="1">
            <w:r w:rsidRPr="00065607">
              <w:rPr>
                <w:rStyle w:val="Hyperlink"/>
                <w:noProof/>
              </w:rPr>
              <w:t>12</w:t>
            </w:r>
            <w:r>
              <w:rPr>
                <w:rFonts w:asciiTheme="minorHAnsi" w:eastAsiaTheme="minorEastAsia" w:hAnsiTheme="minorHAnsi" w:cstheme="minorBidi"/>
                <w:noProof/>
                <w:kern w:val="2"/>
                <w:lang w:val="en-US" w:eastAsia="zh-CN"/>
                <w14:ligatures w14:val="standardContextual"/>
              </w:rPr>
              <w:tab/>
            </w:r>
            <w:r w:rsidRPr="00065607">
              <w:rPr>
                <w:rStyle w:val="Hyperlink"/>
                <w:noProof/>
              </w:rPr>
              <w:t>References</w:t>
            </w:r>
            <w:r>
              <w:rPr>
                <w:noProof/>
                <w:webHidden/>
              </w:rPr>
              <w:tab/>
            </w:r>
            <w:r>
              <w:rPr>
                <w:noProof/>
                <w:webHidden/>
              </w:rPr>
              <w:fldChar w:fldCharType="begin"/>
            </w:r>
            <w:r>
              <w:rPr>
                <w:noProof/>
                <w:webHidden/>
              </w:rPr>
              <w:instrText xml:space="preserve"> PAGEREF _Toc159575085 \h </w:instrText>
            </w:r>
            <w:r>
              <w:rPr>
                <w:noProof/>
                <w:webHidden/>
              </w:rPr>
            </w:r>
            <w:r>
              <w:rPr>
                <w:noProof/>
                <w:webHidden/>
              </w:rPr>
              <w:fldChar w:fldCharType="separate"/>
            </w:r>
            <w:r>
              <w:rPr>
                <w:noProof/>
                <w:webHidden/>
              </w:rPr>
              <w:t>18</w:t>
            </w:r>
            <w:r>
              <w:rPr>
                <w:noProof/>
                <w:webHidden/>
              </w:rPr>
              <w:fldChar w:fldCharType="end"/>
            </w:r>
          </w:hyperlink>
        </w:p>
        <w:p w14:paraId="0FFFF124" w14:textId="77777777" w:rsidR="00F50E98" w:rsidRDefault="00F50E98" w:rsidP="00F50E98">
          <w:pPr>
            <w:pStyle w:val="TOC1"/>
            <w:tabs>
              <w:tab w:val="left" w:pos="660"/>
              <w:tab w:val="right" w:leader="dot" w:pos="9350"/>
            </w:tabs>
            <w:rPr>
              <w:rFonts w:asciiTheme="minorHAnsi" w:eastAsiaTheme="minorEastAsia" w:hAnsiTheme="minorHAnsi" w:cstheme="minorBidi"/>
              <w:noProof/>
              <w:kern w:val="2"/>
              <w:lang w:val="en-US" w:eastAsia="zh-CN"/>
              <w14:ligatures w14:val="standardContextual"/>
            </w:rPr>
          </w:pPr>
          <w:hyperlink w:anchor="_Toc159575086" w:history="1">
            <w:r w:rsidRPr="00065607">
              <w:rPr>
                <w:rStyle w:val="Hyperlink"/>
                <w:noProof/>
              </w:rPr>
              <w:t>13</w:t>
            </w:r>
            <w:r>
              <w:rPr>
                <w:rFonts w:asciiTheme="minorHAnsi" w:eastAsiaTheme="minorEastAsia" w:hAnsiTheme="minorHAnsi" w:cstheme="minorBidi"/>
                <w:noProof/>
                <w:kern w:val="2"/>
                <w:lang w:val="en-US" w:eastAsia="zh-CN"/>
                <w14:ligatures w14:val="standardContextual"/>
              </w:rPr>
              <w:tab/>
            </w:r>
            <w:r w:rsidRPr="00065607">
              <w:rPr>
                <w:rStyle w:val="Hyperlink"/>
                <w:noProof/>
              </w:rPr>
              <w:t>Chart 1. PRISMA chart of research resources</w:t>
            </w:r>
            <w:r>
              <w:rPr>
                <w:noProof/>
                <w:webHidden/>
              </w:rPr>
              <w:tab/>
            </w:r>
            <w:r>
              <w:rPr>
                <w:noProof/>
                <w:webHidden/>
              </w:rPr>
              <w:fldChar w:fldCharType="begin"/>
            </w:r>
            <w:r>
              <w:rPr>
                <w:noProof/>
                <w:webHidden/>
              </w:rPr>
              <w:instrText xml:space="preserve"> PAGEREF _Toc159575086 \h </w:instrText>
            </w:r>
            <w:r>
              <w:rPr>
                <w:noProof/>
                <w:webHidden/>
              </w:rPr>
            </w:r>
            <w:r>
              <w:rPr>
                <w:noProof/>
                <w:webHidden/>
              </w:rPr>
              <w:fldChar w:fldCharType="separate"/>
            </w:r>
            <w:r>
              <w:rPr>
                <w:noProof/>
                <w:webHidden/>
              </w:rPr>
              <w:t>24</w:t>
            </w:r>
            <w:r>
              <w:rPr>
                <w:noProof/>
                <w:webHidden/>
              </w:rPr>
              <w:fldChar w:fldCharType="end"/>
            </w:r>
          </w:hyperlink>
        </w:p>
        <w:p w14:paraId="68D298AA" w14:textId="77777777" w:rsidR="00F50E98" w:rsidRDefault="00F50E98" w:rsidP="00F50E98">
          <w:r>
            <w:rPr>
              <w:b/>
              <w:bCs/>
              <w:noProof/>
            </w:rPr>
            <w:lastRenderedPageBreak/>
            <w:fldChar w:fldCharType="end"/>
          </w:r>
        </w:p>
      </w:sdtContent>
    </w:sdt>
    <w:p w14:paraId="7237A080" w14:textId="77777777" w:rsidR="00F50E98" w:rsidRDefault="00F50E98" w:rsidP="00F50E98"/>
    <w:p w14:paraId="5B153A2C" w14:textId="77777777" w:rsidR="00F50E98" w:rsidRDefault="00F50E98" w:rsidP="00F50E98"/>
    <w:p w14:paraId="58658492" w14:textId="77777777" w:rsidR="00F50E98" w:rsidRDefault="00F50E98" w:rsidP="00F50E98">
      <w:r>
        <w:br w:type="page"/>
      </w:r>
    </w:p>
    <w:p w14:paraId="499BC608" w14:textId="77777777" w:rsidR="00F50E98" w:rsidRPr="00646337" w:rsidRDefault="00F50E98" w:rsidP="00F50E98">
      <w:pPr>
        <w:pStyle w:val="Heading1"/>
      </w:pPr>
      <w:r w:rsidRPr="00646337">
        <w:lastRenderedPageBreak/>
        <w:t>Abstract</w:t>
      </w:r>
    </w:p>
    <w:p w14:paraId="7808F772" w14:textId="77777777" w:rsidR="00F50E98" w:rsidRDefault="00F50E98" w:rsidP="00F50E98">
      <w:r w:rsidRPr="007974EF">
        <w:t>Intelligent Transportation Systems (ITS) represent a pivotal integration of information technology and communication systems into the transportation framework, aiming to streamline traffic management, enhance road safety, and elevate the overall travel experience. Within the urban fabric, ITS is instrumental in addressing congestion, reducing environmental impact through optimized traffic flow, and bolstering the efficiency of public transport systems like Dublin Bus. This amalgamation of advanced technologies and transportation infrastructure paves the way for a more sustainable, safer, and smarter urban mobility landscape, reflecting a commitment to innovation and progressive urban planning.</w:t>
      </w:r>
    </w:p>
    <w:p w14:paraId="0B09C8C1" w14:textId="77777777" w:rsidR="00F50E98" w:rsidRDefault="00F50E98" w:rsidP="00F50E98">
      <w:r>
        <w:t>In this study we will be reviewing the history of the Dublin Bus of incorporating evolving technologies into their system for the delivery of the promised conveniency, efficiency, and cost reduction. It will also expand the scope to international grade with comparison to other systems worldwide, and the quick growing new technologies such as AI, UAV, and NLP. Some suggestions will also be provided for the Dublin Bus in terms of the strategies of coupling with the current considerations and future challenges.</w:t>
      </w:r>
    </w:p>
    <w:p w14:paraId="11673CCD" w14:textId="77777777" w:rsidR="00F50E98" w:rsidRDefault="00F50E98" w:rsidP="00F50E98"/>
    <w:p w14:paraId="40945027" w14:textId="77777777" w:rsidR="00F50E98" w:rsidRDefault="00F50E98" w:rsidP="00F50E98">
      <w:pPr>
        <w:rPr>
          <w:lang w:val="en-US"/>
        </w:rPr>
      </w:pPr>
      <w:r w:rsidRPr="008E6A92">
        <w:rPr>
          <w:i/>
          <w:iCs/>
        </w:rPr>
        <w:t>Keywords</w:t>
      </w:r>
      <w:r>
        <w:t>: ITS</w:t>
      </w:r>
      <w:r w:rsidRPr="008E6A92">
        <w:t xml:space="preserve"> </w:t>
      </w:r>
      <w:r>
        <w:t>(</w:t>
      </w:r>
      <w:r w:rsidRPr="008E6A92">
        <w:t>Intelligent transportation system</w:t>
      </w:r>
      <w:r>
        <w:t xml:space="preserve">), </w:t>
      </w:r>
      <w:r>
        <w:rPr>
          <w:lang w:val="en-US"/>
        </w:rPr>
        <w:t>AVLC (</w:t>
      </w:r>
      <w:r w:rsidRPr="008E6A92">
        <w:rPr>
          <w:lang w:val="en-US"/>
        </w:rPr>
        <w:t>Automatic Vehicle Location and Control</w:t>
      </w:r>
      <w:r>
        <w:rPr>
          <w:lang w:val="en-US"/>
        </w:rPr>
        <w:t>), Transportation, Challenges, Artificial Intelligence (AI), Machine Learning (ML), Route Control, Punctuality, Reliability</w:t>
      </w:r>
    </w:p>
    <w:p w14:paraId="14D3AD2E" w14:textId="77777777" w:rsidR="00F50E98" w:rsidRDefault="00F50E98" w:rsidP="00F50E98">
      <w:pPr>
        <w:rPr>
          <w:lang w:val="en-US"/>
        </w:rPr>
      </w:pPr>
    </w:p>
    <w:p w14:paraId="17A77C5B" w14:textId="77777777" w:rsidR="00F50E98" w:rsidRDefault="00F50E98" w:rsidP="00F50E98">
      <w:pPr>
        <w:rPr>
          <w:lang w:val="en-US"/>
        </w:rPr>
      </w:pPr>
    </w:p>
    <w:p w14:paraId="0F5A5CD8" w14:textId="77777777" w:rsidR="00F50E98" w:rsidRDefault="00F50E98" w:rsidP="00F50E98">
      <w:pPr>
        <w:pStyle w:val="Heading1"/>
      </w:pPr>
      <w:r w:rsidRPr="00AF4DF8">
        <w:t>Introduction</w:t>
      </w:r>
    </w:p>
    <w:p w14:paraId="18A87D46" w14:textId="77777777" w:rsidR="00F50E98" w:rsidRDefault="00F50E98" w:rsidP="00F50E98">
      <w:r w:rsidRPr="002E3250">
        <w:t xml:space="preserve">The World Bank </w:t>
      </w:r>
      <w:r>
        <w:fldChar w:fldCharType="begin"/>
      </w:r>
      <w:r>
        <w:instrText xml:space="preserve"> ADDIN ZOTERO_ITEM CSL_CITATION {"citationID":"DRLRxwY7","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t xml:space="preserve"> </w:t>
      </w:r>
      <w:r w:rsidRPr="002E3250">
        <w:t>case study provide</w:t>
      </w:r>
      <w:r>
        <w:t>d</w:t>
      </w:r>
      <w:r w:rsidRPr="002E3250">
        <w:t xml:space="preserve"> a comprehensive </w:t>
      </w:r>
      <w:r>
        <w:t xml:space="preserve">historical </w:t>
      </w:r>
      <w:r w:rsidRPr="002E3250">
        <w:t>look at Dublin's ITS, focusing on</w:t>
      </w:r>
      <w:r>
        <w:t xml:space="preserve"> the commence of</w:t>
      </w:r>
      <w:r w:rsidRPr="002E3250">
        <w:t xml:space="preserve"> the strategic integration of technology in Dublin Bus operations. </w:t>
      </w:r>
      <w:r>
        <w:t>As a retrospect</w:t>
      </w:r>
      <w:r>
        <w:rPr>
          <w:lang w:eastAsia="zh-CN"/>
        </w:rPr>
        <w:t>, we found there was an attempt of</w:t>
      </w:r>
      <w:r w:rsidRPr="002E3250">
        <w:t xml:space="preserve"> </w:t>
      </w:r>
      <w:r>
        <w:t xml:space="preserve">addressing </w:t>
      </w:r>
      <w:r w:rsidRPr="002E3250">
        <w:t xml:space="preserve">the </w:t>
      </w:r>
      <w:r>
        <w:t>needs</w:t>
      </w:r>
      <w:r w:rsidRPr="002E3250">
        <w:t xml:space="preserve"> on traffic management, efficiency,</w:t>
      </w:r>
      <w:r>
        <w:t xml:space="preserve"> data acquisition and communication,</w:t>
      </w:r>
      <w:r w:rsidRPr="002E3250">
        <w:t xml:space="preserve"> and service reliability, highlighting the challenges and the financial aspects of implementing such advanced systems. The report underscores the vital role of ITS in transforming urban transportation in Dublin, setting a benchmark for future urban mobility solutions.</w:t>
      </w:r>
    </w:p>
    <w:p w14:paraId="12DA9FC1" w14:textId="77777777" w:rsidR="00F50E98" w:rsidRDefault="00F50E98" w:rsidP="00F50E98">
      <w:pPr>
        <w:rPr>
          <w:lang w:val="en-US"/>
        </w:rPr>
      </w:pPr>
      <w:r w:rsidRPr="00E82D88">
        <w:rPr>
          <w:lang w:val="en-US"/>
        </w:rPr>
        <w:lastRenderedPageBreak/>
        <w:t>Dublin Bus, as the biggest public transport provider in Ireland, operates an expansive</w:t>
      </w:r>
      <w:r>
        <w:rPr>
          <w:lang w:val="en-US"/>
        </w:rPr>
        <w:t xml:space="preserve"> public </w:t>
      </w:r>
      <w:r w:rsidRPr="00E82D88">
        <w:rPr>
          <w:lang w:val="en-US"/>
        </w:rPr>
        <w:t>network serving the diverse transportation needs of the city</w:t>
      </w:r>
      <w:r>
        <w:rPr>
          <w:lang w:val="en-US"/>
        </w:rPr>
        <w:t xml:space="preserve"> for over 70 years as a part of the </w:t>
      </w:r>
      <w:r w:rsidRPr="00A6601B">
        <w:rPr>
          <w:lang w:val="en-US"/>
        </w:rPr>
        <w:t>PSO (Public Service Obligation)</w:t>
      </w:r>
      <w:r>
        <w:rPr>
          <w:lang w:val="en-US"/>
        </w:rPr>
        <w:t xml:space="preserve"> along with other operators including the Bus </w:t>
      </w:r>
      <w:r w:rsidRPr="00A80296">
        <w:rPr>
          <w:lang w:val="en-US"/>
        </w:rPr>
        <w:t>Éireann</w:t>
      </w:r>
      <w:r>
        <w:rPr>
          <w:lang w:val="en-US"/>
        </w:rPr>
        <w:t>, the Local Link, Go Ahead Ireland</w:t>
      </w:r>
      <w:r w:rsidRPr="00E82D88">
        <w:rPr>
          <w:lang w:val="en-US"/>
        </w:rPr>
        <w:t>.</w:t>
      </w:r>
      <w:r>
        <w:rPr>
          <w:lang w:val="en-US"/>
        </w:rPr>
        <w:t xml:space="preserve"> The Bulin Bus also provides links to other types of transportations, including the airport, trains, DART light railway, and inter-city bus services.</w:t>
      </w:r>
    </w:p>
    <w:p w14:paraId="682F60DD" w14:textId="77777777" w:rsidR="00F50E98" w:rsidRDefault="00F50E98" w:rsidP="00F50E98">
      <w:pPr>
        <w:rPr>
          <w:lang w:val="en-US"/>
        </w:rPr>
      </w:pPr>
      <w:r>
        <w:rPr>
          <w:lang w:val="en-US"/>
        </w:rPr>
        <w:t xml:space="preserve">Despite a </w:t>
      </w:r>
      <w:r w:rsidRPr="00821EEE">
        <w:rPr>
          <w:lang w:val="en-US"/>
        </w:rPr>
        <w:t>€13 million</w:t>
      </w:r>
      <w:r>
        <w:rPr>
          <w:lang w:val="en-US"/>
        </w:rPr>
        <w:t xml:space="preserve"> deficit in 2009, the company still decided to move ahead with a system upgrade in order to meet the PSO contract requirements from the NTA for more operational routes, less cancellation, better punctuality, and infrastructure renewing e.g. the </w:t>
      </w:r>
      <w:r w:rsidRPr="00054AD8">
        <w:rPr>
          <w:lang w:val="en-US"/>
        </w:rPr>
        <w:t>Integrated Ticketing System</w:t>
      </w:r>
      <w:r>
        <w:rPr>
          <w:lang w:val="en-US"/>
        </w:rPr>
        <w:t>, along with their internal requirements such as better communication system to ensure the driver’s security against the vandalism.</w:t>
      </w:r>
    </w:p>
    <w:p w14:paraId="7CA3EF80" w14:textId="77777777" w:rsidR="00F50E98" w:rsidRDefault="00F50E98" w:rsidP="00F50E98">
      <w:pPr>
        <w:rPr>
          <w:lang w:val="en-US"/>
        </w:rPr>
      </w:pPr>
      <w:r>
        <w:rPr>
          <w:lang w:val="en-US"/>
        </w:rPr>
        <w:t>Since 2009, the organization started to upgrade to newer AVLC (</w:t>
      </w:r>
      <w:r w:rsidRPr="008E6A92">
        <w:rPr>
          <w:lang w:val="en-US"/>
        </w:rPr>
        <w:t>Automatic Vehicle Location and Control</w:t>
      </w:r>
      <w:r>
        <w:rPr>
          <w:lang w:val="en-US"/>
        </w:rPr>
        <w:t xml:space="preserve">) systems from its older version of </w:t>
      </w:r>
      <w:r w:rsidRPr="008E6A92">
        <w:rPr>
          <w:lang w:val="en-US"/>
        </w:rPr>
        <w:t>AVM (Automatic Vehicle Monitoring)</w:t>
      </w:r>
      <w:r>
        <w:rPr>
          <w:lang w:val="en-US"/>
        </w:rPr>
        <w:t xml:space="preserve"> deployed since 1981, achieved, early functionality targets such as real-time tracking, route control efficiency, communication, data collection and reporting, E-ticketing, RTPI (Real-Time Passenger Information), TSP (Traffic Signal Priority), and better served the company’s vision of providing secure, efficient, and performance optimization </w:t>
      </w:r>
      <w:r>
        <w:fldChar w:fldCharType="begin"/>
      </w:r>
      <w:r>
        <w:instrText xml:space="preserve"> ADDIN ZOTERO_ITEM CSL_CITATION {"citationID":"FtIRQrw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A677B3">
        <w:t>(The World Bank Group, 2011)</w:t>
      </w:r>
      <w:r>
        <w:fldChar w:fldCharType="end"/>
      </w:r>
      <w:r>
        <w:rPr>
          <w:lang w:val="en-US"/>
        </w:rPr>
        <w:t xml:space="preserve">. </w:t>
      </w:r>
    </w:p>
    <w:p w14:paraId="3827ECF3" w14:textId="77777777" w:rsidR="00F50E98" w:rsidRDefault="00F50E98" w:rsidP="00F50E98">
      <w:pPr>
        <w:rPr>
          <w:lang w:val="en-US"/>
        </w:rPr>
      </w:pPr>
    </w:p>
    <w:p w14:paraId="6EB9EC08" w14:textId="77777777" w:rsidR="00F50E98" w:rsidRPr="00E82D88" w:rsidRDefault="00F50E98" w:rsidP="00F50E98">
      <w:pPr>
        <w:rPr>
          <w:lang w:val="en-US"/>
        </w:rPr>
      </w:pPr>
      <w:r w:rsidRPr="00E82D88">
        <w:rPr>
          <w:lang w:val="en-US"/>
        </w:rPr>
        <w:t xml:space="preserve"> </w:t>
      </w:r>
    </w:p>
    <w:p w14:paraId="6DA0F33A" w14:textId="77777777" w:rsidR="00F50E98" w:rsidRPr="00505AEB" w:rsidRDefault="00F50E98" w:rsidP="00F50E98">
      <w:pPr>
        <w:rPr>
          <w:lang w:val="en-US"/>
        </w:rPr>
      </w:pPr>
    </w:p>
    <w:p w14:paraId="529FEFE1" w14:textId="77777777" w:rsidR="00F50E98" w:rsidRDefault="00F50E98" w:rsidP="00F50E98">
      <w:pPr>
        <w:pStyle w:val="Heading1"/>
      </w:pPr>
      <w:r w:rsidRPr="00926911">
        <w:t>Literature Review</w:t>
      </w:r>
    </w:p>
    <w:p w14:paraId="5CC275A9" w14:textId="77777777" w:rsidR="00F50E98" w:rsidRDefault="00F50E98" w:rsidP="00F50E98">
      <w:pPr>
        <w:rPr>
          <w:lang w:eastAsia="zh-CN"/>
        </w:rPr>
      </w:pPr>
      <w:r>
        <w:rPr>
          <w:lang w:eastAsia="zh-CN"/>
        </w:rPr>
        <w:t>The concept of</w:t>
      </w:r>
      <w:r w:rsidRPr="008A2B7F">
        <w:rPr>
          <w:lang w:eastAsia="zh-CN"/>
        </w:rPr>
        <w:t xml:space="preserve"> Intelligent Transportation System (ITS)</w:t>
      </w:r>
      <w:r>
        <w:rPr>
          <w:lang w:eastAsia="zh-CN"/>
        </w:rPr>
        <w:t xml:space="preserve"> was conceived from 1980s in Japan and Europe as a part of traffic control technologies, and only came up into the terminology of ITS in United States </w:t>
      </w:r>
      <w:r>
        <w:rPr>
          <w:lang w:eastAsia="zh-CN"/>
        </w:rPr>
        <w:fldChar w:fldCharType="begin"/>
      </w:r>
      <w:r>
        <w:rPr>
          <w:lang w:eastAsia="zh-CN"/>
        </w:rPr>
        <w:instrText xml:space="preserve"> ADDIN ZOTERO_ITEM CSL_CITATION {"citationID":"b4pAuWSk","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Pr>
          <w:lang w:eastAsia="zh-CN"/>
        </w:rPr>
        <w:t xml:space="preserve">, </w:t>
      </w:r>
      <w:r w:rsidRPr="008A2B7F">
        <w:rPr>
          <w:lang w:eastAsia="zh-CN"/>
        </w:rPr>
        <w:t xml:space="preserve">refers to the application of advanced technologies, including information, communication, and control systems, to transportation infrastructure and vehicles. </w:t>
      </w:r>
    </w:p>
    <w:p w14:paraId="2B28B5F4" w14:textId="77777777" w:rsidR="00F50E98" w:rsidRDefault="00F50E98" w:rsidP="00F50E98">
      <w:pPr>
        <w:rPr>
          <w:lang w:eastAsia="zh-CN"/>
        </w:rPr>
      </w:pPr>
      <w:r w:rsidRPr="008A2B7F">
        <w:rPr>
          <w:lang w:eastAsia="zh-CN"/>
        </w:rPr>
        <w:t>ITS aims to improve transportation safety, efficiency, and sustainability by managing traffic flow, reducing congestion, enhancing travel experience, and optimizing the overall transportation network</w:t>
      </w:r>
      <w:r>
        <w:rPr>
          <w:lang w:eastAsia="zh-CN"/>
        </w:rPr>
        <w:t xml:space="preserve"> </w:t>
      </w:r>
      <w:r>
        <w:rPr>
          <w:lang w:eastAsia="zh-CN"/>
        </w:rPr>
        <w:fldChar w:fldCharType="begin"/>
      </w:r>
      <w:r>
        <w:rPr>
          <w:lang w:eastAsia="zh-CN"/>
        </w:rPr>
        <w:instrText xml:space="preserve"> ADDIN ZOTERO_ITEM CSL_CITATION {"citationID":"3yOhLeMZ","properties":{"formattedCitation":"(Andersen &amp; Sutcliffe, 2000)","plainCitation":"(Andersen &amp; Sutcliffe, 2000)","noteIndex":0},"citationItems":[{"id":2015,"uris":["http://zotero.org/users/local/w9K4cmpW/items/6XV6S3NH"],"itemData":{"id":2015,"type":"article-journal","abstract":"Intelligent Transport Systems (ITS) provide transport solutions by utilizing state-of-the-art information and telecommunications technologies. It is an integrated system of people, roads and vehicles, designed to significantly contribute to improve road safety, efficiency and comfort, as well as environmental conservation through realization of smoother traffic by relieving traffic congestion. This paper aims to elucidate various aspects of ITS - it's need, the various user services, technologies utilized - and concludes by emphasizing the need for developing national ITS strategies.","collection-title":"IFAC Conference on Technology Transfer in Developing Countries: Automation in Infrastructure Creation (DECOM-TT 2000), Pretoria, South Africa, 5-7 July 2000","container-title":"IFAC Proceedings Volumes","DOI":"10.1016/S1474-6670(17)37129-X","ISSN":"1474-6670","issue":"18","journalAbbreviation":"IFAC Proceedings Volumes","page":"99-106","source":"ScienceDirect","title":"Intelligent Transport Systems (ITS) - An Overview","volume":"33","author":[{"family":"Andersen","given":"Johann"},{"family":"Sutcliffe","given":"Steve"}],"issued":{"date-parts":[["2000",7,1]]}}}],"schema":"https://github.com/citation-style-language/schema/raw/master/csl-citation.json"} </w:instrText>
      </w:r>
      <w:r>
        <w:rPr>
          <w:lang w:eastAsia="zh-CN"/>
        </w:rPr>
        <w:fldChar w:fldCharType="separate"/>
      </w:r>
      <w:r w:rsidRPr="00DB2C44">
        <w:t>(Andersen &amp; Sutcliffe, 2000)</w:t>
      </w:r>
      <w:r>
        <w:rPr>
          <w:lang w:eastAsia="zh-CN"/>
        </w:rPr>
        <w:fldChar w:fldCharType="end"/>
      </w:r>
      <w:r w:rsidRPr="008A2B7F">
        <w:rPr>
          <w:lang w:eastAsia="zh-CN"/>
        </w:rPr>
        <w:t>.</w:t>
      </w:r>
      <w:r>
        <w:rPr>
          <w:lang w:eastAsia="zh-CN"/>
        </w:rPr>
        <w:t xml:space="preserve"> It has become a hot topic in recent years, covers a versatile of research topics from technological terms such as telecommunications and 5G, V2X networks, auto-driving, </w:t>
      </w:r>
      <w:r>
        <w:rPr>
          <w:lang w:eastAsia="zh-CN"/>
        </w:rPr>
        <w:lastRenderedPageBreak/>
        <w:t xml:space="preserve">detection, emission control, to supervisory notions such as traffic control, ITS in public transport sector, traffic data and prediction, optimization, etc. </w:t>
      </w:r>
    </w:p>
    <w:p w14:paraId="53D91826" w14:textId="77777777" w:rsidR="00F50E98" w:rsidRDefault="00F50E98" w:rsidP="00F50E98">
      <w:pPr>
        <w:rPr>
          <w:lang w:eastAsia="zh-CN"/>
        </w:rPr>
      </w:pPr>
      <w:r w:rsidRPr="000723E2">
        <w:rPr>
          <w:lang w:eastAsia="zh-CN"/>
        </w:rPr>
        <w:t>Zulkarnain</w:t>
      </w:r>
      <w:r>
        <w:rPr>
          <w:lang w:eastAsia="zh-CN"/>
        </w:rPr>
        <w:t xml:space="preserve"> et. al </w:t>
      </w:r>
      <w:r>
        <w:rPr>
          <w:lang w:eastAsia="zh-CN"/>
        </w:rPr>
        <w:fldChar w:fldCharType="begin"/>
      </w:r>
      <w:r>
        <w:rPr>
          <w:lang w:eastAsia="zh-CN"/>
        </w:rPr>
        <w:instrText xml:space="preserve"> ADDIN ZOTERO_ITEM CSL_CITATION {"citationID":"xT8oNH6M","properties":{"formattedCitation":"(Zulkarnain &amp; Putri, 2021)","plainCitation":"(Zulkarnain &amp; Putri, 2021)","noteIndex":0},"citationItems":[{"id":1966,"uris":["http://zotero.org/users/local/w9K4cmpW/items/DH9KB7TU"],"itemData":{"id":1966,"type":"article-journal","abstract":"Intelligent Transportation Systems (ITS) is not a new concept. Notably, ITS has been cited in various journal articles and proceedings papers around the world, and it has become increasingly popular. Additionally, ITS involves multidisciplinary science. The growing number of journal articles makes ITS reviews complicated, and research gaps can be difficult to identify. The existing software for systematic reviews still relies on highly laborious tasks, manual reading, and a homogeneous dataset of research articles. This study proposes a framework that can address these issues, return a comprehensive systematic review of ITS, and promote efficient systematic reviews. The proposed framework consists of Natural Language Processing (NLP) methods i.e., Named Entity Recognition (NER), Latent Dirichlet Allocation (LDA), and word embedding (continuous skip-gram). It enables this study to explore the context of research articles and their overall interpretation to determine and define the directions of knowledge growth and ITS development. The framework can systematically separate unrelated documents and simplify the review process for large dataset. To our knowledge, compared to prior research regarding systematic review of ITS, this study offers more thorough review.","container-title":"Heliyon","DOI":"10.1016/j.heliyon.2021.e08615","ISSN":"2405-8440","issue":"12","journalAbbreviation":"Heliyon","page":"e08615","source":"ScienceDirect","title":"Intelligent transportation systems (ITS): A systematic review using a Natural Language Processing (NLP) approach","title-short":"Intelligent transportation systems (ITS)","volume":"7","author":[{"literal":"Zulkarnain"},{"family":"Putri","given":"Tsarina Dwi"}],"issued":{"date-parts":[["2021",12,1]]}}}],"schema":"https://github.com/citation-style-language/schema/raw/master/csl-citation.json"} </w:instrText>
      </w:r>
      <w:r>
        <w:rPr>
          <w:lang w:eastAsia="zh-CN"/>
        </w:rPr>
        <w:fldChar w:fldCharType="separate"/>
      </w:r>
      <w:r w:rsidRPr="000723E2">
        <w:t>(Zulkarnain &amp; Putri, 2021)</w:t>
      </w:r>
      <w:r>
        <w:rPr>
          <w:lang w:eastAsia="zh-CN"/>
        </w:rPr>
        <w:fldChar w:fldCharType="end"/>
      </w:r>
      <w:r>
        <w:rPr>
          <w:lang w:eastAsia="zh-CN"/>
        </w:rPr>
        <w:t xml:space="preserve"> reviewed the researches and found that the topics of Vehicle Communication systems and Traffic Optimization, Prediction, Modelling, Networks and Data have attracted increasing attention since 1980 to 2020, while the interest on the topics of ITS in public transportation were suffer from gradual decrease. This might suggest that the system build upon classical IT infrastructure has been matured in public transport sector, while implying that the data-driven analytics and newer generation of telecommunication and V2X networking technologies will be the new direction of technological upgrades. </w:t>
      </w:r>
    </w:p>
    <w:p w14:paraId="4A8040B9" w14:textId="77777777" w:rsidR="00F50E98" w:rsidRDefault="00F50E98" w:rsidP="00F50E98">
      <w:pPr>
        <w:pStyle w:val="ListParagraph"/>
        <w:numPr>
          <w:ilvl w:val="0"/>
          <w:numId w:val="11"/>
        </w:numPr>
        <w:rPr>
          <w:lang w:eastAsia="zh-CN"/>
        </w:rPr>
      </w:pPr>
      <w:r>
        <w:rPr>
          <w:lang w:eastAsia="zh-CN"/>
        </w:rPr>
        <w:t>C-ITS</w:t>
      </w:r>
    </w:p>
    <w:p w14:paraId="353FC7A8" w14:textId="77777777" w:rsidR="00F50E98" w:rsidRDefault="00F50E98" w:rsidP="00F50E98">
      <w:pPr>
        <w:rPr>
          <w:lang w:eastAsia="zh-CN"/>
        </w:rPr>
      </w:pPr>
      <w:r>
        <w:rPr>
          <w:lang w:eastAsia="zh-CN"/>
        </w:rPr>
        <w:fldChar w:fldCharType="begin"/>
      </w:r>
      <w:r>
        <w:rPr>
          <w:lang w:eastAsia="zh-CN"/>
        </w:rPr>
        <w:instrText xml:space="preserve"> ADDIN ZOTERO_ITEM CSL_CITATION {"citationID":"fgwt34a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argued that a matured ITS won’t be achieved without addressing the reality that most </w:t>
      </w:r>
      <w:r>
        <w:rPr>
          <w:lang w:eastAsia="zh-CN"/>
        </w:rPr>
        <w:fldChar w:fldCharType="begin"/>
      </w:r>
      <w:r>
        <w:rPr>
          <w:lang w:eastAsia="zh-CN"/>
        </w:rPr>
        <w:instrText xml:space="preserve"> ADDIN ZOTERO_ITEM CSL_CITATION {"citationID":"OZph6bmA","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sidRPr="008D1390">
        <w:rPr>
          <w:lang w:eastAsia="zh-CN"/>
        </w:rPr>
        <w:t>transport systems</w:t>
      </w:r>
      <w:r>
        <w:rPr>
          <w:lang w:eastAsia="zh-CN"/>
        </w:rPr>
        <w:t xml:space="preserve">), which is facing multiple levels of challenges: technical, organisational, and operational </w:t>
      </w:r>
      <w:r>
        <w:rPr>
          <w:lang w:eastAsia="zh-CN"/>
        </w:rPr>
        <w:fldChar w:fldCharType="begin"/>
      </w:r>
      <w:r>
        <w:rPr>
          <w:lang w:eastAsia="zh-CN"/>
        </w:rPr>
        <w:instrText xml:space="preserve"> ADDIN ZOTERO_ITEM CSL_CITATION {"citationID":"ny8AjjzZ","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416D55">
        <w:t>(Lu et al., 2018)</w:t>
      </w:r>
      <w:r>
        <w:rPr>
          <w:lang w:eastAsia="zh-CN"/>
        </w:rPr>
        <w:fldChar w:fldCharType="end"/>
      </w:r>
      <w:r>
        <w:rPr>
          <w:lang w:eastAsia="zh-CN"/>
        </w:rPr>
        <w:t>.</w:t>
      </w:r>
    </w:p>
    <w:p w14:paraId="6ADB58B0" w14:textId="77777777" w:rsidR="00F50E98" w:rsidRDefault="00F50E98" w:rsidP="00F50E98">
      <w:pPr>
        <w:rPr>
          <w:lang w:eastAsia="zh-CN"/>
        </w:rPr>
      </w:pPr>
      <w:r>
        <w:rPr>
          <w:lang w:eastAsia="zh-CN"/>
        </w:rPr>
        <w:t xml:space="preserve">The C-ITS requires cooperation between passengers, transport operators, administrators, manufacturers and technical institutions to work together under certain standardizations </w:t>
      </w:r>
      <w:r>
        <w:rPr>
          <w:lang w:eastAsia="zh-CN"/>
        </w:rPr>
        <w:fldChar w:fldCharType="begin"/>
      </w:r>
      <w:r>
        <w:rPr>
          <w:lang w:eastAsia="zh-CN"/>
        </w:rPr>
        <w:instrText xml:space="preserve"> ADDIN ZOTERO_ITEM CSL_CITATION {"citationID":"f47eaD4s","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As of the date of this paper dated in 2024, there has been multiple global standards (</w:t>
      </w:r>
      <w:r w:rsidRPr="00AC4E26">
        <w:rPr>
          <w:i/>
          <w:iCs/>
          <w:lang w:eastAsia="zh-CN"/>
        </w:rPr>
        <w:t>ISO, CEN, ETSI</w:t>
      </w:r>
      <w:r>
        <w:rPr>
          <w:lang w:eastAsia="zh-CN"/>
        </w:rPr>
        <w:t>), recommendation (</w:t>
      </w:r>
      <w:r w:rsidRPr="00AC4E26">
        <w:rPr>
          <w:i/>
          <w:iCs/>
          <w:lang w:eastAsia="zh-CN"/>
        </w:rPr>
        <w:t>ITU</w:t>
      </w:r>
      <w:r>
        <w:rPr>
          <w:lang w:eastAsia="zh-CN"/>
        </w:rPr>
        <w:t>) and specifications (</w:t>
      </w:r>
      <w:r w:rsidRPr="00AC4E26">
        <w:rPr>
          <w:i/>
          <w:iCs/>
          <w:lang w:eastAsia="zh-CN"/>
        </w:rPr>
        <w:t>SAE</w:t>
      </w:r>
      <w:r>
        <w:rPr>
          <w:lang w:eastAsia="zh-CN"/>
        </w:rPr>
        <w:t xml:space="preserve">) published for C-ITS </w:t>
      </w:r>
      <w:r>
        <w:rPr>
          <w:lang w:eastAsia="zh-CN"/>
        </w:rPr>
        <w:fldChar w:fldCharType="begin"/>
      </w:r>
      <w:r>
        <w:rPr>
          <w:lang w:eastAsia="zh-CN"/>
        </w:rPr>
        <w:instrText xml:space="preserve"> ADDIN ZOTERO_ITEM CSL_CITATION {"citationID":"LVIt8gon","properties":{"formattedCitation":"(Visan et al., 2022)","plainCitation":"(Visan et al., 2022)","noteIndex":0},"citationItems":[{"id":2150,"uris":["http://zotero.org/users/local/w9K4cmpW/items/5PAT4R6U"],"itemData":{"id":2150,"type":"article-journal","abstract":"The global context of cooperative intelligent public transport systems (C-ITS) in Smart Cities calls for a solution that integrates the perspectives of the travelers, public administration, vehicle manufacturers and transport operators in the joint effort of standardization, interconnection and assimilation of emerging technologies to meet operational, safety and environmental objectives at metropolitan, national or international level. The article proposes a definition for the capabilities maturity levels of the mobility ecosystem, and functional architecture for the collaborative decision-making system for implementing the C-ITS in the future Smart Cities. The paper contributes to the literature and practice in four manners. The first one is enhancing the awareness and understanding of maturity capability model (CMM) for all the stakeholders throughout the mobility ecosystem, emphasizing the key capabilities required for each maturity level. The second way is manifested throughout public and private companies acting on the same territory in the mobility ecosystem assess the existing capabilities and collaborate for achieving a superior maturity level of mobility processes, stable and repeatable results. In addition, the third one, based on CMM, is that governments regulate, conduct and control, establishing a stable and mature processes institutionalization for C-ITS. Finally, the fourth practice is defining a C-ITS functional architecture for the future Smart Cities to support collaborative decision-making applied for public transport implementation in big Smart Cities with the final objective of increasing the citizen’s quality of life.","collection-title":"The 8th International Conference on Information Technology and Quantitative Management (ITQM 2020 &amp; 2021): Developing Global Digital Economy after COVID-19","container-title":"Procedia Computer Science","DOI":"10.1016/j.procs.2022.01.155","ISSN":"1877-0509","journalAbbreviation":"Procedia Computer Science","page":"1221-1228","source":"ScienceDirect","title":"Towards intelligent public transport systems in Smart Cities; Collaborative decisions to be made","volume":"199","author":[{"family":"Visan","given":"Maria"},{"family":"Negrea","given":"Sorin Lenus"},{"family":"Mone","given":"Firicel"}],"issued":{"date-parts":[["2022",1,1]]}}}],"schema":"https://github.com/citation-style-language/schema/raw/master/csl-citation.json"} </w:instrText>
      </w:r>
      <w:r>
        <w:rPr>
          <w:lang w:eastAsia="zh-CN"/>
        </w:rPr>
        <w:fldChar w:fldCharType="separate"/>
      </w:r>
      <w:r w:rsidRPr="007D02FD">
        <w:t>(Visan et al., 2022)</w:t>
      </w:r>
      <w:r>
        <w:rPr>
          <w:lang w:eastAsia="zh-CN"/>
        </w:rPr>
        <w:fldChar w:fldCharType="end"/>
      </w:r>
      <w:r>
        <w:rPr>
          <w:lang w:eastAsia="zh-CN"/>
        </w:rPr>
        <w:t xml:space="preserve"> </w:t>
      </w:r>
      <w:r>
        <w:rPr>
          <w:lang w:eastAsia="zh-CN"/>
        </w:rPr>
        <w:fldChar w:fldCharType="begin"/>
      </w:r>
      <w:r>
        <w:rPr>
          <w:lang w:eastAsia="zh-CN"/>
        </w:rPr>
        <w:instrText xml:space="preserve"> ADDIN ZOTERO_ITEM CSL_CITATION {"citationID":"FukGZO1t","properties":{"formattedCitation":"(itsstandards.eu, 2024)","plainCitation":"(itsstandards.eu, 2024)","noteIndex":0},"citationItems":[{"id":2165,"uris":["http://zotero.org/users/local/w9K4cmpW/items/U8KVXQ42"],"itemData":{"id":2165,"type":"webpage","abstract":"A standard is a technical document designed to be used as a rule, guideline or definition. It is a consensus-built, repeatable way of doing something. Standards are created by bringing together all interested parties such as manufacturers, consumers and regulators of a particular material, product, process or service. All parties benefit from standardization through increased product safety and quality as well as lower transaction costs and prices.","container-title":"ITS Standards, EU","genre":"standards org","language":"en","title":"Cooperative intelligent transport systems (C-ITS) Guidelines on the usage of standards","title-short":"ITS Standards, EU","URL":"https://www.itsstandards.eu/brochures/","author":[{"literal":"itsstandards.eu"}],"accessed":{"date-parts":[["2024",1,29]]},"issued":{"date-parts":[["2024",1]]}}}],"schema":"https://github.com/citation-style-language/schema/raw/master/csl-citation.json"} </w:instrText>
      </w:r>
      <w:r>
        <w:rPr>
          <w:lang w:eastAsia="zh-CN"/>
        </w:rPr>
        <w:fldChar w:fldCharType="separate"/>
      </w:r>
      <w:r w:rsidRPr="00416D55">
        <w:t>(itsstandards.eu, 2024)</w:t>
      </w:r>
      <w:r>
        <w:rPr>
          <w:lang w:eastAsia="zh-CN"/>
        </w:rPr>
        <w:fldChar w:fldCharType="end"/>
      </w:r>
      <w:r>
        <w:rPr>
          <w:lang w:eastAsia="zh-CN"/>
        </w:rPr>
        <w:t xml:space="preserve">. </w:t>
      </w:r>
    </w:p>
    <w:p w14:paraId="7BE63DE9" w14:textId="77777777" w:rsidR="00F50E98" w:rsidRDefault="00F50E98" w:rsidP="00F50E98">
      <w:pPr>
        <w:pStyle w:val="ListParagraph"/>
        <w:numPr>
          <w:ilvl w:val="0"/>
          <w:numId w:val="11"/>
        </w:numPr>
        <w:rPr>
          <w:lang w:eastAsia="zh-CN"/>
        </w:rPr>
      </w:pPr>
      <w:r>
        <w:rPr>
          <w:lang w:eastAsia="zh-CN"/>
        </w:rPr>
        <w:t>AI and ML</w:t>
      </w:r>
    </w:p>
    <w:p w14:paraId="4AE21C17" w14:textId="77777777" w:rsidR="00F50E98" w:rsidRDefault="00F50E98" w:rsidP="00F50E98">
      <w:pPr>
        <w:rPr>
          <w:rFonts w:ascii="Georgia" w:hAnsi="Georgia"/>
          <w:color w:val="1F1F1F"/>
        </w:rPr>
      </w:pPr>
      <w:r>
        <w:rPr>
          <w:rFonts w:ascii="Georgia" w:hAnsi="Georgia"/>
          <w:color w:val="1F1F1F"/>
        </w:rPr>
        <w:t xml:space="preserve">As the complexity of the transport system increased, artificial intelligence techniques has great potential to provides added value to conventional transport systems </w:t>
      </w:r>
      <w:r>
        <w:rPr>
          <w:rFonts w:ascii="Georgia" w:hAnsi="Georgia"/>
          <w:color w:val="1F1F1F"/>
        </w:rPr>
        <w:fldChar w:fldCharType="begin"/>
      </w:r>
      <w:r>
        <w:rPr>
          <w:rFonts w:ascii="Georgia" w:hAnsi="Georgia"/>
          <w:color w:val="1F1F1F"/>
        </w:rPr>
        <w:instrText xml:space="preserve"> ADDIN ZOTERO_ITEM CSL_CITATION {"citationID":"nOD5eJ5O","properties":{"formattedCitation":"(Hern\\uc0\\u225{}ndez et al., 2002)","plainCitation":"(Hernández et al., 2002)","noteIndex":0},"citationItems":[{"id":2179,"uris":["http://zotero.org/users/local/w9K4cmpW/items/QUWI6XDG"],"itemData":{"id":2179,"type":"article-journal","abstract":"This paper reports our experiences with agent-based architectures for intelligent traffic management systems. We describe and compare integrated TRYS and TRYS autonomous agents, two multiagent systems that perform decision support for real-time traffic management in the urban motorway network around Barcelona. Both systems draw upon traffic management agents that use similar knowledge-based reasoning techniques in order to deal with local traffic problems. Still, the former achieves agent coordination based on a traditional centralized mechanism, while in the latter coordination emerges upon the lateral interaction of autonomous traffic management agents. We evaluate the potentials and drawbacks of both multiagent architectures for the domain, and develop some conclusions respecting the general applicability of multiagent architectures for intelligent traffic management.","container-title":"Transportation Research Part C: Emerging Technologies","DOI":"10.1016/S0968-090X(02)00032-3","ISSN":"0968-090X","issue":"5","journalAbbreviation":"Transportation Research Part C: Emerging Technologies","page":"473-506","source":"ScienceDirect","title":"Multiagent architectures for intelligent traffic management systems","volume":"10","author":[{"family":"Hernández","given":"Josefa Z."},{"family":"Ossowski","given":"Sascha"},{"family":"Garcı́a-Serrano","given":"Ana"}],"issued":{"date-parts":[["2002",10,1]]}}}],"schema":"https://github.com/citation-style-language/schema/raw/master/csl-citation.json"} </w:instrText>
      </w:r>
      <w:r>
        <w:rPr>
          <w:rFonts w:ascii="Georgia" w:hAnsi="Georgia"/>
          <w:color w:val="1F1F1F"/>
        </w:rPr>
        <w:fldChar w:fldCharType="separate"/>
      </w:r>
      <w:r w:rsidRPr="00203B4A">
        <w:rPr>
          <w:rFonts w:ascii="Georgia" w:hAnsi="Georgia"/>
          <w:szCs w:val="24"/>
        </w:rPr>
        <w:t>(Hernández et al., 2002)</w:t>
      </w:r>
      <w:r>
        <w:rPr>
          <w:rFonts w:ascii="Georgia" w:hAnsi="Georgia"/>
          <w:color w:val="1F1F1F"/>
        </w:rPr>
        <w:fldChar w:fldCharType="end"/>
      </w:r>
      <w:r>
        <w:rPr>
          <w:rFonts w:ascii="Georgia" w:hAnsi="Georgia"/>
          <w:color w:val="1F1F1F"/>
        </w:rPr>
        <w:t xml:space="preserve"> from driver auxiliary to traffic flow control. </w:t>
      </w:r>
    </w:p>
    <w:p w14:paraId="5F5C6F5A" w14:textId="77777777" w:rsidR="00F50E98" w:rsidRDefault="00F50E98" w:rsidP="00F50E98">
      <w:pPr>
        <w:rPr>
          <w:lang w:eastAsia="zh-CN"/>
        </w:rPr>
      </w:pPr>
      <w:r>
        <w:rPr>
          <w:lang w:eastAsia="zh-CN"/>
        </w:rPr>
        <w:t xml:space="preserve">A research </w:t>
      </w:r>
      <w:r>
        <w:rPr>
          <w:lang w:eastAsia="zh-CN"/>
        </w:rPr>
        <w:fldChar w:fldCharType="begin"/>
      </w:r>
      <w:r>
        <w:rPr>
          <w:lang w:eastAsia="zh-CN"/>
        </w:rPr>
        <w:instrText xml:space="preserve"> ADDIN ZOTERO_ITEM CSL_CITATION {"citationID":"trTglKgp","properties":{"formattedCitation":"(Agarwal, et. al, 2015)","plainCitation":"(Agarwal, et. al, 2015)","noteIndex":0},"citationItems":[{"id":2148,"uris":["http://zotero.org/users/local/w9K4cmpW/items/XY6HEWWX"],"itemData":{"id":2148,"type":"article-journal","abstract":"This study presents basic concepts and applications of Artificial Intelligence System (AIS) for development of intelligent transport systems in smart cities in India. With growing urbanization the government has now realized the need for developing smart cities that can cope with the challenges of urban living and also be magnets for investment in India. Transport system in smart cities should be accessible, safe, environmentally friendly, faster, comfortable and affordable without compromising the future needs. The Indian cities largely lacks of Intelligent Transport System in India and there are various problems such as inefficient public transport system, severe congestion, increasing incidence of road accidents, inadequate parking spaces and a rapidly increasing energy cost etc. Therefore, development of Intelligent Transportation System is essential for smart cities due to concerns regarding the environmental, economic, and social equity. Artificial Intelligence is a key technology to resolve these issues. Therefore, there is an urgent need to adopt Artificial Intelligence system for development of Intelligent Transport System to better understand and control its operations in smart cities. Hence, the main objective of this study is to present some basic concepts of Artificial Intelligence and its applications for development of Intelligent Transport System in smart cities in India. This study concludes that Artificial Intelligence system needs to be adopted to develop smart public transport system, intelligent traffic management and control, smart traveller information system, smart parking management and safe mobility &amp; emergency system in smart cities. It is expected that this study will pave the way for development of Intelligent Transport System in smart cities in India.","container-title":"INTERNATIONAL JOURNAL OF TRANSPORTATION ENGINEERING AND TRAFFIC SYSTEM","ISSN":"24562343","issue":"1","journalAbbreviation":"IJTETS","language":"en","page":"20-30","source":"DOI.org (Crossref)","title":"Application of Artificial Intelligence for Development of Intelligent Transport System in Smart Cities","volume":"1","author":[{"literal":"Agarwal, et. al"}],"issued":{"date-parts":[["2015"]]}}}],"schema":"https://github.com/citation-style-language/schema/raw/master/csl-citation.json"} </w:instrText>
      </w:r>
      <w:r>
        <w:rPr>
          <w:lang w:eastAsia="zh-CN"/>
        </w:rPr>
        <w:fldChar w:fldCharType="separate"/>
      </w:r>
      <w:r w:rsidRPr="002C27F8">
        <w:t>(Agarwal, et. al, 2015)</w:t>
      </w:r>
      <w:r>
        <w:rPr>
          <w:lang w:eastAsia="zh-CN"/>
        </w:rPr>
        <w:fldChar w:fldCharType="end"/>
      </w:r>
      <w:r>
        <w:rPr>
          <w:lang w:eastAsia="zh-CN"/>
        </w:rPr>
        <w:t xml:space="preserve"> also pointed out that there’s an urgent need for applying the AI (Artificial Intelligence) technologies for the Indian smart cities, in order to upgrade the intelligence grade into next level for better transportation experience, cost efficiency, environment friendly, and facilities accessibility. </w:t>
      </w:r>
    </w:p>
    <w:p w14:paraId="7828B718" w14:textId="77777777" w:rsidR="00F50E98" w:rsidRDefault="00F50E98" w:rsidP="00F50E98">
      <w:pPr>
        <w:rPr>
          <w:lang w:eastAsia="zh-CN"/>
        </w:rPr>
      </w:pPr>
      <w:r>
        <w:rPr>
          <w:rFonts w:ascii="Georgia" w:hAnsi="Georgia"/>
          <w:color w:val="1F1F1F"/>
        </w:rPr>
        <w:t xml:space="preserve">Beside some systematic reviews </w:t>
      </w:r>
      <w:r>
        <w:rPr>
          <w:rFonts w:ascii="Georgia" w:hAnsi="Georgia"/>
          <w:color w:val="1F1F1F"/>
        </w:rPr>
        <w:fldChar w:fldCharType="begin"/>
      </w:r>
      <w:r>
        <w:rPr>
          <w:rFonts w:ascii="Georgia" w:hAnsi="Georgia"/>
          <w:color w:val="1F1F1F"/>
        </w:rPr>
        <w:instrText xml:space="preserve"> ADDIN ZOTERO_ITEM CSL_CITATION {"citationID":"YbKtUmVf","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rFonts w:ascii="Georgia" w:hAnsi="Georgia"/>
          <w:color w:val="1F1F1F"/>
        </w:rPr>
        <w:fldChar w:fldCharType="separate"/>
      </w:r>
      <w:r w:rsidRPr="00040279">
        <w:rPr>
          <w:rFonts w:ascii="Georgia" w:hAnsi="Georgia"/>
        </w:rPr>
        <w:t>(Ullah et al., 2020)</w:t>
      </w:r>
      <w:r>
        <w:rPr>
          <w:rFonts w:ascii="Georgia" w:hAnsi="Georgia"/>
          <w:color w:val="1F1F1F"/>
        </w:rPr>
        <w:fldChar w:fldCharType="end"/>
      </w:r>
      <w:r>
        <w:rPr>
          <w:rFonts w:ascii="Georgia" w:hAnsi="Georgia"/>
          <w:color w:val="1F1F1F"/>
        </w:rPr>
        <w:t xml:space="preserve"> relate to the topic about overviews of AI and ML in the intelligent transport was found, there were also abundant researches found in specific topics, for example, </w:t>
      </w:r>
      <w:r>
        <w:rPr>
          <w:lang w:eastAsia="zh-CN"/>
        </w:rPr>
        <w:t xml:space="preserve"> </w:t>
      </w:r>
      <w:r>
        <w:rPr>
          <w:lang w:eastAsia="zh-CN"/>
        </w:rPr>
        <w:fldChar w:fldCharType="begin"/>
      </w:r>
      <w:r>
        <w:rPr>
          <w:lang w:eastAsia="zh-CN"/>
        </w:rPr>
        <w:instrText xml:space="preserve"> ADDIN ZOTERO_ITEM CSL_CITATION {"citationID":"gVUXfXHi","properties":{"formattedCitation":"(Mao et al., 2022)","plainCitation":"(Mao et al., 2022)","noteIndex":0},"citationItems":[{"id":2171,"uris":["http://zotero.org/users/local/w9K4cmpW/items/TWZGDXMC"],"itemData":{"id":2171,"type":"article-journal","abstract":"Traffic control optimization is a challenging task for various traffic centers around the world and the majority of existing approaches focus only on developing adaptive methods for normal (recurrent) traffic conditions. Optimizing the control plans when severe incidents occur still remains an open problem, especially when a high number of lanes or entire intersections are affected. This paper presents a novel methodology for optimizing the traffic signal timings in signalized urban intersections, under non-recurrent traffic incidents. With the purpose of producing fast and reliable decisions, we combine the fast running Machine Learning (ML) algorithms and the reliable Genetic Algorithms (GA) into a single optimization framework. Firstly, we deploy a typical GA algorithm by considering the phase duration as the decision variable and the objective function as the total travel time in the network. We fine tune the GA for crossover, mutation, fitness calculation and obtain the optimal parameters. Secondly, we train several regression models to predict the total travel time in the studied traffic network, and select the best performing model which we further hyper-tune. Lastly, we propose a new algorithm BGA-ML combining the GA algorithm and the extreme-gradient decision-tree (XGBT), which is the best performing regression model, together in a single optimization framework. Comparison and results are generated by two experiments (one synthetic and one from real urban traffic network) and show that the new BGA-ML is much faster than the original GA algorithm and can reduce the total travel time by almost half when used under incident conditions.","container-title":"IEEE Transactions on Intelligent Transportation Systems","DOI":"10.1109/TITS.2021.3066958","ISSN":"1558-0016","issue":"7","note":"event-title: IEEE Transactions on Intelligent Transportation Systems","page":"7112-7141","source":"IEEE Xplore","title":"Boosted Genetic Algorithm Using Machine Learning for Traffic Control Optimization","volume":"23","author":[{"family":"Mao","given":"Tuo"},{"family":"Mihăită","given":"Adriana-Simona"},{"family":"Chen","given":"Fang"},{"family":"Vu","given":"Hai L."}],"issued":{"date-parts":[["2022",7]]}}}],"schema":"https://github.com/citation-style-language/schema/raw/master/csl-citation.json"} </w:instrText>
      </w:r>
      <w:r>
        <w:rPr>
          <w:lang w:eastAsia="zh-CN"/>
        </w:rPr>
        <w:fldChar w:fldCharType="separate"/>
      </w:r>
      <w:r w:rsidRPr="00994543">
        <w:t>(Mao et al., 2022)</w:t>
      </w:r>
      <w:r>
        <w:rPr>
          <w:lang w:eastAsia="zh-CN"/>
        </w:rPr>
        <w:fldChar w:fldCharType="end"/>
      </w:r>
      <w:r w:rsidRPr="00D9321D">
        <w:rPr>
          <w:lang w:eastAsia="zh-CN"/>
        </w:rPr>
        <w:t xml:space="preserve"> </w:t>
      </w:r>
      <w:r>
        <w:rPr>
          <w:lang w:eastAsia="zh-CN"/>
        </w:rPr>
        <w:t xml:space="preserve">presented an application of </w:t>
      </w:r>
      <w:r w:rsidRPr="00D9321D">
        <w:rPr>
          <w:lang w:eastAsia="zh-CN"/>
        </w:rPr>
        <w:t>Boosted Genetic Algorithm</w:t>
      </w:r>
      <w:r>
        <w:rPr>
          <w:lang w:eastAsia="zh-CN"/>
        </w:rPr>
        <w:t xml:space="preserve"> in traffic </w:t>
      </w:r>
      <w:r>
        <w:rPr>
          <w:lang w:eastAsia="zh-CN"/>
        </w:rPr>
        <w:lastRenderedPageBreak/>
        <w:t xml:space="preserve">control optimization; </w:t>
      </w:r>
      <w:r>
        <w:rPr>
          <w:lang w:eastAsia="zh-CN"/>
        </w:rPr>
        <w:fldChar w:fldCharType="begin"/>
      </w:r>
      <w:r>
        <w:rPr>
          <w:lang w:eastAsia="zh-CN"/>
        </w:rPr>
        <w:instrText xml:space="preserve"> ADDIN ZOTERO_ITEM CSL_CITATION {"citationID":"uLMzXpa3","properties":{"formattedCitation":"(Garg &amp; Kaur, 2023)","plainCitation":"(Garg &amp; Kaur, 2023)","noteIndex":0},"citationItems":[{"id":2174,"uris":["http://zotero.org/users/local/w9K4cmpW/items/RQXW7YFZ"],"itemData":{"id":2174,"type":"article-journal","abstract":"Transportation is very important issue in everyone’s life as the things need to be carried from one place to another. It plays vital role to transport various health equipment’s, groceries and daily needs of the people from outside and inside the country. The intelligent transport system is actually a system that uses the digital technologies to smoothen the transport system helping them to overcome the issue of accidents, reduce the pollution, reduces the traffic congestion on roads and helps them in delivering the services timely. Many researchers integrated various Virtual technologies to propose the best Intelligent Transport System. In this work, the existing work on the Intelligent Transport System done in last twenty years has been analyzed to address various issues and problems in the existing ITS models. The security aspects has also been addressed along with the various vulnerabilities and solutions to protect ITS. We provided a comprehensive study of existing literature on Intelligent Transport System, their highlights, merits and demerits. The research papers focused on Intelligent Transport System has been analyzed and at last out of 80 research papers best 70 were included in this work for the study of ITS. The objectives of this study are to provide insights to the beginners of this research area and to analyze the existing solutions aiming to provide the Intelligent Transport System. The future research directions have also been proposed in this work.\n \nReceived: 11 May 2022 | Revised: 6 June 2022 | Accepted: 13 June 2022\n \nConflicts of Interest\nThe authors declare that they have no conflicts of interest to this work.","container-title":"Journal of Computational and Cognitive Engineering","DOI":"10.47852/bonviewJCCE2202245","ISSN":"2810-9503","issue":"3","language":"en","license":"Copyright (c) 2022 Authors","note":"number: 3","page":"175-188","source":"ojs.bonviewpress.com","title":"A Systematic Review on Intelligent Transport Systems","volume":"2","author":[{"family":"Garg","given":"Tanya"},{"family":"Kaur","given":"Gurjinder"}],"issued":{"date-parts":[["2023"]]}}}],"schema":"https://github.com/citation-style-language/schema/raw/master/csl-citation.json"} </w:instrText>
      </w:r>
      <w:r>
        <w:rPr>
          <w:lang w:eastAsia="zh-CN"/>
        </w:rPr>
        <w:fldChar w:fldCharType="separate"/>
      </w:r>
      <w:r w:rsidRPr="004870D8">
        <w:t>(Garg &amp; Kaur, 2023)</w:t>
      </w:r>
      <w:r>
        <w:rPr>
          <w:lang w:eastAsia="zh-CN"/>
        </w:rPr>
        <w:fldChar w:fldCharType="end"/>
      </w:r>
      <w:r>
        <w:rPr>
          <w:lang w:eastAsia="zh-CN"/>
        </w:rPr>
        <w:t xml:space="preserve"> introduced applying </w:t>
      </w:r>
      <w:r w:rsidRPr="004870D8">
        <w:rPr>
          <w:lang w:eastAsia="zh-CN"/>
        </w:rPr>
        <w:t>ML</w:t>
      </w:r>
      <w:r>
        <w:rPr>
          <w:lang w:eastAsia="zh-CN"/>
        </w:rPr>
        <w:t xml:space="preserve"> </w:t>
      </w:r>
      <w:r w:rsidRPr="004870D8">
        <w:rPr>
          <w:lang w:eastAsia="zh-CN"/>
        </w:rPr>
        <w:t>algorithms to ITS help</w:t>
      </w:r>
      <w:r>
        <w:rPr>
          <w:lang w:eastAsia="zh-CN"/>
        </w:rPr>
        <w:t>ed</w:t>
      </w:r>
      <w:r w:rsidRPr="004870D8">
        <w:rPr>
          <w:lang w:eastAsia="zh-CN"/>
        </w:rPr>
        <w:t xml:space="preserve"> to</w:t>
      </w:r>
      <w:r>
        <w:rPr>
          <w:lang w:eastAsia="zh-CN"/>
        </w:rPr>
        <w:t xml:space="preserve"> </w:t>
      </w:r>
      <w:r w:rsidRPr="004870D8">
        <w:rPr>
          <w:lang w:eastAsia="zh-CN"/>
        </w:rPr>
        <w:t xml:space="preserve">detect the </w:t>
      </w:r>
      <w:r w:rsidRPr="00A265A6">
        <w:rPr>
          <w:lang w:eastAsia="zh-CN"/>
        </w:rPr>
        <w:t>security</w:t>
      </w:r>
      <w:r w:rsidRPr="004870D8">
        <w:rPr>
          <w:lang w:eastAsia="zh-CN"/>
        </w:rPr>
        <w:t xml:space="preserve"> vulnerabilities in an effective manner</w:t>
      </w:r>
      <w:r>
        <w:rPr>
          <w:lang w:eastAsia="zh-CN"/>
        </w:rPr>
        <w:t>.</w:t>
      </w:r>
    </w:p>
    <w:p w14:paraId="4D050708" w14:textId="77777777" w:rsidR="00F50E98" w:rsidRDefault="00F50E98" w:rsidP="00F50E98">
      <w:pPr>
        <w:rPr>
          <w:lang w:eastAsia="zh-CN"/>
        </w:rPr>
      </w:pPr>
      <w:r>
        <w:rPr>
          <w:lang w:eastAsia="zh-CN"/>
        </w:rPr>
        <w:t xml:space="preserve">Some studies also stressed the need for upgrading the ITS into higher levels, such as C-ITS (Cooperative Intelligent Transport System) </w:t>
      </w:r>
      <w:r>
        <w:rPr>
          <w:lang w:eastAsia="zh-CN"/>
        </w:rPr>
        <w:fldChar w:fldCharType="begin"/>
      </w:r>
      <w:r>
        <w:rPr>
          <w:lang w:eastAsia="zh-CN"/>
        </w:rPr>
        <w:instrText xml:space="preserve"> ADDIN ZOTERO_ITEM CSL_CITATION {"citationID":"hXtWSBS9","properties":{"formattedCitation":"(Lu et al., 2018)","plainCitation":"(Lu et al., 2018)","noteIndex":0},"citationItems":[{"id":2160,"uris":["http://zotero.org/users/local/w9K4cmpW/items/6VGDC3LH"],"itemData":{"id":2160,"type":"post","abstract":"The domain C-ITS (Cooperative Intelligent Transport Systems) has seen development in Europe for more than a decade. It is the ambition of the European Commission and the EU Member States to establish large-scale deployment of sustainable services all road categories (including urban roads with inherent complex situations) with the support of authorities (at different levels), and ensure interoperability, security, and seamless availability of high-quality services for end-users (across different transport modes, environments and countries), with successful business models. This paper provides an overview of the history and the state of the art of C-ITS, analyses the challenges, defines C-ITS services, requirements and use cases, proposes generic a pan-European C-ITS architecture, investigates the next steps for C-ITS deployment, and discuss next steps for the C-ITS deployment.","container-title":"25th ITS World Congress, Copenhagen, Denmark","language":"en","title":"C-ITS (Cooperative Intelligent Transport Systems) deployment in Europe - challenges and key findings","author":[{"family":"Lu","given":"Meng"},{"family":"Turetken","given":"Oktay"},{"family":"Adali","given":"Onat Ege"},{"family":"Castells","given":"Jacint"},{"family":"Blokpoel","given":"Robbin"},{"family":"Grefen","given":"Paul"}],"issued":{"date-parts":[["2018",9,17]]}}}],"schema":"https://github.com/citation-style-language/schema/raw/master/csl-citation.json"} </w:instrText>
      </w:r>
      <w:r>
        <w:rPr>
          <w:lang w:eastAsia="zh-CN"/>
        </w:rPr>
        <w:fldChar w:fldCharType="separate"/>
      </w:r>
      <w:r w:rsidRPr="00722352">
        <w:t>(Lu et al., 2018)</w:t>
      </w:r>
      <w:r>
        <w:rPr>
          <w:lang w:eastAsia="zh-CN"/>
        </w:rPr>
        <w:fldChar w:fldCharType="end"/>
      </w:r>
      <w:r>
        <w:rPr>
          <w:lang w:eastAsia="zh-CN"/>
        </w:rPr>
        <w:t xml:space="preserve"> or Smart Cities </w:t>
      </w:r>
      <w:r>
        <w:rPr>
          <w:lang w:eastAsia="zh-CN"/>
        </w:rPr>
        <w:fldChar w:fldCharType="begin"/>
      </w:r>
      <w:r>
        <w:rPr>
          <w:lang w:eastAsia="zh-CN"/>
        </w:rPr>
        <w:instrText xml:space="preserve"> ADDIN ZOTERO_ITEM CSL_CITATION {"citationID":"UsJe125y","properties":{"formattedCitation":"(Ullah et al., 2020)","plainCitation":"(Ullah et al., 2020)","noteIndex":0},"citationItems":[{"id":2192,"uris":["http://zotero.org/users/local/w9K4cmpW/items/5PZCURJ7"],"itemData":{"id":2192,"type":"article-journal","abstract":"Smart cities are aimed to efficiently manage growing urbanization, energy consumption, maintain a green environment, improve the economic and living standards of their citizens, and raise the people’s capabilities to efficiently use and adopt the modern information and communication technology (ICT). In the smart cities concept, ICT is playing a vital role in policy design, decision, implementation, and ultimate productive services. The primary objective of this review is to explore the role of artificial intelligence (AI), machine learning (ML), and deep reinforcement learning (DRL) in the evolution of smart cities. The preceding techniques are efficiently used to design optimal policy regarding various smart city-oriented complex problems. In this survey, we present in-depth details of the applications of the prior techniques in intelligent transportation systems (ITSs), cyber-security, energy-efficient utilization of smart grids (SGs), effective use of unmanned aerial vehicles (UAVs) to assure the best services of 5G and beyond 5G (B5G) communications, and smart health care system in a smart city. Finally, we present various research challenges and future research directions where the aforementioned techniques can play an outstanding role to realize the concept of a smart city.","container-title":"Computer Communications","DOI":"10.1016/j.comcom.2020.02.069","ISSN":"0140-3664","journalAbbreviation":"Computer Communications","page":"313-323","source":"ScienceDirect","title":"Applications of Artificial Intelligence and Machine learning in smart cities","volume":"154","author":[{"family":"Ullah","given":"Zaib"},{"family":"Al-Turjman","given":"Fadi"},{"family":"Mostarda","given":"Leonardo"},{"family":"Gagliardi","given":"Roberto"}],"issued":{"date-parts":[["2020",3,15]]}}}],"schema":"https://github.com/citation-style-language/schema/raw/master/csl-citation.json"} </w:instrText>
      </w:r>
      <w:r>
        <w:rPr>
          <w:lang w:eastAsia="zh-CN"/>
        </w:rPr>
        <w:fldChar w:fldCharType="separate"/>
      </w:r>
      <w:r w:rsidRPr="00722352">
        <w:t>(Ullah et al., 2020)</w:t>
      </w:r>
      <w:r>
        <w:rPr>
          <w:lang w:eastAsia="zh-CN"/>
        </w:rPr>
        <w:fldChar w:fldCharType="end"/>
      </w:r>
      <w:r>
        <w:rPr>
          <w:lang w:eastAsia="zh-CN"/>
        </w:rPr>
        <w:t>, by the multi-lateral efforts from stakeholders.</w:t>
      </w:r>
    </w:p>
    <w:p w14:paraId="54EBACB9" w14:textId="77777777" w:rsidR="00F50E98" w:rsidRDefault="00F50E98" w:rsidP="00F50E98">
      <w:r>
        <w:t>In our latter chapters, f</w:t>
      </w:r>
      <w:r w:rsidRPr="004A6D83">
        <w:t>ocusing on machine learning (ML) in transportation studies is crucial due to its potential to revolutionize system efficiency and security. ML's adaptability to complex patterns enables predictive modelling for traffic, enhancing flow and reducing congestion. Additionally, ML's prowess in anomaly detection ensures robust transportation security. Hence, investing research efforts in ML can significantly advance transportation intelligence, sustainability, and safety, marking a transformative step in urban mobility.</w:t>
      </w:r>
    </w:p>
    <w:p w14:paraId="704E27D8" w14:textId="77777777" w:rsidR="00F50E98" w:rsidRDefault="00F50E98" w:rsidP="00F50E98">
      <w:pPr>
        <w:pStyle w:val="ListParagraph"/>
        <w:numPr>
          <w:ilvl w:val="0"/>
          <w:numId w:val="11"/>
        </w:numPr>
      </w:pPr>
      <w:r>
        <w:t>Autonomous Driving</w:t>
      </w:r>
    </w:p>
    <w:p w14:paraId="015B863A" w14:textId="77777777" w:rsidR="00F50E98" w:rsidRDefault="00F50E98" w:rsidP="00F50E98">
      <w:r>
        <w:t xml:space="preserve">As a specific case of synthetically applying the AI technologies, </w:t>
      </w:r>
      <w:r w:rsidRPr="00880029">
        <w:t>autonomous driving as a transformative technology capable of revolutionizing transport efficiency, safety, and environmental sustainability</w:t>
      </w:r>
      <w:r>
        <w:t xml:space="preserve"> </w:t>
      </w:r>
      <w:r>
        <w:fldChar w:fldCharType="begin"/>
      </w:r>
      <w:r>
        <w:instrText xml:space="preserve"> ADDIN ZOTERO_ITEM CSL_CITATION {"citationID":"v6vaY6h9","properties":{"formattedCitation":"(Dong et al., 2020)","plainCitation":"(Dong et al., 2020)","noteIndex":0},"citationItems":[{"id":2268,"uris":["http://zotero.org/users/local/w9K4cmpW/items/4BM2Z7AU"],"itemData":{"id":2268,"type":"paper-conference","abstract":"This paper discusses challenges in computer systems research posed by the emerging autonomous driving systems. We ﬁrst identify four research areas related to autonomous driving systems: real-time and embedded systems, machine learning, edge computing, and cloud computing. Next, we sketch two fatal accidents caused by active autonomous driving, and uses them to indicate key missing capabilities from today’s systems. In light of these research areas and shortcomings, we describe a vision of digital driving circumstances for autonomous vehicles and refer to autonomous vehicles as “clients” of this digital driving circumstance. Then we propose a new research thrust: collaborative autonomous driving. Intuitively, requesting useful information from a digital driving circumstance to enable collaborative autonomous driving is quite sophisticated (e.g., collaborations may come from different types of unstable edge devices), but it also provide us various research challenges and opportunities. The paper closes with a discussion of the research necessary to develop these capabilities.","container-title":"2020 International Conference on Connected and Autonomous Driving (MetroCAD)","DOI":"10.1109/MetroCAD48866.2020.00010","event-place":"Detroit, MI, USA","event-title":"2020 International Conference on Connected and Autonomous Driving (MetroCAD)","ISBN":"978-1-72816-059-7","language":"en","page":"17-26","publisher":"IEEE","publisher-place":"Detroit, MI, USA","source":"DOI.org (Crossref)","title":"Collaborative Autonomous Driving: Vision and Challenges","title-short":"Collaborative Autonomous Driving","URL":"https://ieeexplore.ieee.org/document/9138645/","author":[{"family":"Dong","given":"Zheng"},{"family":"Shi","given":"Weisong"},{"family":"Tong","given":"Guangmo"},{"family":"Yang","given":"Kecheng"}],"accessed":{"date-parts":[["2024",2,1]]},"issued":{"date-parts":[["2020",2]]}}}],"schema":"https://github.com/citation-style-language/schema/raw/master/csl-citation.json"} </w:instrText>
      </w:r>
      <w:r>
        <w:fldChar w:fldCharType="separate"/>
      </w:r>
      <w:r w:rsidRPr="00880029">
        <w:t>(Dong et al., 2020)</w:t>
      </w:r>
      <w:r>
        <w:fldChar w:fldCharType="end"/>
      </w:r>
      <w:r w:rsidRPr="00880029">
        <w:t xml:space="preserve">. It has seen continual technological advancements, striving towards full automation. Autonomous driving offers numerous benefits such as reduced congestion and emissions, enhanced safety, and economic advantages. </w:t>
      </w:r>
    </w:p>
    <w:p w14:paraId="2F39232E" w14:textId="77777777" w:rsidR="00F50E98" w:rsidRDefault="00F50E98" w:rsidP="00F50E98">
      <w:r w:rsidRPr="00880029">
        <w:t>However, its future requires overcoming challenges like legal regulations, social acceptance, and technical refinements. Increased collaboration between stakeholders is outlined as a key factor for achieving full autonomous driving potential.</w:t>
      </w:r>
    </w:p>
    <w:p w14:paraId="3E0779D3" w14:textId="77777777" w:rsidR="00F50E98" w:rsidRDefault="00F50E98" w:rsidP="00F50E98">
      <w:r>
        <w:t xml:space="preserve">As a part of important topics of C-ITS, Ireland is involving into the researches and legislation for auto-driving </w:t>
      </w:r>
      <w:r>
        <w:fldChar w:fldCharType="begin"/>
      </w:r>
      <w:r>
        <w:instrText xml:space="preserve"> ADDIN ZOTERO_ITEM CSL_CITATION {"citationID":"DZBxHwvk","properties":{"formattedCitation":"(RSA, Ireland, 2024)","plainCitation":"(RSA, Ireland, 2024)","noteIndex":0},"citationItems":[{"id":2283,"uris":["http://zotero.org/users/local/w9K4cmpW/items/AZ2LE6PJ"],"itemData":{"id":2283,"type":"webpage","abstract":"About connected and autonomous vehicles including drive-less cars in Ireland. Connected Intelligent Transport Systems (C-ITS). European and Irish regulations.","container-title":"RSA.ie","language":"en","title":"Connected and autonomous vehicles in Ireland","URL":"https://www.rsa.ie/road-safety/road-users/assisted","author":[{"literal":"RSA, Ireland"}],"accessed":{"date-parts":[["2024",2,1]]},"issued":{"date-parts":[["2024",1]]}}}],"schema":"https://github.com/citation-style-language/schema/raw/master/csl-citation.json"} </w:instrText>
      </w:r>
      <w:r>
        <w:fldChar w:fldCharType="separate"/>
      </w:r>
      <w:r w:rsidRPr="006064C8">
        <w:t>(RSA, Ireland, 2024)</w:t>
      </w:r>
      <w:r>
        <w:fldChar w:fldCharType="end"/>
      </w:r>
      <w:r>
        <w:t>.</w:t>
      </w:r>
    </w:p>
    <w:p w14:paraId="3FD95806" w14:textId="77777777" w:rsidR="00F50E98" w:rsidRDefault="00F50E98" w:rsidP="00F50E98"/>
    <w:p w14:paraId="1012C18A" w14:textId="77777777" w:rsidR="00F50E98" w:rsidRPr="00DB2C44" w:rsidRDefault="00F50E98" w:rsidP="00F50E98"/>
    <w:p w14:paraId="3A977911" w14:textId="77777777" w:rsidR="00F50E98" w:rsidRPr="00926911" w:rsidRDefault="00F50E98" w:rsidP="00F50E98">
      <w:pPr>
        <w:pStyle w:val="Heading1"/>
      </w:pPr>
      <w:r w:rsidRPr="00926911">
        <w:lastRenderedPageBreak/>
        <w:t>Overview of Dublin Bus ITS Implementation</w:t>
      </w:r>
    </w:p>
    <w:p w14:paraId="600C41EA" w14:textId="77777777" w:rsidR="00F50E98" w:rsidRDefault="00F50E98" w:rsidP="00F50E98">
      <w:pPr>
        <w:rPr>
          <w:lang w:val="en-US"/>
        </w:rPr>
      </w:pPr>
      <w:r>
        <w:rPr>
          <w:lang w:val="en-US"/>
        </w:rPr>
        <w:t xml:space="preserve">The Dublin Bus carried about half of total passengers that taking public transportation services, and peaked its capacity in 2019 for 152.7 million passengers, but dropped due to the pandemic restrictions between 2020 to 2021, and recovered for  69.3% in 2022 </w:t>
      </w:r>
      <w:r>
        <w:rPr>
          <w:lang w:val="en-US"/>
        </w:rPr>
        <w:fldChar w:fldCharType="begin"/>
      </w:r>
      <w:r>
        <w:rPr>
          <w:lang w:val="en-US"/>
        </w:rPr>
        <w:instrText xml:space="preserve"> ADDIN ZOTERO_ITEM CSL_CITATION {"citationID":"UMXcb7Hz","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 xml:space="preserve">. </w:t>
      </w:r>
    </w:p>
    <w:p w14:paraId="51498573" w14:textId="77777777" w:rsidR="00F50E98" w:rsidRDefault="00F50E98" w:rsidP="00F50E98">
      <w:pPr>
        <w:rPr>
          <w:lang w:val="en-US"/>
        </w:rPr>
      </w:pPr>
      <w:r>
        <w:rPr>
          <w:lang w:val="en-US"/>
        </w:rPr>
        <w:t xml:space="preserve">In 2011, the Dublin Bus operated approximately 200,000 kms per day with total 980 buses and 3,685 employees (2,545 drivers) </w:t>
      </w:r>
      <w:r>
        <w:rPr>
          <w:lang w:val="en-US"/>
        </w:rPr>
        <w:fldChar w:fldCharType="begin"/>
      </w:r>
      <w:r>
        <w:rPr>
          <w:lang w:val="en-US"/>
        </w:rPr>
        <w:instrText xml:space="preserve"> ADDIN ZOTERO_ITEM CSL_CITATION {"citationID":"psE6HvR3","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rPr>
          <w:lang w:val="en-US"/>
        </w:rPr>
        <w:fldChar w:fldCharType="separate"/>
      </w:r>
      <w:r w:rsidRPr="00FD41E7">
        <w:t>(The World Bank Group, 2011)</w:t>
      </w:r>
      <w:r>
        <w:rPr>
          <w:lang w:val="en-US"/>
        </w:rPr>
        <w:fldChar w:fldCharType="end"/>
      </w:r>
      <w:r>
        <w:rPr>
          <w:lang w:val="en-US"/>
        </w:rPr>
        <w:t xml:space="preserve">. There was no comparable data found to reflect the increase or decrease in the same term, however we can still infer an increase of approximately 25.6% based on the NTA’s statistic report in 2024, for the total annual operated vehicle-seat-kilometers change during 2010 to 2022, with 1,058 buses in operation </w:t>
      </w:r>
      <w:r>
        <w:rPr>
          <w:lang w:val="en-US"/>
        </w:rPr>
        <w:fldChar w:fldCharType="begin"/>
      </w:r>
      <w:r>
        <w:rPr>
          <w:lang w:val="en-US"/>
        </w:rPr>
        <w:instrText xml:space="preserve"> ADDIN ZOTERO_ITEM CSL_CITATION {"citationID":"soNS3wZe","properties":{"formattedCitation":"(NTA, Ireland, 2024a)","plainCitation":"(NTA, Ireland, 2024a)","noteIndex":0},"citationItems":[{"id":2101,"uris":["http://zotero.org/users/local/w9K4cmpW/items/JDDNHHVB"],"itemData":{"id":2101,"type":"webpage","abstract":"This statistical bulletin is a publication of the National Transport Authority of Ireland (“the Authority”). It focuses on Public Service Obligation (PSO) bus services provided on behalf of the Authority by Dublin Bus, Bus Éireann, the Local Link rural transport programme, as well as other PSO bus routes operated by private operators who have been...","container-title":"National Transport Authority, Ireland","genre":"Governmental Authority","language":"en-US","title":"PSO Bus &amp; Rail Statistics","URL":"https://www.nationaltransport.ie/publications/pso-bus-rail-statistics-bulletins-2012-2022/","author":[{"literal":"NTA, Ireland"}],"accessed":{"date-parts":[["2024",1,28]]},"issued":{"date-parts":[["2024"]]}}}],"schema":"https://github.com/citation-style-language/schema/raw/master/csl-citation.json"} </w:instrText>
      </w:r>
      <w:r>
        <w:rPr>
          <w:lang w:val="en-US"/>
        </w:rPr>
        <w:fldChar w:fldCharType="separate"/>
      </w:r>
      <w:r w:rsidRPr="000868B2">
        <w:t>(NTA, Ireland, 2024a)</w:t>
      </w:r>
      <w:r>
        <w:rPr>
          <w:lang w:val="en-US"/>
        </w:rPr>
        <w:fldChar w:fldCharType="end"/>
      </w:r>
      <w:r>
        <w:rPr>
          <w:lang w:val="en-US"/>
        </w:rPr>
        <w:t>.</w:t>
      </w:r>
    </w:p>
    <w:p w14:paraId="0C9165A5" w14:textId="77777777" w:rsidR="00F50E98" w:rsidRDefault="00F50E98" w:rsidP="00F50E98">
      <w:r>
        <w:t xml:space="preserve">Despite the Dublin Bus pioneered to incorporate new technologies into their system known as AVL as early as 1970’s, the old analogy system was facing retirement and inefficient in coping with expanding transportation needs. For example, the system was still using voice radio communication in dispatching, and seriously incapable to provide real-time information. </w:t>
      </w:r>
    </w:p>
    <w:p w14:paraId="40F52EC0" w14:textId="77777777" w:rsidR="00F50E98" w:rsidRDefault="00F50E98" w:rsidP="00F50E98">
      <w:r>
        <w:t>The new system was designed to incorporate digital technologies which was regarded as an Intelligent Transport System (ITS), and the new system started went into live</w:t>
      </w:r>
      <w:r w:rsidRPr="00755A41">
        <w:t xml:space="preserve"> </w:t>
      </w:r>
      <w:r>
        <w:t>after 1-2 years preparations and construction, weaponed with the AVL and centralized control, RTPI (Real-time Passenger Information), and integrated ticketing system.</w:t>
      </w:r>
    </w:p>
    <w:p w14:paraId="190F645A" w14:textId="77777777" w:rsidR="00F50E98" w:rsidRPr="00926911" w:rsidRDefault="00F50E98" w:rsidP="00F50E98"/>
    <w:p w14:paraId="7E899A0C" w14:textId="77777777" w:rsidR="00F50E98" w:rsidRDefault="00F50E98" w:rsidP="00F50E98">
      <w:pPr>
        <w:pStyle w:val="Heading2"/>
      </w:pPr>
      <w:r w:rsidRPr="00926911">
        <w:t>Electronic Ticket Machines (ETM)</w:t>
      </w:r>
    </w:p>
    <w:p w14:paraId="7FE7B7E4" w14:textId="77777777" w:rsidR="00F50E98" w:rsidRDefault="00F50E98" w:rsidP="00F50E98">
      <w:r>
        <w:t>Dublin Bus’s ETM system was initiated from 1989 and supported by the Magnetic Card Validators since 1990s, until its phase-out in 2005 by the newer generation machines equipped with wireless connectivity and higher memory/processing power.</w:t>
      </w:r>
    </w:p>
    <w:p w14:paraId="778697A4" w14:textId="77777777" w:rsidR="00F50E98" w:rsidRDefault="00F50E98" w:rsidP="00F50E98">
      <w:r>
        <w:t>Although a lot of issues existing in nowadays standard, such as cash recognition errors and high management overhead, the system did its job in improving the ticketing efficiency and reduced driver’s workload, as well as served a workable front-end to the back-office control by providing ticketing data.</w:t>
      </w:r>
    </w:p>
    <w:p w14:paraId="01746B7D" w14:textId="77777777" w:rsidR="00F50E98" w:rsidRDefault="00F50E98" w:rsidP="00F50E98">
      <w:r>
        <w:t>Rather to say the ETM system was suddenly retired, a better description for its phase out is an evolutionary upgrading, e.g. the Smart Card implemented in 2008, and the Stored Value Card was accepted in 2011, while the underpinned RS485 network was serving for longer term.</w:t>
      </w:r>
    </w:p>
    <w:p w14:paraId="6A4C4617" w14:textId="77777777" w:rsidR="00F50E98" w:rsidRPr="00CB4F54" w:rsidRDefault="00F50E98" w:rsidP="00F50E98">
      <w:pPr>
        <w:rPr>
          <w:lang w:val="en-US"/>
        </w:rPr>
      </w:pPr>
    </w:p>
    <w:p w14:paraId="0B29DC97" w14:textId="77777777" w:rsidR="00F50E98" w:rsidRDefault="00F50E98" w:rsidP="00F50E98">
      <w:pPr>
        <w:pStyle w:val="Heading2"/>
      </w:pPr>
      <w:r w:rsidRPr="00926911">
        <w:t>Integrated Ticketing</w:t>
      </w:r>
      <w:r>
        <w:t xml:space="preserve"> System</w:t>
      </w:r>
    </w:p>
    <w:p w14:paraId="600051F0" w14:textId="77777777" w:rsidR="00F50E98" w:rsidRDefault="00F50E98" w:rsidP="00F50E98">
      <w:r>
        <w:t xml:space="preserve">The Dublin Bus still maintained their own Fare Collection systems but is compliant with the </w:t>
      </w:r>
      <w:r w:rsidRPr="000D7878">
        <w:t>Integrated Ticketing System</w:t>
      </w:r>
      <w:r>
        <w:t xml:space="preserve"> responsible by the NTA (National Transport Authority) after it’s launched. The Integrated Ticketing System in Ireland is regarded as a much opened system, now supports not only smart card (TFI Leap Card, </w:t>
      </w:r>
      <w:r>
        <w:fldChar w:fldCharType="begin"/>
      </w:r>
      <w:r>
        <w:instrText xml:space="preserve"> ADDIN ZOTERO_ITEM CSL_CITATION {"citationID":"z4quVsjC","properties":{"formattedCitation":"(TFI Transport for Ireland, 2024)","plainCitation":"(TFI Transport for Ireland, 2024)","noteIndex":0},"citationItems":[{"id":2197,"uris":["http://zotero.org/users/local/w9K4cmpW/items/JRQ6LMID"],"itemData":{"id":2197,"type":"webpage","container-title":"Leap Card, Ireland","title":"Leap Card, Ireland","URL":"https://leapcard.ie/Home/index.html","author":[{"literal":"TFI Transport for Ireland"}],"accessed":{"date-parts":[["2024",1,29]]},"issued":{"date-parts":[["2024"]]}}}],"schema":"https://github.com/citation-style-language/schema/raw/master/csl-citation.json"} </w:instrText>
      </w:r>
      <w:r>
        <w:fldChar w:fldCharType="separate"/>
      </w:r>
      <w:r w:rsidRPr="000B3117">
        <w:t>(TFI Transport for Ireland, 2024)</w:t>
      </w:r>
      <w:r>
        <w:fldChar w:fldCharType="end"/>
      </w:r>
      <w:r>
        <w:t xml:space="preserve">) , Top-Up App, TaxSaver, and even aim to elevate to higher intelligent level known as NGT (Next Generation Ticketing), open to more payment forms such as credit card, contactless card, and mobile payments </w:t>
      </w:r>
      <w:r>
        <w:fldChar w:fldCharType="begin"/>
      </w:r>
      <w:r>
        <w:instrText xml:space="preserve"> ADDIN ZOTERO_ITEM CSL_CITATION {"citationID":"O4efCDZB","properties":{"formattedCitation":"(NTA, Ireland, 2024b)","plainCitation":"(NTA, Ireland, 2024b)","noteIndex":0},"citationItems":[{"id":2195,"uris":["http://zotero.org/users/local/w9K4cmpW/items/TBECJLVL"],"itemData":{"id":2195,"type":"webpage","container-title":"Ticketing - National Transport","language":"en-US","title":"Ticketing","URL":"https://www.nationaltransport.ie/transport-technology/transport-technology-ticketing/","author":[{"literal":"NTA, Ireland"}],"accessed":{"date-parts":[["2024",1,29]]},"issued":{"date-parts":[["2024"]]}}}],"schema":"https://github.com/citation-style-language/schema/raw/master/csl-citation.json"} </w:instrText>
      </w:r>
      <w:r>
        <w:fldChar w:fldCharType="separate"/>
      </w:r>
      <w:r w:rsidRPr="000B3117">
        <w:t>(NTA, Ireland, 2024b)</w:t>
      </w:r>
      <w:r>
        <w:fldChar w:fldCharType="end"/>
      </w:r>
      <w:r>
        <w:t>.</w:t>
      </w:r>
    </w:p>
    <w:p w14:paraId="0754502A" w14:textId="77777777" w:rsidR="00F50E98" w:rsidRDefault="00F50E98" w:rsidP="00F50E98"/>
    <w:p w14:paraId="489404EB" w14:textId="77777777" w:rsidR="00F50E98" w:rsidRDefault="00F50E98" w:rsidP="00F50E98">
      <w:r>
        <w:t xml:space="preserve">The intelligence of the new ticketing system was reflected by the comprehensive pricing schemes, e.g. age discount </w:t>
      </w:r>
      <w:r>
        <w:fldChar w:fldCharType="begin"/>
      </w:r>
      <w:r>
        <w:instrText xml:space="preserve"> ADDIN ZOTERO_ITEM CSL_CITATION {"citationID":"kGOPWmH2","properties":{"formattedCitation":"(NTA, Ireland, 2018)","plainCitation":"(NTA, Ireland, 2018)","noteIndex":0},"citationItems":[{"id":2203,"uris":["http://zotero.org/users/local/w9K4cmpW/items/N3C63JYG"],"itemData":{"id":2203,"type":"webpage","abstract":"What services are included in Kids Go Free? Child Leap Card holders can travel free on any of the following TFI Leap Card enabled services from Monday 2nd until Sunday 15th July (inclusive): All Dublin Bus scheduled services (excluding Airlink and Nitelink) All Luas services All DART services All Commuter Rail services in Dublin’s “Short Hop Zone”...","container-title":"National Transport","language":"en-US","title":"Kids go free with Child Leap Card from 2nd -15th July","URL":"https://www.nationaltransport.ie/news/kids-go-free-with-child-leap-card-from-2nd-15th-july/","author":[{"literal":"NTA, Ireland"}],"accessed":{"date-parts":[["2024",1,29]]},"issued":{"date-parts":[["2018",7,2]]}}}],"schema":"https://github.com/citation-style-language/schema/raw/master/csl-citation.json"} </w:instrText>
      </w:r>
      <w:r>
        <w:fldChar w:fldCharType="separate"/>
      </w:r>
      <w:r w:rsidRPr="00972D4E">
        <w:t>(NTA, Ireland, 2018)</w:t>
      </w:r>
      <w:r>
        <w:fldChar w:fldCharType="end"/>
      </w:r>
      <w:r>
        <w:t xml:space="preserve">, group discount </w:t>
      </w:r>
      <w:r>
        <w:fldChar w:fldCharType="begin"/>
      </w:r>
      <w:r>
        <w:instrText xml:space="preserve"> ADDIN ZOTERO_ITEM CSL_CITATION {"citationID":"ZwQSf9QF","properties":{"formattedCitation":"(NTA, Ireland, 2016)","plainCitation":"(NTA, Ireland, 2016)","noteIndex":0},"citationItems":[{"id":2199,"uris":["http://zotero.org/users/local/w9K4cmpW/items/K6Z6QTEG"],"itemData":{"id":2199,"type":"webpage","abstract":"Card commemorating 1916 centenary is on sale from today: www.leapcard.ie","container-title":"National Transport","language":"en-US","title":"€10 Leap Family Card offers outstanding value for family day-trips in Dublin","URL":"https://www.nationaltransport.ie/news/e10-leap-family-card-offers-outstanding-value-for-family-day-trips-in-dublin/","author":[{"literal":"NTA, Ireland"}],"accessed":{"date-parts":[["2024",1,29]]},"issued":{"date-parts":[["2016",3,2]]}}}],"schema":"https://github.com/citation-style-language/schema/raw/master/csl-citation.json"} </w:instrText>
      </w:r>
      <w:r>
        <w:fldChar w:fldCharType="separate"/>
      </w:r>
      <w:r w:rsidRPr="00972D4E">
        <w:t>(NTA, Ireland, 2016)</w:t>
      </w:r>
      <w:r>
        <w:fldChar w:fldCharType="end"/>
      </w:r>
      <w:r>
        <w:t xml:space="preserve"> or interim promotion </w:t>
      </w:r>
      <w:r>
        <w:fldChar w:fldCharType="begin"/>
      </w:r>
      <w:r>
        <w:instrText xml:space="preserve"> ADDIN ZOTERO_ITEM CSL_CITATION {"citationID":"AHJv2j2A","properties":{"formattedCitation":"(NTA, Ireland, 2015)","plainCitation":"(NTA, Ireland, 2015)","noteIndex":0},"citationItems":[{"id":2201,"uris":["http://zotero.org/users/local/w9K4cmpW/items/DJYZ556Z"],"itemData":{"id":2201,"type":"webpage","abstract":"“Only Leap Card can offer instant discounts across different operators”: CEO The National Transport Authority has today (February 2) extended its popular “Leap 90 Discount” feature to give a €1 discount to Leap Card users transferring between Dublin Bus, Luas, and DART/Commuter Rail within 90 minutes of the start of the first journey. Third and...","container-title":"National Transport","language":"en-US","title":"Leap Card now offering €1 off for second journeys within 90 minutes – on Dublin Bus, Luas, DART/Commuter Rail","URL":"https://www.nationaltransport.ie/news/leap-card-now-offering-e1-off-for-second-journeys-within-90-minutes-on-dublin-bus-luas-dartcommuter-rail/","author":[{"literal":"NTA, Ireland"}],"accessed":{"date-parts":[["2024",1,29]]},"issued":{"date-parts":[["2015",2,2]]}}}],"schema":"https://github.com/citation-style-language/schema/raw/master/csl-citation.json"} </w:instrText>
      </w:r>
      <w:r>
        <w:fldChar w:fldCharType="separate"/>
      </w:r>
      <w:r w:rsidRPr="00972D4E">
        <w:t>(NTA, Ireland, 2015)</w:t>
      </w:r>
      <w:r>
        <w:fldChar w:fldCharType="end"/>
      </w:r>
      <w:r>
        <w:t>. Such a complexity and flexibility in pricing requires high computational power in designing, reading, and authenticating for versatile scenarios, a leap forward compared to its predecessor.</w:t>
      </w:r>
    </w:p>
    <w:p w14:paraId="718D84E8" w14:textId="77777777" w:rsidR="00F50E98" w:rsidRDefault="00F50E98" w:rsidP="00F50E98"/>
    <w:p w14:paraId="5D30BACE" w14:textId="77777777" w:rsidR="00F50E98" w:rsidRDefault="00F50E98" w:rsidP="00F50E98">
      <w:pPr>
        <w:pStyle w:val="Heading2"/>
      </w:pPr>
      <w:r w:rsidRPr="00926911">
        <w:t>Automatic Vehicle Location (AVL)</w:t>
      </w:r>
    </w:p>
    <w:p w14:paraId="317B5ADC" w14:textId="77777777" w:rsidR="00F50E98" w:rsidRDefault="00F50E98" w:rsidP="00F50E98">
      <w:r w:rsidRPr="00A86EC5">
        <w:t>The Automatic Vehicle Location and Control (AVLC) system, launched in 2009 for Dublin Bus, enhances bus tracking and operational control. It uses GPS and Odometer data for real-time monitoring every 20 seconds, and includes features for route efficiency and centralized management. Safety protocols prevent drivers from seeing delays, avoiding risky catch-up attempts. Implementation involved meticulous data preparation, including GPS detailing for all 5,000 bus stops and comprehensive journey pattern definitions. The system, supplied by INIT, incorporates a bus radio, driver’s console, on-board computer, and focuses on improving safety and operational efficiency.</w:t>
      </w:r>
    </w:p>
    <w:p w14:paraId="64598495" w14:textId="77777777" w:rsidR="00F50E98" w:rsidRPr="00972D4E" w:rsidRDefault="00F50E98" w:rsidP="00F50E98"/>
    <w:p w14:paraId="59404016" w14:textId="77777777" w:rsidR="00F50E98" w:rsidRDefault="00F50E98" w:rsidP="00F50E98">
      <w:pPr>
        <w:pStyle w:val="Heading2"/>
      </w:pPr>
      <w:r w:rsidRPr="00926911">
        <w:t>Control Centre operations</w:t>
      </w:r>
    </w:p>
    <w:p w14:paraId="10E784C8" w14:textId="77777777" w:rsidR="00F50E98" w:rsidRDefault="00F50E98" w:rsidP="00F50E98">
      <w:r>
        <w:t xml:space="preserve">The AVLC cluster of back-office systems consists of the AVLC software, the Scheduling system, the Bus-Stop Database, and maintained connections to the front end Radio System, Fare Collection and Ticketing systems, and proposed SMS information system </w:t>
      </w:r>
      <w:r>
        <w:fldChar w:fldCharType="begin"/>
      </w:r>
      <w:r>
        <w:instrText xml:space="preserve"> ADDIN ZOTERO_ITEM CSL_CITATION {"citationID":"UP8MjZcx","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3735CA">
        <w:t>(The World Bank Group, 2011)</w:t>
      </w:r>
      <w:r>
        <w:fldChar w:fldCharType="end"/>
      </w:r>
      <w:r>
        <w:t xml:space="preserve">. The AVLC software serves as the central control component, receiving inputs from the other systems and providing </w:t>
      </w:r>
      <w:r>
        <w:lastRenderedPageBreak/>
        <w:t xml:space="preserve">feeds to traveller information systems. These systems include Dublin City Council's RTPI and TLP, NTA's Journey Planner, and Dublin Bus' own site. </w:t>
      </w:r>
    </w:p>
    <w:p w14:paraId="1CDD98A4" w14:textId="77777777" w:rsidR="00F50E98" w:rsidRDefault="00F50E98" w:rsidP="00F50E98">
      <w:r>
        <w:t xml:space="preserve">The control centre also serves as the centralized Operations Management depot which is operated manually for bus dispatching and route overviewing </w:t>
      </w:r>
      <w:r>
        <w:fldChar w:fldCharType="begin"/>
      </w:r>
      <w:r>
        <w:instrText xml:space="preserve"> ADDIN ZOTERO_ITEM CSL_CITATION {"citationID":"7Bkp4DAm","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E61476">
        <w:t>(The World Bank Group, 2011)</w:t>
      </w:r>
      <w:r>
        <w:fldChar w:fldCharType="end"/>
      </w:r>
      <w:r>
        <w:t>.</w:t>
      </w:r>
    </w:p>
    <w:p w14:paraId="7C3596F4" w14:textId="77777777" w:rsidR="00F50E98" w:rsidRDefault="00F50E98" w:rsidP="00F50E98">
      <w:r>
        <w:t xml:space="preserve">On city and national level, the NTA is responsible for public transport services statistics, analysing, planning, and optimizations </w:t>
      </w:r>
      <w:r>
        <w:fldChar w:fldCharType="begin"/>
      </w:r>
      <w:r>
        <w:instrText xml:space="preserve"> ADDIN ZOTERO_ITEM CSL_CITATION {"citationID":"uj9HkRcP","properties":{"formattedCitation":"(NTA, Ireland, 2024d)","plainCitation":"(NTA, Ireland, 2024d)","noteIndex":0},"citationItems":[{"id":2213,"uris":["http://zotero.org/users/local/w9K4cmpW/items/7GPLEDX5"],"itemData":{"id":2213,"type":"webpage","container-title":"National Transport","language":"en-US","title":"Public Transport Services Planning","URL":"https://www.nationaltransport.ie/public-transport-services/public-transport-services-planning/","author":[{"literal":"NTA, Ireland"}],"accessed":{"date-parts":[["2024",1,30]]},"issued":{"date-parts":[["2024",1]]}}}],"schema":"https://github.com/citation-style-language/schema/raw/master/csl-citation.json"} </w:instrText>
      </w:r>
      <w:r>
        <w:fldChar w:fldCharType="separate"/>
      </w:r>
      <w:r w:rsidRPr="00EB5960">
        <w:t>(NTA, Ireland, 2024d)</w:t>
      </w:r>
      <w:r>
        <w:fldChar w:fldCharType="end"/>
      </w:r>
      <w:r>
        <w:t>. There’s no information available for the interactive process between the operators and authorities, and with which kind of technologies are currently employed.</w:t>
      </w:r>
    </w:p>
    <w:p w14:paraId="2EED0481" w14:textId="77777777" w:rsidR="00F50E98" w:rsidRPr="00EA2261" w:rsidRDefault="00F50E98" w:rsidP="00F50E98"/>
    <w:p w14:paraId="55D29810" w14:textId="77777777" w:rsidR="00F50E98" w:rsidRDefault="00F50E98" w:rsidP="00F50E98">
      <w:pPr>
        <w:pStyle w:val="Heading2"/>
      </w:pPr>
      <w:r w:rsidRPr="00926911">
        <w:t>Real-Time Passenger Information (RTPI)</w:t>
      </w:r>
    </w:p>
    <w:p w14:paraId="0B20776E" w14:textId="77777777" w:rsidR="00F50E98" w:rsidRDefault="00F50E98" w:rsidP="00F50E98">
      <w:r w:rsidRPr="00A86EC5">
        <w:t>The RTPI system's oversight is the National Transport Authority's (NTA) responsibility, with implementation assigned to Dublin City Council (DCC) for infrastructure authority and to address competition concerns. DCC hosts the RTPI server, manages at-stop displays, and handles mapping, relying on data from Dublin Bus. Despite the lack of a formal agreement, collaboration is effective. The system currently supports real-time information for 1,000 stops, with plans to expand to all 5,000 stops</w:t>
      </w:r>
      <w:r>
        <w:t xml:space="preserve">, as of the data in 2011 </w:t>
      </w:r>
      <w:r>
        <w:fldChar w:fldCharType="begin"/>
      </w:r>
      <w:r>
        <w:instrText xml:space="preserve"> ADDIN ZOTERO_ITEM CSL_CITATION {"citationID":"oP1CNbek","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291135">
        <w:t>(The World Bank Group, 2011)</w:t>
      </w:r>
      <w:r>
        <w:fldChar w:fldCharType="end"/>
      </w:r>
      <w:r w:rsidRPr="00A86EC5">
        <w:t>.</w:t>
      </w:r>
    </w:p>
    <w:p w14:paraId="779273BA" w14:textId="77777777" w:rsidR="00F50E98" w:rsidRDefault="00F50E98" w:rsidP="00F50E98">
      <w:r>
        <w:t>Today, t</w:t>
      </w:r>
      <w:r w:rsidRPr="00291135">
        <w:t xml:space="preserve">he NTA's TISS, </w:t>
      </w:r>
      <w:r>
        <w:t>joined with previous</w:t>
      </w:r>
      <w:r w:rsidRPr="00291135">
        <w:t xml:space="preserve"> RTPI </w:t>
      </w:r>
      <w:r>
        <w:t xml:space="preserve">system </w:t>
      </w:r>
      <w:r w:rsidRPr="00291135">
        <w:t xml:space="preserve">and </w:t>
      </w:r>
      <w:r>
        <w:t xml:space="preserve">the </w:t>
      </w:r>
      <w:r w:rsidRPr="00291135">
        <w:t>National Journey Planner, delivers dynamic public transport information via apps, websites, and on-street displays, updated regularly for service accuracy</w:t>
      </w:r>
      <w:r>
        <w:t xml:space="preserve"> </w:t>
      </w:r>
      <w:r>
        <w:fldChar w:fldCharType="begin"/>
      </w:r>
      <w:r>
        <w:instrText xml:space="preserve"> ADDIN ZOTERO_ITEM CSL_CITATION {"citationID":"mzuMQ6Mm","properties":{"formattedCitation":"(NTA, Ireland, 2024e)","plainCitation":"(NTA, Ireland, 2024e)","noteIndex":0},"citationItems":[{"id":2210,"uris":["http://zotero.org/users/local/w9K4cmpW/items/ULW6SBQX"],"itemData":{"id":2210,"type":"webpage","container-title":"Travel Information Systems and Services (TISS)","language":"en-US","title":"Travel Information Systems and Services (TISS)","URL":"https://www.nationaltransport.ie/transport-technology/travel-information-systems-and-services-tiss/","author":[{"literal":"NTA, Ireland"}],"accessed":{"date-parts":[["2024",1,30]]},"issued":{"date-parts":[["2024",1]]}}}],"schema":"https://github.com/citation-style-language/schema/raw/master/csl-citation.json"} </w:instrText>
      </w:r>
      <w:r>
        <w:fldChar w:fldCharType="separate"/>
      </w:r>
      <w:r w:rsidRPr="00EB5960">
        <w:t>(NTA, Ireland, 2024e)</w:t>
      </w:r>
      <w:r>
        <w:fldChar w:fldCharType="end"/>
      </w:r>
      <w:r w:rsidRPr="00291135">
        <w:t>. Information channels include stop-specific timetables, electronic displays at key locations, and TFI mobile apps. Integration with third-party platforms like Google Maps is enhanced by GTFS-R feeds, improving data accessibility. RTPI displays offer live departure countdowns and service disruption alerts, ensuring comprehensive, real-time passenger information.</w:t>
      </w:r>
    </w:p>
    <w:p w14:paraId="486E8C53" w14:textId="77777777" w:rsidR="00F50E98" w:rsidRPr="00874241" w:rsidRDefault="00F50E98" w:rsidP="00F50E98"/>
    <w:p w14:paraId="540A1967" w14:textId="77777777" w:rsidR="00F50E98" w:rsidRPr="00926911" w:rsidRDefault="00F50E98" w:rsidP="00F50E98">
      <w:pPr>
        <w:pStyle w:val="Heading2"/>
      </w:pPr>
      <w:r w:rsidRPr="00926911">
        <w:t>CCTV Integration and Other Developments</w:t>
      </w:r>
    </w:p>
    <w:p w14:paraId="227D68AD" w14:textId="77777777" w:rsidR="00F50E98" w:rsidRPr="00926911" w:rsidRDefault="00F50E98" w:rsidP="00F50E98">
      <w:r w:rsidRPr="009C6460">
        <w:t xml:space="preserve">Dublin Bus initially did not utilize the CCTV feeds from the Dublin City Council Traffic Control Centre in the AVLC Control Centre. They believed that having access to these CCTV images might distract dispatchers from focusing on the information provided by the AVLC system, which they considered important for proactive decision-making. However, they recognized the value of the CCTV coverage in </w:t>
      </w:r>
      <w:r w:rsidRPr="009C6460">
        <w:lastRenderedPageBreak/>
        <w:t>dealing with disruptions and difficult circumstances. Dublin Bus is now interested in making these CCTV feeds available to the Dispatchers at the AVLC Control Centre, and it seems that funding issues for integration, including the provision of a fibre optic link, have been resolved, and the link is proceeding</w:t>
      </w:r>
      <w:r>
        <w:t xml:space="preserve"> </w:t>
      </w:r>
      <w:r>
        <w:fldChar w:fldCharType="begin"/>
      </w:r>
      <w:r>
        <w:instrText xml:space="preserve"> ADDIN ZOTERO_ITEM CSL_CITATION {"citationID":"pQXrWb4r","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9C6460">
        <w:t>(The World Bank Group, 2011)</w:t>
      </w:r>
      <w:r>
        <w:fldChar w:fldCharType="end"/>
      </w:r>
      <w:r w:rsidRPr="009C6460">
        <w:t>.</w:t>
      </w:r>
    </w:p>
    <w:p w14:paraId="402569AC" w14:textId="77777777" w:rsidR="00F50E98" w:rsidRDefault="00F50E98" w:rsidP="00F50E98">
      <w:r>
        <w:t xml:space="preserve">Due to the visit region limitation set by the Dublin Bus’s website </w:t>
      </w:r>
      <w:r>
        <w:fldChar w:fldCharType="begin"/>
      </w:r>
      <w:r>
        <w:instrText xml:space="preserve"> ADDIN ZOTERO_ITEM CSL_CITATION {"citationID":"IK8oVwCz","properties":{"formattedCitation":"(Dublin Bus, 2024)","plainCitation":"(Dublin Bus, 2024)","noteIndex":0},"citationItems":[{"id":2217,"uris":["http://zotero.org/users/local/w9K4cmpW/items/DPEAB6XH"],"itemData":{"id":2217,"type":"webpage","title":"Dublin Bus","URL":"https://www.dublinbus.ie/journey-information/customer-information/commute-with-confidence","author":[{"literal":"Dublin Bus"}],"accessed":{"date-parts":[["2024",1,30]]},"issued":{"date-parts":[["2024",1]]}}}],"schema":"https://github.com/citation-style-language/schema/raw/master/csl-citation.json"} </w:instrText>
      </w:r>
      <w:r>
        <w:fldChar w:fldCharType="separate"/>
      </w:r>
      <w:r w:rsidRPr="00205238">
        <w:t>(Dublin Bus, 2024)</w:t>
      </w:r>
      <w:r>
        <w:fldChar w:fldCharType="end"/>
      </w:r>
      <w:r>
        <w:t xml:space="preserve">, there’s no more its up to date information available for further evaluation of its CCTV system. However, some blogs </w:t>
      </w:r>
      <w:r>
        <w:fldChar w:fldCharType="begin"/>
      </w:r>
      <w:r>
        <w:instrText xml:space="preserve"> ADDIN ZOTERO_ITEM CSL_CITATION {"citationID":"gOFhS4eg","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205238">
        <w:t>(Fiona Gartland, 2011)</w:t>
      </w:r>
      <w:r>
        <w:fldChar w:fldCharType="end"/>
      </w:r>
      <w:r>
        <w:t xml:space="preserve"> </w:t>
      </w:r>
      <w:r>
        <w:fldChar w:fldCharType="begin"/>
      </w:r>
      <w:r>
        <w:instrText xml:space="preserve"> ADDIN ZOTERO_ITEM CSL_CITATION {"citationID":"h3FlpOE3","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205238">
        <w:t>(Keith Byrne, 2018)</w:t>
      </w:r>
      <w:r>
        <w:fldChar w:fldCharType="end"/>
      </w:r>
      <w:r>
        <w:t xml:space="preserve"> did provide implications that the CCTV system are only internally available instead of open to public or third parties applications.</w:t>
      </w:r>
    </w:p>
    <w:p w14:paraId="7653C77E" w14:textId="77777777" w:rsidR="00F50E98" w:rsidRDefault="00F50E98" w:rsidP="00F50E98"/>
    <w:p w14:paraId="07192F14" w14:textId="77777777" w:rsidR="00F50E98" w:rsidRDefault="00F50E98" w:rsidP="00F50E98"/>
    <w:p w14:paraId="6C2FC0F2" w14:textId="77777777" w:rsidR="00F50E98" w:rsidRDefault="00F50E98" w:rsidP="00F50E98"/>
    <w:p w14:paraId="7F09E3F8" w14:textId="77777777" w:rsidR="00F50E98" w:rsidRPr="00926911" w:rsidRDefault="00F50E98" w:rsidP="00F50E98">
      <w:pPr>
        <w:pStyle w:val="Heading2"/>
      </w:pPr>
      <w:r w:rsidRPr="00926911">
        <w:t>Traffic Signal Priority (TSP)</w:t>
      </w:r>
    </w:p>
    <w:p w14:paraId="397B9C34" w14:textId="77777777" w:rsidR="00F50E98" w:rsidRDefault="00F50E98" w:rsidP="00F50E98">
      <w:r w:rsidRPr="00A7093C">
        <w:t>Traffic Signal Priority (TSP) is a transportation management strategy designed to improve the efficiency and reliability of public transportation systems, particularly buses. TSP involves the use of technology to grant priority to buses at signalized intersections, allowing them to move more swiftly through traffic. This technology may include GPS-based systems that communicate with traffic signals to extend green lights or shorten red lights for approaching buses.</w:t>
      </w:r>
    </w:p>
    <w:p w14:paraId="56243B26" w14:textId="77777777" w:rsidR="00F50E98" w:rsidRDefault="00F50E98" w:rsidP="00F50E98">
      <w:r w:rsidRPr="00A7093C">
        <w:t>Traffic Signal Priority (TSP) refers to a transportation management system that aims to alleviate urban congestion and reduce commuter delays by providing priority treatment to transit buses at signalized intersections</w:t>
      </w:r>
      <w:r>
        <w:t xml:space="preserve"> </w:t>
      </w:r>
      <w:r>
        <w:fldChar w:fldCharType="begin"/>
      </w:r>
      <w:r>
        <w:instrText xml:space="preserve"> ADDIN ZOTERO_ITEM CSL_CITATION {"citationID":"3DG0kOGR","properties":{"formattedCitation":"(Ahmed &amp; Hawas, 2015)","plainCitation":"(Ahmed &amp; Hawas, 2015)","noteIndex":0},"citationItems":[{"id":2237,"uris":["http://zotero.org/users/local/w9K4cmpW/items/BEHJVLW9"],"itemData":{"id":2237,"type":"article-journal","abstract":"This paper presents a traffic control system that can work standalone to handle various boundary conditions of the recurrent, non-recurrent congestion, transit signal priority and downstream blockage conditions to improve the overall traffic network vehicular productivity and efficiency. The control system uses field detectors’ data to determine the boundary conditions of all incoming and exit links. The developed system is interfaced with CORSIM micro-simulation for rigorous evaluations with different types of signal phase settings. The comparative performance of this control logic is quite satisfactory for some of the most frequently used phase settings in the network with a high number of junctions under highly congested conditions.","container-title":"Transportation Research Part C: Emerging Technologies","DOI":"10.1016/j.trc.2015.08.004","ISSN":"0968-090X","journalAbbreviation":"Transportation Research Part C: Emerging Technologies","page":"52-76","source":"ScienceDirect","title":"An integrated real-time traffic signal system for transit signal priority, incident detection and congestion management","volume":"60","author":[{"family":"Ahmed","given":"F."},{"family":"Hawas","given":"Y. E."}],"issued":{"date-parts":[["2015",11,1]]}}}],"schema":"https://github.com/citation-style-language/schema/raw/master/csl-citation.json"} </w:instrText>
      </w:r>
      <w:r>
        <w:fldChar w:fldCharType="separate"/>
      </w:r>
      <w:r w:rsidRPr="00A7093C">
        <w:t>(Ahmed &amp; Hawas, 2015)</w:t>
      </w:r>
      <w:r>
        <w:fldChar w:fldCharType="end"/>
      </w:r>
      <w:r w:rsidRPr="00A7093C">
        <w:t>. TSP systems operate in real-time, addressing both recurrent and non-recurrent congestion, with the potential to enhance their effectiveness through incident detection and response strategies</w:t>
      </w:r>
      <w:r>
        <w:t>, and could be</w:t>
      </w:r>
      <w:r w:rsidRPr="00A7093C">
        <w:t xml:space="preserve"> effective under specific traffic conditions, including moderate-to-heavy bus volumes, minimal interference from turning movements, moderate cross street traffic ratios, far-side bus stops, and coordinated signals during peak traffic hours. </w:t>
      </w:r>
    </w:p>
    <w:p w14:paraId="46FE0CDA" w14:textId="77777777" w:rsidR="00F50E98" w:rsidRDefault="00F50E98" w:rsidP="00F50E98">
      <w:r w:rsidRPr="00A7093C">
        <w:t>However, it may lead to delays for non-priority traffic, which transit agencies strive to minimize through preferential treatments to signal control systems. The integration of TSP with incident detection and management capabilities in Advanced Traffic Control Systems (ATCSs) remains an area of limited exploration in existing research and practice.</w:t>
      </w:r>
    </w:p>
    <w:p w14:paraId="1B3FDE31" w14:textId="77777777" w:rsidR="00F50E98" w:rsidRDefault="00F50E98" w:rsidP="00F50E98">
      <w:r>
        <w:lastRenderedPageBreak/>
        <w:t xml:space="preserve">In Dublin, TSP was not implemented ahead of 2011 </w:t>
      </w:r>
      <w:r>
        <w:fldChar w:fldCharType="begin"/>
      </w:r>
      <w:r>
        <w:instrText xml:space="preserve"> ADDIN ZOTERO_ITEM CSL_CITATION {"citationID":"TJJ5RU66","properties":{"formattedCitation":"(The World Bank Group, 2011)","plainCitation":"(The World Bank Group, 2011)","noteIndex":0},"citationItems":[{"id":1955,"uris":["http://zotero.org/users/local/w9K4cmpW/items/LBWFZISH"],"itemData":{"id":1955,"type":"webpage","container-title":"The World Bank | Intelligent Transport Systems - Dublin, Ireland","title":"The World Bank | Intelligent Transport Systems - Dublin, Ireland","URL":"https://www.ssatp.org/sites/ssatp/files/publications/Toolkits/ITS%20Toolkit%20content/case-studies/dublin-ireland.html","author":[{"literal":"The World Bank Group"}],"accessed":{"date-parts":[["2024",1,19]]},"issued":{"date-parts":[["2011"]]}}}],"schema":"https://github.com/citation-style-language/schema/raw/master/csl-citation.json"} </w:instrText>
      </w:r>
      <w:r>
        <w:fldChar w:fldCharType="separate"/>
      </w:r>
      <w:r w:rsidRPr="006B37A1">
        <w:t>(The World Bank Group, 2011)</w:t>
      </w:r>
      <w:r>
        <w:fldChar w:fldCharType="end"/>
      </w:r>
      <w:r>
        <w:t xml:space="preserve"> but a </w:t>
      </w:r>
      <w:r w:rsidRPr="000C7214">
        <w:t>Quality Bus Corridors (QBC</w:t>
      </w:r>
      <w:r>
        <w:t xml:space="preserve">) gave public bus with traffic priority to bus users, and the result has been positive </w:t>
      </w:r>
      <w:r>
        <w:fldChar w:fldCharType="begin"/>
      </w:r>
      <w:r>
        <w:instrText xml:space="preserve"> ADDIN ZOTERO_ITEM CSL_CITATION {"citationID":"icLAKzfk","properties":{"formattedCitation":"(McDonnell et al., 2006)","plainCitation":"(McDonnell et al., 2006)","noteIndex":0},"citationItems":[{"id":2235,"uris":["http://zotero.org/users/local/w9K4cmpW/items/6GGEYTI9"],"itemData":{"id":2235,"type":"article-journal","abstract":"In many jurisdictions, political and infrastructural restrictions have limited the feasibility of road pricing as a response to urban congestion. Accordingly, the allocation of dedicated road space to high frequency buses has emerged as a second-best option. Analyses of the evidence emerging from this option emphasize the engineering and technical issues and do not systematically interrogate the customers, those in the bus catchment area that use or could potentially use the service. This paper attempts to correct for this asymmetry in focus by analyzing characteristics and preferences of users and non-users through a survey of 1,000 households for a particular quality bus catchment area in Dublin, Ireland. Preliminary findings are encouraging, both for the use of this policy instrument as one which can yield considerable consumer satisfaction, and in terms of modal share analysis, especially because the corridor under scrutiny represents a much higher socio-economic profile than Dublin or Ireland as a whole.","container-title":"Journal of Public Transportation","DOI":"10.5038/2375-0901.9.3.8","ISSN":"1077-291X","issue":"3","journalAbbreviation":"Journal of Public Transportation","page":"137-162","source":"ScienceDirect","title":"Impact of Bus Priority Attributes on Catchment Area Residents in Dublin, Ireland","volume":"9","author":[{"family":"McDonnell","given":"Simon"},{"family":"Ferreira","given":"Susana"},{"family":"Convery","given":"Frank"}],"issued":{"date-parts":[["2006",7,1]]}}}],"schema":"https://github.com/citation-style-language/schema/raw/master/csl-citation.json"} </w:instrText>
      </w:r>
      <w:r>
        <w:fldChar w:fldCharType="separate"/>
      </w:r>
      <w:r w:rsidRPr="000C7214">
        <w:t>(McDonnell et al., 2006)</w:t>
      </w:r>
      <w:r>
        <w:fldChar w:fldCharType="end"/>
      </w:r>
      <w:r>
        <w:t xml:space="preserve"> </w:t>
      </w:r>
      <w:r>
        <w:fldChar w:fldCharType="begin"/>
      </w:r>
      <w:r>
        <w:instrText xml:space="preserve"> ADDIN ZOTERO_ITEM CSL_CITATION {"citationID":"AY6ki1MH","properties":{"formattedCitation":"(Caulfield &amp; O\\uc0\\u8217{}Mahony, 2004)","plainCitation":"(Caulfield &amp; O’Mahony, 2004)","noteIndex":0},"citationItems":[{"id":2239,"uris":["http://zotero.org/users/local/w9K4cmpW/items/V63LQIAT"],"itemData":{"id":2239,"type":"article-journal","abstract":"The introduction of eleven Quality Bus Corridors (QBC) has been a success story in the provision of public transport in Dublin over the past few years. In a city where the main mode of public transport is bus, the QBC initiative has resulted in decreased commute times and increased passenger numbers. QBCs operate on dedicated traffic lanes between the hours of 7:00am – 7:00pm and in certain instances on a 24-hour basis.","language":"en","source":"Zotero","title":"The Application of the Transit Capacity and Quality of Service Manual on a Bus Corridor in Dublin","author":[{"family":"Caulfield","given":"Brian"},{"family":"O’Mahony","given":"Margaret"}],"issued":{"date-parts":[["2004",4]]}}}],"schema":"https://github.com/citation-style-language/schema/raw/master/csl-citation.json"} </w:instrText>
      </w:r>
      <w:r>
        <w:fldChar w:fldCharType="separate"/>
      </w:r>
      <w:r w:rsidRPr="00640BF4">
        <w:rPr>
          <w:szCs w:val="24"/>
        </w:rPr>
        <w:t>(Caulfield &amp; O’Mahony, 2004)</w:t>
      </w:r>
      <w:r>
        <w:fldChar w:fldCharType="end"/>
      </w:r>
      <w:r>
        <w:t xml:space="preserve"> in improving the quality of public transportation to attract more users from using private cars. The QBC was replaced by the BusConnects </w:t>
      </w:r>
      <w:r>
        <w:fldChar w:fldCharType="begin"/>
      </w:r>
      <w:r>
        <w:instrText xml:space="preserve"> ADDIN ZOTERO_ITEM CSL_CITATION {"citationID":"aFXq6DGS","properties":{"formattedCitation":"(NTA, Ireland, 2024c)","plainCitation":"(NTA, Ireland, 2024c)","noteIndex":0},"citationItems":[{"id":2241,"uris":["http://zotero.org/users/local/w9K4cmpW/items/5H5NXXN5"],"itemData":{"id":2241,"type":"webpage","abstract":"BusConnects is a key part of the Government’s polices to improve public transport and address climate change in Ireland’s major urban centres. BusConnects is a program developed and managed by the National Transport Authority (NTA), and funded by Project Ireland 2040, and is also included within national policies such as ‘The National Development Plan 2021 […]","container-title":"Busconnects","language":"en-US","title":"What is BusConnects","URL":"https://busconnects.ie/about/","author":[{"literal":"NTA, Ireland"}],"accessed":{"date-parts":[["2024",1,30]]},"issued":{"date-parts":[["2024"]]}}}],"schema":"https://github.com/citation-style-language/schema/raw/master/csl-citation.json"} </w:instrText>
      </w:r>
      <w:r>
        <w:fldChar w:fldCharType="separate"/>
      </w:r>
      <w:r w:rsidRPr="00EB5960">
        <w:t>(NTA, Ireland, 2024c)</w:t>
      </w:r>
      <w:r>
        <w:fldChar w:fldCharType="end"/>
      </w:r>
      <w:r>
        <w:t xml:space="preserve"> project in 2017 and will further escalated </w:t>
      </w:r>
      <w:r>
        <w:fldChar w:fldCharType="begin"/>
      </w:r>
      <w:r>
        <w:instrText xml:space="preserve"> ADDIN ZOTERO_ITEM CSL_CITATION {"citationID":"nWg6bQoz","properties":{"formattedCitation":"(Department of Transport, 2022)","plainCitation":"(Department of Transport, 2022)","noteIndex":0},"citationItems":[{"id":2240,"uris":["http://zotero.org/users/local/w9K4cmpW/items/QZ8X2L23"],"itemData":{"id":2240,"type":"webpage","language":"en","title":"Government Gives Green Light to Dublin’s BusConnects","URL":"https://www.gov.ie/en/press-release/ec324-government-gives-green-light-to-dublins-busconnects/","author":[{"literal":"Department of Transport"}],"accessed":{"date-parts":[["2024",1,30]]},"issued":{"date-parts":[["2022",3,8]]}}}],"schema":"https://github.com/citation-style-language/schema/raw/master/csl-citation.json"} </w:instrText>
      </w:r>
      <w:r>
        <w:fldChar w:fldCharType="separate"/>
      </w:r>
      <w:r w:rsidRPr="00EB5960">
        <w:t>(Department of Transport, 2022)</w:t>
      </w:r>
      <w:r>
        <w:fldChar w:fldCharType="end"/>
      </w:r>
      <w:r>
        <w:t xml:space="preserve">. </w:t>
      </w:r>
    </w:p>
    <w:p w14:paraId="7C3BACDA" w14:textId="77777777" w:rsidR="00F50E98" w:rsidRDefault="00F50E98" w:rsidP="00F50E98">
      <w:r>
        <w:t xml:space="preserve">BusConnects is not specifically designed to enable the Traffic Signal Priority, but as it treats the public bus with priority aim to solve the problem of congestion under the prediction of increasing population. Certain traffic signals were already, or planed to, given to public buses for priority </w:t>
      </w:r>
      <w:r>
        <w:fldChar w:fldCharType="begin"/>
      </w:r>
      <w:r>
        <w:instrText xml:space="preserve"> ADDIN ZOTERO_ITEM CSL_CITATION {"citationID":"6uyZuxF5","properties":{"formattedCitation":"(BusConnects, 2018)","plainCitation":"(BusConnects, 2018)","noteIndex":0},"citationItems":[{"id":2243,"uris":["http://zotero.org/users/local/w9K4cmpW/items/9MIXIFNP"],"itemData":{"id":2243,"type":"webpage","container-title":"Bus Connects - Transforming City Bus Services","title":"Bus Connects - Swords to City Centre Project Ireland 2040 - Building Irelands Future","URL":"https://busconnects.ie/wp-content/uploads/2022/02/busconnects-cbc2-swords-to-city-centre_finalfixed-2.html","author":[{"literal":"BusConnects"}],"accessed":{"date-parts":[["2024",1,30]]},"issued":{"date-parts":[["2018",11]]}}}],"schema":"https://github.com/citation-style-language/schema/raw/master/csl-citation.json"} </w:instrText>
      </w:r>
      <w:r>
        <w:fldChar w:fldCharType="separate"/>
      </w:r>
      <w:r w:rsidRPr="008B4A86">
        <w:t>(BusConnects, 2018)</w:t>
      </w:r>
      <w:r>
        <w:fldChar w:fldCharType="end"/>
      </w:r>
      <w:r>
        <w:t>. By improve the capacity of the public bus network, it has reached an effective inclination from the passenger to choose public buses, therefore should be regarded as an implementation of the TSP system.</w:t>
      </w:r>
    </w:p>
    <w:p w14:paraId="18632A19" w14:textId="77777777" w:rsidR="00F50E98" w:rsidRDefault="00F50E98" w:rsidP="00F50E98"/>
    <w:p w14:paraId="2F52C126" w14:textId="77777777" w:rsidR="00F50E98" w:rsidRPr="00926911" w:rsidRDefault="00F50E98" w:rsidP="00F50E98"/>
    <w:p w14:paraId="14C88DE6" w14:textId="77777777" w:rsidR="00F50E98" w:rsidRPr="00926911" w:rsidRDefault="00F50E98" w:rsidP="00F50E98">
      <w:pPr>
        <w:pStyle w:val="Heading1"/>
      </w:pPr>
      <w:r w:rsidRPr="00926911">
        <w:t>Challenges and Benefits</w:t>
      </w:r>
    </w:p>
    <w:p w14:paraId="6CF861C8" w14:textId="77777777" w:rsidR="00F50E98" w:rsidRPr="00524880" w:rsidRDefault="00F50E98" w:rsidP="00F50E98">
      <w:pPr>
        <w:rPr>
          <w:lang w:val="en-US"/>
        </w:rPr>
      </w:pPr>
      <w:r>
        <w:rPr>
          <w:lang w:val="en-US"/>
        </w:rPr>
        <w:t xml:space="preserve">Dublin is one of the pioneers of implementing the </w:t>
      </w:r>
      <w:r w:rsidRPr="00524880">
        <w:rPr>
          <w:lang w:val="en-US"/>
        </w:rPr>
        <w:t>Intelligent Transport System (ITS),</w:t>
      </w:r>
      <w:r>
        <w:rPr>
          <w:lang w:val="en-US"/>
        </w:rPr>
        <w:t xml:space="preserve"> especially with the initiation from the Dublin Bus, to meet the</w:t>
      </w:r>
      <w:r w:rsidRPr="00524880">
        <w:rPr>
          <w:lang w:val="en-US"/>
        </w:rPr>
        <w:t xml:space="preserve"> challenges maintaining efficient service operations. One major issue was the reliance on individual depots for dispatching, resulting in inefficient coordination and increased complexity. The lack of real-time location information following the closure of the original Automatic Vehicle Monitoring (AVM) system in 1994 forced dispatchers to depend on drivers for vehicle locations, leading to reactive decision making and substantial guesswork. This was in addition to the issue of bus bunching, detrimental service reliability.</w:t>
      </w:r>
    </w:p>
    <w:p w14:paraId="0FCC1C76" w14:textId="77777777" w:rsidR="00F50E98" w:rsidRPr="00524880" w:rsidRDefault="00F50E98" w:rsidP="00F50E98">
      <w:pPr>
        <w:rPr>
          <w:lang w:val="en-US"/>
        </w:rPr>
      </w:pPr>
      <w:r>
        <w:rPr>
          <w:lang w:val="en-US"/>
        </w:rPr>
        <w:t>T</w:t>
      </w:r>
      <w:r w:rsidRPr="00524880">
        <w:rPr>
          <w:lang w:val="en-US"/>
        </w:rPr>
        <w:t xml:space="preserve">he implementation of </w:t>
      </w:r>
      <w:r>
        <w:rPr>
          <w:lang w:val="en-US"/>
        </w:rPr>
        <w:t xml:space="preserve">earlier phase </w:t>
      </w:r>
      <w:r w:rsidRPr="00524880">
        <w:rPr>
          <w:lang w:val="en-US"/>
        </w:rPr>
        <w:t>ITS</w:t>
      </w:r>
      <w:r>
        <w:rPr>
          <w:lang w:val="en-US"/>
        </w:rPr>
        <w:t xml:space="preserve"> helped Dublin Bus in improving the operational efficiency, internal communication</w:t>
      </w:r>
      <w:r w:rsidRPr="00524880">
        <w:rPr>
          <w:lang w:val="en-US"/>
        </w:rPr>
        <w:t>,</w:t>
      </w:r>
      <w:r>
        <w:rPr>
          <w:lang w:val="en-US"/>
        </w:rPr>
        <w:t xml:space="preserve"> and customer satisfaction. For example, b</w:t>
      </w:r>
      <w:r w:rsidRPr="00524880">
        <w:rPr>
          <w:lang w:val="en-US"/>
        </w:rPr>
        <w:t xml:space="preserve">y centralizing all </w:t>
      </w:r>
      <w:r>
        <w:rPr>
          <w:lang w:val="en-US"/>
        </w:rPr>
        <w:t>informative data</w:t>
      </w:r>
      <w:r w:rsidRPr="00524880">
        <w:rPr>
          <w:lang w:val="en-US"/>
        </w:rPr>
        <w:t xml:space="preserve"> in</w:t>
      </w:r>
      <w:r>
        <w:rPr>
          <w:lang w:val="en-US"/>
        </w:rPr>
        <w:t>to</w:t>
      </w:r>
      <w:r w:rsidRPr="00524880">
        <w:rPr>
          <w:lang w:val="en-US"/>
        </w:rPr>
        <w:t xml:space="preserve"> a single Control Centre, route control is significantly improved. Bus journey times have been reduced, while service reliability and consistency have been enhanced.</w:t>
      </w:r>
      <w:r w:rsidRPr="00126990">
        <w:rPr>
          <w:lang w:val="en-US"/>
        </w:rPr>
        <w:t xml:space="preserve"> </w:t>
      </w:r>
      <w:r w:rsidRPr="00524880">
        <w:rPr>
          <w:lang w:val="en-US"/>
        </w:rPr>
        <w:t>This approach has also tackled the problem of bus bunching and uneven headway, resulting in better fleet utilization.</w:t>
      </w:r>
      <w:r>
        <w:rPr>
          <w:lang w:val="en-US"/>
        </w:rPr>
        <w:t xml:space="preserve"> </w:t>
      </w:r>
      <w:r w:rsidRPr="00524880">
        <w:rPr>
          <w:lang w:val="en-US"/>
        </w:rPr>
        <w:t xml:space="preserve">ITS </w:t>
      </w:r>
      <w:r>
        <w:rPr>
          <w:lang w:val="en-US"/>
        </w:rPr>
        <w:t>also</w:t>
      </w:r>
      <w:r w:rsidRPr="00524880">
        <w:rPr>
          <w:lang w:val="en-US"/>
        </w:rPr>
        <w:t xml:space="preserve"> has considerably improved the passenger experience, with features like real-time passenger information, advanced ticketing systems, and route planning applications.</w:t>
      </w:r>
    </w:p>
    <w:p w14:paraId="246C9670" w14:textId="77777777" w:rsidR="00F50E98" w:rsidRDefault="00F50E98" w:rsidP="00F50E98">
      <w:pPr>
        <w:rPr>
          <w:lang w:val="en-US"/>
        </w:rPr>
      </w:pPr>
      <w:r>
        <w:rPr>
          <w:lang w:val="en-US"/>
        </w:rPr>
        <w:lastRenderedPageBreak/>
        <w:t>However, due to the continuous expansion of the system,</w:t>
      </w:r>
      <w:r w:rsidRPr="00524880">
        <w:rPr>
          <w:lang w:val="en-US"/>
        </w:rPr>
        <w:t xml:space="preserve"> challenges have shifted towards the complexity of utilizing and continual updating and maintenance. The achievement of efficient control also depends on the skillful handling by </w:t>
      </w:r>
      <w:r>
        <w:rPr>
          <w:lang w:val="en-US"/>
        </w:rPr>
        <w:t>d</w:t>
      </w:r>
      <w:r w:rsidRPr="00524880">
        <w:rPr>
          <w:lang w:val="en-US"/>
        </w:rPr>
        <w:t>ispatchers in the new setup.</w:t>
      </w:r>
      <w:r w:rsidRPr="00126990">
        <w:rPr>
          <w:lang w:val="en-US"/>
        </w:rPr>
        <w:t xml:space="preserve"> </w:t>
      </w:r>
    </w:p>
    <w:p w14:paraId="74D409AC" w14:textId="77777777" w:rsidR="00F50E98" w:rsidRDefault="00F50E98" w:rsidP="00F50E98">
      <w:pPr>
        <w:rPr>
          <w:lang w:val="en-US"/>
        </w:rPr>
      </w:pPr>
      <w:r>
        <w:rPr>
          <w:lang w:val="en-US"/>
        </w:rPr>
        <w:t xml:space="preserve">The efficiency of the system is also subject to further upgrades despite the improvements. The operators (Dublin Bus, Luas and Go Ahead) was recently fined for over </w:t>
      </w:r>
      <w:r w:rsidRPr="00EA2D2F">
        <w:rPr>
          <w:lang w:val="en-US"/>
        </w:rPr>
        <w:t>€</w:t>
      </w:r>
      <w:r>
        <w:rPr>
          <w:lang w:val="en-US"/>
        </w:rPr>
        <w:t xml:space="preserve">5 million for delays, cancellations, and under routing </w:t>
      </w:r>
      <w:r>
        <w:rPr>
          <w:lang w:val="en-US"/>
        </w:rPr>
        <w:fldChar w:fldCharType="begin"/>
      </w:r>
      <w:r>
        <w:rPr>
          <w:lang w:val="en-US"/>
        </w:rPr>
        <w:instrText xml:space="preserve"> ADDIN ZOTERO_ITEM CSL_CITATION {"citationID":"uT7iFOyv","properties":{"formattedCitation":"(Ferghal Blaney, 2022)","plainCitation":"(Ferghal Blaney, 2022)","noteIndex":0},"citationItems":[{"id":2247,"uris":["http://zotero.org/users/local/w9K4cmpW/items/PSX47RDL"],"itemData":{"id":2247,"type":"article-newspaper","abstract":"The transport chiefs said that they are facing a staff shortage crisis","container-title":"Irish Mirror","language":"en","note":"section: Irish News","title":"Dublin Bus and Go Ahead fined €2.4m for failings on route and timetable targets","URL":"https://www.irishmirror.ie/news/irish-news/dublin-bus-go-ahead-fined-28443115","author":[{"literal":"Ferghal Blaney"}],"accessed":{"date-parts":[["2024",2,1]]},"issued":{"date-parts":[["2022",11,8]]}}}],"schema":"https://github.com/citation-style-language/schema/raw/master/csl-citation.json"} </w:instrText>
      </w:r>
      <w:r>
        <w:rPr>
          <w:lang w:val="en-US"/>
        </w:rPr>
        <w:fldChar w:fldCharType="separate"/>
      </w:r>
      <w:r w:rsidRPr="00EA2D2F">
        <w:t>(Ferghal Blaney, 2022)</w:t>
      </w:r>
      <w:r>
        <w:rPr>
          <w:lang w:val="en-US"/>
        </w:rPr>
        <w:fldChar w:fldCharType="end"/>
      </w:r>
      <w:r>
        <w:rPr>
          <w:lang w:val="en-US"/>
        </w:rPr>
        <w:t xml:space="preserve"> </w:t>
      </w:r>
      <w:r>
        <w:rPr>
          <w:lang w:val="en-US"/>
        </w:rPr>
        <w:fldChar w:fldCharType="begin"/>
      </w:r>
      <w:r>
        <w:rPr>
          <w:lang w:val="en-US"/>
        </w:rPr>
        <w:instrText xml:space="preserve"> ADDIN ZOTERO_ITEM CSL_CITATION {"citationID":"qZ5no4NU","properties":{"formattedCitation":"(Emma Nevin, 2022)","plainCitation":"(Emma Nevin, 2022)","noteIndex":0},"citationItems":[{"id":2076,"uris":["http://zotero.org/users/local/w9K4cmpW/items/YNBXRN7X"],"itemData":{"id":2076,"type":"webpage","abstract":"Issues with both Dublin Bus and Go-Ahead bus routes across the capital have been flagged repeatedly in recent months","container-title":"Dublin Live","language":"en","note":"section: Dublin News","title":"Dublin Bus, Luas and Go-Ahead fined collective €5m over delays and cancellations","URL":"https://www.dublinlive.ie/news/dublin-news/dublin-bus-luas-go-ahead-25109125","author":[{"literal":"Emma Nevin"}],"accessed":{"date-parts":[["2024",1,28]]},"issued":{"date-parts":[["2022",9,26]]}}}],"schema":"https://github.com/citation-style-language/schema/raw/master/csl-citation.json"} </w:instrText>
      </w:r>
      <w:r>
        <w:rPr>
          <w:lang w:val="en-US"/>
        </w:rPr>
        <w:fldChar w:fldCharType="separate"/>
      </w:r>
      <w:r w:rsidRPr="00EA2D2F">
        <w:t>(Emma Nevin, 2022)</w:t>
      </w:r>
      <w:r>
        <w:rPr>
          <w:lang w:val="en-US"/>
        </w:rPr>
        <w:fldChar w:fldCharType="end"/>
      </w:r>
      <w:r>
        <w:rPr>
          <w:lang w:val="en-US"/>
        </w:rPr>
        <w:t>, which implied the great improvement space to an acceptable level.</w:t>
      </w:r>
    </w:p>
    <w:p w14:paraId="0583F42A" w14:textId="77777777" w:rsidR="00F50E98" w:rsidRPr="00524880" w:rsidRDefault="00F50E98" w:rsidP="00F50E98">
      <w:pPr>
        <w:rPr>
          <w:lang w:val="en-US"/>
        </w:rPr>
      </w:pPr>
      <w:r>
        <w:rPr>
          <w:lang w:val="en-US"/>
        </w:rPr>
        <w:t xml:space="preserve">The Dublin Bus is also facing new issues from changing environment and social challenges, and driver shortage was the most acute one </w:t>
      </w:r>
      <w:r>
        <w:rPr>
          <w:lang w:val="en-US"/>
        </w:rPr>
        <w:fldChar w:fldCharType="begin"/>
      </w:r>
      <w:r>
        <w:rPr>
          <w:lang w:val="en-US"/>
        </w:rPr>
        <w:instrText xml:space="preserve"> ADDIN ZOTERO_ITEM CSL_CITATION {"citationID":"HagErGh3","properties":{"formattedCitation":"(Neil Fetherstonhaugh, 202 C.E.)","plainCitation":"(Neil Fetherstonhaugh, 202 C.E.)","noteIndex":0},"citationItems":[{"id":2253,"uris":["http://zotero.org/users/local/w9K4cmpW/items/GJPTYLJU"],"itemData":{"id":2253,"type":"webpage","abstract":"A driver shortage has forced a delay in the roll out of new bus routes in Dublin, including new 24-hour services, it has emerged.","container-title":"SundayWorld.com","language":"en","note":"section: Irish News","title":"Driver shortage forces delay in roll-out of new bus routes in Dublin","title-short":"Driver shortage forces delay in roll-out of new bus routes in Dublin","URL":"https://www.sundayworld.com/news/irish-news/driver-shortage-forces-delay-in-roll-out-of-new-bus-routes-in-dublin/773457575.html","author":[{"literal":"Neil Fetherstonhaugh"}],"accessed":{"date-parts":[["2024",2,1]]},"issued":{"date-parts":[["202",10,14]]}}}],"schema":"https://github.com/citation-style-language/schema/raw/master/csl-citation.json"} </w:instrText>
      </w:r>
      <w:r>
        <w:rPr>
          <w:lang w:val="en-US"/>
        </w:rPr>
        <w:fldChar w:fldCharType="separate"/>
      </w:r>
      <w:r w:rsidRPr="00874F5F">
        <w:t>(Neil Fetherstonhaugh, 202 C.E.)</w:t>
      </w:r>
      <w:r>
        <w:rPr>
          <w:lang w:val="en-US"/>
        </w:rPr>
        <w:fldChar w:fldCharType="end"/>
      </w:r>
      <w:r>
        <w:rPr>
          <w:lang w:val="en-US"/>
        </w:rPr>
        <w:t xml:space="preserve"> </w:t>
      </w:r>
      <w:r>
        <w:rPr>
          <w:lang w:val="en-US"/>
        </w:rPr>
        <w:fldChar w:fldCharType="begin"/>
      </w:r>
      <w:r>
        <w:rPr>
          <w:lang w:val="en-US"/>
        </w:rPr>
        <w:instrText xml:space="preserve"> ADDIN ZOTERO_ITEM CSL_CITATION {"citationID":"65H9bweq","properties":{"formattedCitation":"(Olivia Kelly, 2022)","plainCitation":"(Olivia Kelly, 2022)","noteIndex":0},"citationItems":[{"id":2244,"uris":["http://zotero.org/users/local/w9K4cmpW/items/XGUAC965"],"itemData":{"id":2244,"type":"webpage","abstract":"Transport chiefs apologise for poor bus service in the capital","container-title":"The Irish Times","language":"en","title":"Dublin bus driver shortage to last until next March","title-short":"Dublin bus driver shortage to last until next March","URL":"https://www.irishtimes.com/transport/2022/11/08/dublin-bus-driver-shortage-to-last-until-next-march/","author":[{"literal":"Olivia Kelly"}],"accessed":{"date-parts":[["2024",2,1]]},"issued":{"date-parts":[["2022",11,8]]}}}],"schema":"https://github.com/citation-style-language/schema/raw/master/csl-citation.json"} </w:instrText>
      </w:r>
      <w:r>
        <w:rPr>
          <w:lang w:val="en-US"/>
        </w:rPr>
        <w:fldChar w:fldCharType="separate"/>
      </w:r>
      <w:r w:rsidRPr="00874F5F">
        <w:t>(Olivia Kelly, 2022)</w:t>
      </w:r>
      <w:r>
        <w:rPr>
          <w:lang w:val="en-US"/>
        </w:rPr>
        <w:fldChar w:fldCharType="end"/>
      </w:r>
      <w:r>
        <w:rPr>
          <w:lang w:val="en-US"/>
        </w:rPr>
        <w:t xml:space="preserve"> </w:t>
      </w:r>
      <w:r>
        <w:rPr>
          <w:lang w:val="en-US"/>
        </w:rPr>
        <w:fldChar w:fldCharType="begin"/>
      </w:r>
      <w:r>
        <w:rPr>
          <w:lang w:val="en-US"/>
        </w:rPr>
        <w:instrText xml:space="preserve"> ADDIN ZOTERO_ITEM CSL_CITATION {"citationID":"zkrHyh6Z","properties":{"formattedCitation":"(Sam Tranum, 2023a)","plainCitation":"(Sam Tranum, 2023a)","noteIndex":0},"citationItems":[{"id":2245,"uris":["http://zotero.org/users/local/w9K4cmpW/items/B6XU3DQR"],"itemData":{"id":2245,"type":"webpage","abstract":"The company says it’s working hard to recruit new drivers. But two drivers and a union rep say the problem isn’t hiring them, it’s keeping them.","container-title":"Dublin Bus is still short of drivers, and its services","title":"Dublin Bus is still short of drivers, and its services – and passengers – continue to suffer as a result","title-short":"Dublin Inquirer","URL":"https://dublininquirer.com/2023/03/28/dublin-bus-is-still-short-of-drivers-and-its-services-and-passengers-continue-to-suffer-as-a-result/","author":[{"literal":"Sam Tranum"}],"accessed":{"date-parts":[["2024",2,1]]},"issued":{"date-parts":[["2023",3,28]]}}}],"schema":"https://github.com/citation-style-language/schema/raw/master/csl-citation.json"} </w:instrText>
      </w:r>
      <w:r>
        <w:rPr>
          <w:lang w:val="en-US"/>
        </w:rPr>
        <w:fldChar w:fldCharType="separate"/>
      </w:r>
      <w:r w:rsidRPr="00874F5F">
        <w:t>(Sam Tranum, 2023a)</w:t>
      </w:r>
      <w:r>
        <w:rPr>
          <w:lang w:val="en-US"/>
        </w:rPr>
        <w:fldChar w:fldCharType="end"/>
      </w:r>
      <w:r>
        <w:rPr>
          <w:lang w:val="en-US"/>
        </w:rPr>
        <w:t xml:space="preserve"> and unfriendly driver monitoring has </w:t>
      </w:r>
      <w:r w:rsidRPr="004545AC">
        <w:rPr>
          <w:lang w:val="en-US"/>
        </w:rPr>
        <w:t>exacerbated</w:t>
      </w:r>
      <w:r>
        <w:rPr>
          <w:lang w:val="en-US"/>
        </w:rPr>
        <w:t xml:space="preserve"> the situation </w:t>
      </w:r>
      <w:r>
        <w:rPr>
          <w:lang w:val="en-US"/>
        </w:rPr>
        <w:fldChar w:fldCharType="begin"/>
      </w:r>
      <w:r>
        <w:rPr>
          <w:lang w:val="en-US"/>
        </w:rPr>
        <w:instrText xml:space="preserve"> ADDIN ZOTERO_ITEM CSL_CITATION {"citationID":"bnXd6Qgg","properties":{"formattedCitation":"(Sam Tranum, 2023b)","plainCitation":"(Sam Tranum, 2023b)","noteIndex":0},"citationItems":[{"id":2251,"uris":["http://zotero.org/users/local/w9K4cmpW/items/K99N62S6"],"itemData":{"id":2251,"type":"webpage","abstract":"The “PressIt” system, meant to keep buses on schedule, has controllers reminding drivers if they are running ahead or behind as they drive.","container-title":"Dublin Inquirer","language":"en-US","title":"As Dublin Bus struggles with driver shortages, drivers say a voice in their ear makes them miserable","URL":"http://dublininquirer.com/2023/04/12/as-dublin-bus-struggles-with-driver-shortages-drivers-say-a-voice-in-their-ear-makes-them-miserable/","author":[{"literal":"Sam Tranum"}],"accessed":{"date-parts":[["2024",2,1]]},"issued":{"date-parts":[["2023",4,11]]}}}],"schema":"https://github.com/citation-style-language/schema/raw/master/csl-citation.json"} </w:instrText>
      </w:r>
      <w:r>
        <w:rPr>
          <w:lang w:val="en-US"/>
        </w:rPr>
        <w:fldChar w:fldCharType="separate"/>
      </w:r>
      <w:r w:rsidRPr="00874F5F">
        <w:t>(Sam Tranum, 2023b)</w:t>
      </w:r>
      <w:r>
        <w:rPr>
          <w:lang w:val="en-US"/>
        </w:rPr>
        <w:fldChar w:fldCharType="end"/>
      </w:r>
      <w:r>
        <w:rPr>
          <w:lang w:val="en-US"/>
        </w:rPr>
        <w:t xml:space="preserve">. As a common critical issues worldwide, the shortage of bus drivers indicates the future direction of the ITS to </w:t>
      </w:r>
      <w:r w:rsidRPr="008A7602">
        <w:rPr>
          <w:b/>
          <w:bCs/>
          <w:lang w:val="en-US"/>
        </w:rPr>
        <w:t>higher levels</w:t>
      </w:r>
      <w:r>
        <w:rPr>
          <w:lang w:val="en-US"/>
        </w:rPr>
        <w:t>, by escalating and integrating technologies such as Traffic Signal Priority, Artificial Intelligence, Autonomous Driving,</w:t>
      </w:r>
      <w:r w:rsidRPr="00874F5F">
        <w:rPr>
          <w:lang w:val="en-US"/>
        </w:rPr>
        <w:t xml:space="preserve"> </w:t>
      </w:r>
      <w:r>
        <w:rPr>
          <w:lang w:val="en-US"/>
        </w:rPr>
        <w:t>C-ITS, and eventually Smart City, with the joint effort not only by the efforts from public transportation operators alone.</w:t>
      </w:r>
    </w:p>
    <w:p w14:paraId="323A994B" w14:textId="77777777" w:rsidR="00F50E98" w:rsidRDefault="00F50E98" w:rsidP="00F50E98"/>
    <w:p w14:paraId="0D17A844" w14:textId="77777777" w:rsidR="00F50E98" w:rsidRPr="00926911" w:rsidRDefault="00F50E98" w:rsidP="00F50E98">
      <w:pPr>
        <w:pStyle w:val="Heading1"/>
      </w:pPr>
      <w:r w:rsidRPr="00926911">
        <w:t>Comparison with International Standards</w:t>
      </w:r>
    </w:p>
    <w:p w14:paraId="5F9F0042" w14:textId="77777777" w:rsidR="00F50E98" w:rsidRDefault="00F50E98" w:rsidP="00F50E98">
      <w:r>
        <w:t xml:space="preserve">There’s no </w:t>
      </w:r>
      <w:r w:rsidRPr="0031350E">
        <w:t>explicit details about the implementation of International Standards for the Intelligent Transport System (ITS) in Dublin Bus</w:t>
      </w:r>
      <w:r>
        <w:t xml:space="preserve"> prior to 2011</w:t>
      </w:r>
      <w:r w:rsidRPr="0031350E">
        <w:t>.</w:t>
      </w:r>
      <w:r>
        <w:t xml:space="preserve"> </w:t>
      </w:r>
    </w:p>
    <w:p w14:paraId="71D9CFB9" w14:textId="77777777" w:rsidR="00F50E98" w:rsidRDefault="00F50E98" w:rsidP="00F50E98">
      <w:r>
        <w:t xml:space="preserve">However, as a member of the </w:t>
      </w:r>
      <w:r w:rsidRPr="005A3013">
        <w:t>European Union Cooperative-Intelligent Transport Systems</w:t>
      </w:r>
      <w:r>
        <w:t xml:space="preserve">, Ireland has effort on sticking to major C-ITS standards </w:t>
      </w:r>
      <w:r>
        <w:rPr>
          <w:lang w:eastAsia="zh-CN"/>
        </w:rPr>
        <w:t>(</w:t>
      </w:r>
      <w:r w:rsidRPr="00AC4E26">
        <w:rPr>
          <w:i/>
          <w:iCs/>
          <w:lang w:eastAsia="zh-CN"/>
        </w:rPr>
        <w:t>ISO,</w:t>
      </w:r>
      <w:r>
        <w:rPr>
          <w:i/>
          <w:iCs/>
          <w:lang w:eastAsia="zh-CN"/>
        </w:rPr>
        <w:t xml:space="preserve"> IEEE, EN,</w:t>
      </w:r>
      <w:r w:rsidRPr="00AC4E26">
        <w:rPr>
          <w:i/>
          <w:iCs/>
          <w:lang w:eastAsia="zh-CN"/>
        </w:rPr>
        <w:t xml:space="preserve"> CEN, ETSI</w:t>
      </w:r>
      <w:r>
        <w:rPr>
          <w:lang w:eastAsia="zh-CN"/>
        </w:rPr>
        <w:t>), and specifications (</w:t>
      </w:r>
      <w:r w:rsidRPr="00AC4E26">
        <w:rPr>
          <w:i/>
          <w:iCs/>
          <w:lang w:eastAsia="zh-CN"/>
        </w:rPr>
        <w:t>SAE</w:t>
      </w:r>
      <w:r>
        <w:rPr>
          <w:lang w:eastAsia="zh-CN"/>
        </w:rPr>
        <w:t>)</w:t>
      </w:r>
      <w:r>
        <w:t>, which could affect the infrastructure of ITS connect to Dublin Bus’s sub system.</w:t>
      </w:r>
    </w:p>
    <w:p w14:paraId="4C02CDB0" w14:textId="77777777" w:rsidR="00F50E98" w:rsidRDefault="00F50E98" w:rsidP="00F50E98"/>
    <w:p w14:paraId="2299BEEB" w14:textId="77777777" w:rsidR="00F50E98" w:rsidRPr="00926911" w:rsidRDefault="00F50E98" w:rsidP="00F50E98">
      <w:pPr>
        <w:pStyle w:val="Heading1"/>
      </w:pPr>
      <w:r w:rsidRPr="00926911">
        <w:t>Case Studies and Examples</w:t>
      </w:r>
    </w:p>
    <w:p w14:paraId="7F3DF903" w14:textId="77777777" w:rsidR="00F50E98" w:rsidRPr="007C176F" w:rsidRDefault="00F50E98" w:rsidP="00F50E98">
      <w:r w:rsidRPr="007C176F">
        <w:t>As previously studied, the future C-ITS is a systematic project and likely to go along the direction of escalating the intelligence level based on improved infrastructure including the 5G/6G. It is hard to give out a clear boundary between current ITS and C-ITS, as each part of the system is dynamically evolving intrinsically, and pushing each other forward.</w:t>
      </w:r>
    </w:p>
    <w:p w14:paraId="0786D869" w14:textId="77777777" w:rsidR="00F50E98" w:rsidRDefault="00F50E98" w:rsidP="00F50E98">
      <w:r>
        <w:lastRenderedPageBreak/>
        <w:t xml:space="preserve">There are already enriched cases of practices and experiments for applying cutting edge techniques around the world at different levels. </w:t>
      </w:r>
    </w:p>
    <w:p w14:paraId="5B28F269" w14:textId="77777777" w:rsidR="00F50E98" w:rsidRDefault="00F50E98" w:rsidP="00F50E98">
      <w:r>
        <w:t xml:space="preserve">For example, Machine Learning is also a hot researching topic and ad hoc research are found. For example, in New Zealand, the Robinsight use EROAD data to predict and prevent crushes for the heavy vehicles and effectively reduced the chance of crushes </w:t>
      </w:r>
      <w:r>
        <w:fldChar w:fldCharType="begin"/>
      </w:r>
      <w:r>
        <w:instrText xml:space="preserve"> ADDIN ZOTERO_ITEM CSL_CITATION {"citationID":"XdRJDmg9","properties":{"formattedCitation":"(Gareth Robins, 2022)","plainCitation":"(Gareth Robins, 2022)","noteIndex":0},"citationItems":[{"id":2181,"uris":["http://zotero.org/users/local/w9K4cmpW/items/9ACX8VM2"],"itemData":{"id":2181,"type":"speech","abstract":"T-TECH 2022 PRESENTATIONS","event-place":"Auckland, New Zealand","event-title":"T-TECH 2022","genre":"Forum Presentation","language":"English","license":"Gareth Robins","publisher-place":"Auckland, New Zealand","title":"Driving Modellers Around the Bend","URL":"https://itsnz.org/files-reports/t-tech-2022-presentations","author":[{"literal":"Gareth Robins"}],"accessed":{"date-parts":[["2024",1,29]]},"issued":{"date-parts":[["2022",10,31]]}}}],"schema":"https://github.com/citation-style-language/schema/raw/master/csl-citation.json"} </w:instrText>
      </w:r>
      <w:r>
        <w:fldChar w:fldCharType="separate"/>
      </w:r>
      <w:r w:rsidRPr="007C545D">
        <w:t>(Gareth Robins, 2022)</w:t>
      </w:r>
      <w:r>
        <w:fldChar w:fldCharType="end"/>
      </w:r>
      <w:r>
        <w:t xml:space="preserve">. And using ML for traffic data collection </w:t>
      </w:r>
      <w:r>
        <w:fldChar w:fldCharType="begin"/>
      </w:r>
      <w:r>
        <w:instrText xml:space="preserve"> ADDIN ZOTERO_ITEM CSL_CITATION {"citationID":"J8GKKuum","properties":{"formattedCitation":"(Gillani &amp; Niaz, 2023)","plainCitation":"(Gillani &amp; Niaz, 2023)","noteIndex":0},"citationItems":[{"id":2307,"uris":["http://zotero.org/users/local/w9K4cmpW/items/8MC3NANE"],"itemData":{"id":2307,"type":"article-journal","abstract":"The continuous global urbanization with rapid and dynamic transitioning in traffic situations among highly populated cities results in difficulty for data collection and communication. Data collection for millions of vehicles hinders by various problems, i.e., higher cost of energy, time, space, and storage resources. Moreover, higher data traffic results in higher delays, larger throughput, excessive bottlenecks, and frequent repetition of data. To better facilitate the aforementioned challenges and to provide a solution, we have proposed a lightweight Machine Learning based data collection protocol named ML-TDG to effectively deal with higher data volumes in a real-time traffic environment capable of bringing the least burden on the network while utilizing less space, time, and energy. ML-TDG is functional based on Apache Spark, an effective data processing engine that indexes the data based on two logs, i.e., old commuters or frequent/daily commuters and second new/occasional commuters. The proposed protocol’s main idea is to utilize real-time traffic, distinguish the indexes in parallel based on two assigned logs criteria to train the network, and collect data with the least sources. For energy and time optimization, dynamic segmentation switching is introduced which is an intelligent road segments division and switching for reducing bottlenecks and replication. ML-TDG is tested and verified on Dublin, Ireland’s busiest motorway M50. ML-TDG performs the data collection, data sorting, and network training to decide the next execution altogether for better optimization every time. The experimental results verify that our proposed protocol is attaining higher performance with lower resource requirements along with rich and time-efficient sustainable data collection clusters in comparison with baseline protocols.","container-title":"Complex &amp; Intelligent Systems","DOI":"10.1007/s40747-023-01241-x","ISSN":"2198-6053","journalAbbreviation":"Complex Intell. Syst.","language":"en","source":"Springer Link","title":"Machine learning based data collection protocol for intelligent transport systems: a real-time implementation on Dublin M50, Ireland","title-short":"Machine learning based data collection protocol for intelligent transport systems","URL":"https://doi.org/10.1007/s40747-023-01241-x","author":[{"family":"Gillani","given":"Maryam"},{"family":"Niaz","given":"Hafiz Adnan"}],"accessed":{"date-parts":[["2024",2,2]]},"issued":{"date-parts":[["2023",10,6]]}}}],"schema":"https://github.com/citation-style-language/schema/raw/master/csl-citation.json"} </w:instrText>
      </w:r>
      <w:r>
        <w:fldChar w:fldCharType="separate"/>
      </w:r>
      <w:r w:rsidRPr="002C3588">
        <w:t>(Gillani &amp; Niaz, 2023)</w:t>
      </w:r>
      <w:r>
        <w:fldChar w:fldCharType="end"/>
      </w:r>
      <w:r>
        <w:t xml:space="preserve"> and AVL/GPS data for accurate bus journey prediction </w:t>
      </w:r>
      <w:r>
        <w:fldChar w:fldCharType="begin"/>
      </w:r>
      <w:r>
        <w:instrText xml:space="preserve"> ADDIN ZOTERO_ITEM CSL_CITATION {"citationID":"s3C0PU2B","properties":{"formattedCitation":"(Taparia &amp; Brady, 2021)","plainCitation":"(Taparia &amp; Brady, 2021)","noteIndex":0},"citationItems":[{"id":2220,"uris":["http://zotero.org/users/local/w9K4cmpW/items/B5KCXWSF"],"itemData":{"id":2220,"type":"paper-conference","container-title":"2021 7th International Conference on Models and Technologies for Intelligent Transportation Systems (MT-ITS)","DOI":"10.1109/MT-ITS49943.2021.9529328","event-place":"Heraklion, Greece","event-title":"2021 7th International Conference on Models and Technologies for Intelligent Transportation Systems (MT-ITS)","ISBN":"978-1-72818-995-6","language":"en","page":"1-6","publisher":"IEEE","publisher-place":"Heraklion, Greece","source":"DOI.org (Crossref)","title":"Bus Journey and Arrival Time Prediction based on Archived AVL/GPS data using Machine Learning","URL":"https://ieeexplore.ieee.org/document/9529328/","author":[{"family":"Taparia","given":"Ankit"},{"family":"Brady","given":"Mike"}],"accessed":{"date-parts":[["2024",1,30]]},"issued":{"date-parts":[["2021",6,16]]}}}],"schema":"https://github.com/citation-style-language/schema/raw/master/csl-citation.json"} </w:instrText>
      </w:r>
      <w:r>
        <w:fldChar w:fldCharType="separate"/>
      </w:r>
      <w:r w:rsidRPr="002C3588">
        <w:t>(Taparia &amp; Brady, 2021)</w:t>
      </w:r>
      <w:r>
        <w:fldChar w:fldCharType="end"/>
      </w:r>
      <w:r>
        <w:t xml:space="preserve"> in Ireland. Some research and experiments were implemented at broader level, e.g., the </w:t>
      </w:r>
      <w:r w:rsidRPr="007C176F">
        <w:t>safety Management plan for Ankara city in Turkey</w:t>
      </w:r>
      <w:r>
        <w:t xml:space="preserve">, </w:t>
      </w:r>
      <w:r w:rsidRPr="007C176F">
        <w:t xml:space="preserve">speed and flow rate forecasting </w:t>
      </w:r>
      <w:r>
        <w:t xml:space="preserve">and improvement in Berlin, </w:t>
      </w:r>
      <w:r w:rsidRPr="007C176F">
        <w:t xml:space="preserve">taxi demand </w:t>
      </w:r>
      <w:r>
        <w:t>forecast in</w:t>
      </w:r>
      <w:r w:rsidRPr="007C176F">
        <w:t xml:space="preserve"> New York City</w:t>
      </w:r>
      <w:r>
        <w:t xml:space="preserve"> </w:t>
      </w:r>
      <w:r>
        <w:fldChar w:fldCharType="begin"/>
      </w:r>
      <w:r>
        <w:instrText xml:space="preserve"> ADDIN ZOTERO_ITEM CSL_CITATION {"citationID":"DgRvj8Kc","properties":{"formattedCitation":"(Abduljabbar et al., 2019)","plainCitation":"(Abduljabbar et al., 2019)","noteIndex":0},"citationItems":[{"id":2271,"uris":["http://zotero.org/users/local/w9K4cmpW/items/E8BQ987U"],"itemData":{"id":2271,"type":"article-journal","abstract":"The rapid pace of developments in Artificial Intelligence (AI) is providing unprecedented opportunities to enhance the performance of different industries and businesses, including the transport sector. The innovations introduced by AI include highly advanced computational methods that mimic the way the human brain works. The application of AI in the transport field is aimed at overcoming the challenges of an increasing travel demand, CO2 emissions, safety concerns, and environmental degradation. In light of the availability of a huge amount of quantitative and qualitative data and AI in this digital age, addressing these concerns in a more efficient and effective fashion has become more plausible. Examples of AI methods that are finding their way to the transport field include Artificial Neural Networks (ANN), Genetic algorithms (GA), Simulated Annealing (SA), Artificial Immune system (AIS), Ant Colony Optimiser (ACO) and Bee Colony Optimization (BCO) and Fuzzy Logic Model (FLM) The successful application of AI requires a good understanding of the relationships between AI and data on one hand, and transportation system characteristics and variables on the other hand. Moreover, it is promising for transport authorities to determine the way to use these technologies to create a rapid improvement in relieving congestion, making travel time more reliable to their customers and improve the economics and productivity of their vital assets. This paper provides an overview of the AI techniques applied worldwide to address transportation problems mainly in traffic management, traffic safety, public transportation, and urban mobility. The overview concludes by addressing the challenges and limitations of AI applications in transport.","container-title":"Sustainability","DOI":"10.3390/su11010189","ISSN":"2071-1050","issue":"1","language":"en","license":"http://creativecommons.org/licenses/by/3.0/","note":"number: 1\npublisher: Multidisciplinary Digital Publishing Institute","page":"189","source":"www.mdpi.com","title":"Applications of Artificial Intelligence in Transport: An Overview","title-short":"Applications of Artificial Intelligence in Transport","volume":"11","author":[{"family":"Abduljabbar","given":"Rusul"},{"family":"Dia","given":"Hussein"},{"family":"Liyanage","given":"Sohani"},{"family":"Bagloee","given":"Saeed Asadi"}],"issued":{"date-parts":[["2019",1]]}}}],"schema":"https://github.com/citation-style-language/schema/raw/master/csl-citation.json"} </w:instrText>
      </w:r>
      <w:r>
        <w:fldChar w:fldCharType="separate"/>
      </w:r>
      <w:r w:rsidRPr="007C176F">
        <w:t>(Abduljabbar et al., 2019)</w:t>
      </w:r>
      <w:r>
        <w:fldChar w:fldCharType="end"/>
      </w:r>
      <w:r>
        <w:t>.</w:t>
      </w:r>
      <w:r w:rsidRPr="007C176F">
        <w:t xml:space="preserve"> </w:t>
      </w:r>
    </w:p>
    <w:p w14:paraId="4CE87DCF" w14:textId="77777777" w:rsidR="00F50E98" w:rsidRDefault="00F50E98" w:rsidP="00F50E98">
      <w:r>
        <w:t xml:space="preserve">ITS especially kernelled with the AI/ML could even become a national strategy and aim to global competitiveness to lead the technological development. For example, the IOT, ITS and Smart City have been listed in the nation’s Five-Year Plan in China </w:t>
      </w:r>
      <w:r>
        <w:fldChar w:fldCharType="begin"/>
      </w:r>
      <w:r>
        <w:instrText xml:space="preserve"> ADDIN ZOTERO_ITEM CSL_CITATION {"citationID":"sI7xyg8L","properties":{"formattedCitation":"(Zhu &amp; Liu, 2015)","plainCitation":"(Zhu &amp; Liu, 2015)","noteIndex":0},"citationItems":[{"id":2255,"uris":["http://zotero.org/users/local/w9K4cmpW/items/6436JSTY"],"itemData":{"id":2255,"type":"paper-conference","abstract":"Intelligent Transportation Systems (ITS) have been developed for more than 2 decades in China. Furthermore, a new generation Intelligent Transportation Systems should be launched to meet the requirement of improving road network capacity, improving traffic safety, ameliorating the road congestion, and reducing vehicle emission. This paper reviews the development of Intelligent Transport Systems in China including its development histories, investment mode and applications. Secondly, this paper introduces the current main research areas about ITS in China. Finally, the prospect of ITS is described, and the issues and challenges about ITS in China and its proposed solution schemes are also discussed. It was found that ITS has made significant progresses in the areas of research and applications. ITS in China has a promising future despite the rapid urbanization and motorization.","DOI":"10.1109/ICMTMA.2015.146","event-title":"2015 Seventh International Conference on Measuring Technology and Mechatronics Automation (ICMTMA)","ISBN":"978-1-4673-7143-8","language":"English","page":"581-584","publisher":"IEEE Computer Society","source":"www.computer.org","title":"Intelligent Transport Systems in China: Past, Present and Future","title-short":"Intelligent Transport Systems in China","URL":"https://www.computer.org/csdl/proceedings-article/icmtma/2015/7143a581/12OmNyQph9D","author":[{"family":"Zhu","given":"Ting"},{"family":"Liu","given":"Zhiyuan"}],"accessed":{"date-parts":[["2024",2,1]]},"issued":{"date-parts":[["2015",6,1]]}}}],"schema":"https://github.com/citation-style-language/schema/raw/master/csl-citation.json"} </w:instrText>
      </w:r>
      <w:r>
        <w:fldChar w:fldCharType="separate"/>
      </w:r>
      <w:r w:rsidRPr="00AE4E64">
        <w:t>(Zhu &amp; Liu, 2015)</w:t>
      </w:r>
      <w:r>
        <w:fldChar w:fldCharType="end"/>
      </w:r>
      <w:r>
        <w:t xml:space="preserve">; it is even expected the autonomous driving will be matured since 2022 and commercialized in short term, with the first two unmanned taxi operators have been approved for experimental operation in Beijing </w:t>
      </w:r>
      <w:r>
        <w:fldChar w:fldCharType="begin"/>
      </w:r>
      <w:r>
        <w:instrText xml:space="preserve"> ADDIN ZOTERO_ITEM CSL_CITATION {"citationID":"jRUfCA7s","properties":{"formattedCitation":"(China Daily, 2022)","plainCitation":"(China Daily, 2022)","noteIndex":0},"citationItems":[{"id":2309,"uris":["http://zotero.org/users/local/w9K4cmpW/items/3UWXPJ8F"],"itemData":{"id":2309,"type":"webpage","title":"Beijing approves nation's 1st driverless robotaxi permits - China.org.cn","URL":"http://www.china.org.cn/business/2022-04/29/content_78193779.htm","author":[{"literal":"China Daily"}],"accessed":{"date-parts":[["2024",2,2]]},"issued":{"date-parts":[["2022",4,29]]}}}],"schema":"https://github.com/citation-style-language/schema/raw/master/csl-citation.json"} </w:instrText>
      </w:r>
      <w:r>
        <w:fldChar w:fldCharType="separate"/>
      </w:r>
      <w:r w:rsidRPr="00B82E75">
        <w:t>(China Daily, 2022)</w:t>
      </w:r>
      <w:r>
        <w:fldChar w:fldCharType="end"/>
      </w:r>
      <w:r>
        <w:t xml:space="preserve">. </w:t>
      </w:r>
    </w:p>
    <w:p w14:paraId="0E2F5BF9" w14:textId="77777777" w:rsidR="00F50E98" w:rsidRDefault="00F50E98" w:rsidP="00F50E98"/>
    <w:p w14:paraId="49E816E7" w14:textId="77777777" w:rsidR="00F50E98" w:rsidRPr="00926911" w:rsidRDefault="00F50E98" w:rsidP="00F50E98"/>
    <w:p w14:paraId="67C385A4" w14:textId="77777777" w:rsidR="00F50E98" w:rsidRPr="00926911" w:rsidRDefault="00F50E98" w:rsidP="00F50E98">
      <w:pPr>
        <w:pStyle w:val="Heading1"/>
      </w:pPr>
      <w:r w:rsidRPr="00926911">
        <w:t>Future Directions and Recommendations</w:t>
      </w:r>
    </w:p>
    <w:p w14:paraId="52EAC9BB" w14:textId="77777777" w:rsidR="00F50E98" w:rsidRPr="00997283" w:rsidRDefault="00F50E98" w:rsidP="00F50E98">
      <w:pPr>
        <w:rPr>
          <w:lang w:val="en-US"/>
        </w:rPr>
      </w:pPr>
      <w:r w:rsidRPr="00027FEF">
        <w:rPr>
          <w:lang w:val="en-US"/>
        </w:rPr>
        <w:t>To further enhance its Intelligent Transport System, Dublin Bus should collaborate with stakeholders including governmental bodies, peer operators, infrastructure developers, and international ITS standard bodies. These alliances are crucial to address infrastructural, regulatory, and technological challenges, and to ensure alignment with global standards. As a path to improve efficiency and future readiness, Dublin Bus requires more than internal strategizing - a cooperative plan with multi-lateral partners is paramount.</w:t>
      </w:r>
    </w:p>
    <w:p w14:paraId="1449ED05" w14:textId="77777777" w:rsidR="00F50E98" w:rsidRDefault="00F50E98" w:rsidP="00F50E98">
      <w:r>
        <w:t>To further enhance the ITS framework at Dublin Bus, the following actionable recommendations could be considered:</w:t>
      </w:r>
    </w:p>
    <w:p w14:paraId="7316835F" w14:textId="77777777" w:rsidR="00F50E98" w:rsidRDefault="00F50E98" w:rsidP="00F50E98">
      <w:pPr>
        <w:pStyle w:val="ListParagraph"/>
        <w:numPr>
          <w:ilvl w:val="0"/>
          <w:numId w:val="11"/>
        </w:numPr>
      </w:pPr>
      <w:r>
        <w:t xml:space="preserve">Cooperative Intelligent Transport Systems (C-ITS): </w:t>
      </w:r>
    </w:p>
    <w:p w14:paraId="41BADA4F" w14:textId="77777777" w:rsidR="00F50E98" w:rsidRDefault="00F50E98" w:rsidP="00F50E98">
      <w:r>
        <w:t>Dublin Bus can incorporate C-ITS to facilitate seamless communication between vehicles, infrastructure, and other traffic participants. This can reduce traffic congestion, improve route efficiency, and promote road safety.</w:t>
      </w:r>
    </w:p>
    <w:p w14:paraId="3855D9D9" w14:textId="77777777" w:rsidR="00F50E98" w:rsidRDefault="00F50E98" w:rsidP="00F50E98">
      <w:pPr>
        <w:pStyle w:val="ListParagraph"/>
        <w:numPr>
          <w:ilvl w:val="0"/>
          <w:numId w:val="11"/>
        </w:numPr>
      </w:pPr>
      <w:r>
        <w:lastRenderedPageBreak/>
        <w:t xml:space="preserve">AI and ML Technologies: </w:t>
      </w:r>
    </w:p>
    <w:p w14:paraId="509328CE" w14:textId="77777777" w:rsidR="00F50E98" w:rsidRDefault="00F50E98" w:rsidP="00F50E98">
      <w:r>
        <w:t>AI and ML can be strategically deployed in areas like predictive maintenance, where these technologies can predict possible system failures before they happen, thus, reducing downtime. Through demand forecasting, AI and ML could analyse historical data patterns to predict passenger volume, helping in efficient scheduling and resource allocation. Additionally, real-time traffic management can utilize AI to analyse current traffic patterns and adjust routes dynamically. Personalized passenger information can also be enhanced by predicting individual passenger's preferred routes and updating them with customized, real-time information.</w:t>
      </w:r>
    </w:p>
    <w:p w14:paraId="389151E9" w14:textId="77777777" w:rsidR="00F50E98" w:rsidRDefault="00F50E98" w:rsidP="00F50E98">
      <w:pPr>
        <w:pStyle w:val="ListParagraph"/>
        <w:numPr>
          <w:ilvl w:val="0"/>
          <w:numId w:val="11"/>
        </w:numPr>
      </w:pPr>
      <w:r>
        <w:t xml:space="preserve">Autonomous Driving: </w:t>
      </w:r>
    </w:p>
    <w:p w14:paraId="3A0020C6" w14:textId="77777777" w:rsidR="00F50E98" w:rsidRDefault="00F50E98" w:rsidP="00F50E98">
      <w:r>
        <w:t>As the result of numerous experiments around the world shows, the implementation of autonomous driving holds revolutionary potential in public transport sector, especially to alleviate the driver shortage issue. By deploying practical level self-driving buses, it is also possible to improve passengers’ satisfaction, e.g. by reducing the interval, or increasing bus routes, which will substantially change the passenger’s behaviour in selection travelling tools.</w:t>
      </w:r>
    </w:p>
    <w:p w14:paraId="31F6308F" w14:textId="77777777" w:rsidR="00F50E98" w:rsidRDefault="00F50E98" w:rsidP="00F50E98"/>
    <w:p w14:paraId="4CB1B59D" w14:textId="77777777" w:rsidR="00F50E98" w:rsidRDefault="00F50E98" w:rsidP="00F50E98"/>
    <w:p w14:paraId="589135CE" w14:textId="77777777" w:rsidR="00F50E98" w:rsidRDefault="00F50E98" w:rsidP="00F50E98"/>
    <w:p w14:paraId="55C9FDA5" w14:textId="77777777" w:rsidR="00F50E98" w:rsidRPr="00926911" w:rsidRDefault="00F50E98" w:rsidP="00F50E98">
      <w:pPr>
        <w:pStyle w:val="Heading1"/>
      </w:pPr>
      <w:r w:rsidRPr="00926911">
        <w:t>Challenges and Considerations</w:t>
      </w:r>
    </w:p>
    <w:p w14:paraId="41148CAA" w14:textId="77777777" w:rsidR="00F50E98" w:rsidRDefault="00F50E98" w:rsidP="00F50E98">
      <w:r>
        <w:t>There are certain challenges and considerations ahead to escalate the current ITS with AI and ML technologies.</w:t>
      </w:r>
    </w:p>
    <w:p w14:paraId="4C653AE9" w14:textId="77777777" w:rsidR="00F50E98" w:rsidRDefault="00F50E98" w:rsidP="00F50E98">
      <w:r>
        <w:t>First of all, the financial concern is critical to Dublin Bus as abiding to the obligations of PSO has limited its power of free pricing, while the operational cost is continuously increasing. In the situation of failure in reach certain operational targets, they are endangered for losing financial subsidies or even be fined. This has curbed the incentive of continuously investing into the system upgrading and applying cutting edge technologies, and eventually set them into a deadlock of incapable to achieve higher service quality.</w:t>
      </w:r>
    </w:p>
    <w:p w14:paraId="6291DEB9" w14:textId="77777777" w:rsidR="00F50E98" w:rsidRDefault="00F50E98" w:rsidP="00F50E98">
      <w:r>
        <w:t xml:space="preserve">Second, the ITS is no longer an isolated project operate by a single company. It has become a cooperative and integrated system which requires join efforts from multiple stakeholders, sometime even bide to the </w:t>
      </w:r>
      <w:r>
        <w:lastRenderedPageBreak/>
        <w:t>standards or regulations at European Union level. Under such a scope, any action is subject to external limitations and potentially lower down the speed of implementing new technologies.</w:t>
      </w:r>
    </w:p>
    <w:p w14:paraId="111A567F" w14:textId="77777777" w:rsidR="00F50E98" w:rsidRDefault="00F50E98" w:rsidP="00F50E98">
      <w:r>
        <w:t>The safety risks are also concerned for employing new technologies such as autonomous driving as human are still giving low tolerance to the potential accidents resulting from technological errors even if the AI technologies have out-performed human driving. This might take longer time before the new technology is accepted by this world and more efforts of improving the reliability is needed.</w:t>
      </w:r>
    </w:p>
    <w:p w14:paraId="3A750035" w14:textId="77777777" w:rsidR="00F50E98" w:rsidRDefault="00F50E98" w:rsidP="00F50E98">
      <w:r>
        <w:t xml:space="preserve">Lastly, the privacy concerns might also be critical as there are debates around whether or how to collect and use the public data for commercial purpose. The cases of applying CCTV </w:t>
      </w:r>
      <w:r>
        <w:fldChar w:fldCharType="begin"/>
      </w:r>
      <w:r>
        <w:instrText xml:space="preserve"> ADDIN ZOTERO_ITEM CSL_CITATION {"citationID":"KSHAPvlI","properties":{"formattedCitation":"(Keith Byrne, 2018)","plainCitation":"(Keith Byrne, 2018)","noteIndex":0},"citationItems":[{"id":2216,"uris":["http://zotero.org/users/local/w9K4cmpW/items/QD8QKF6I"],"itemData":{"id":2216,"type":"post-weblog","abstract":"Making a complaint to Dublin Bus or another vehicle operator can be enhanced with a request for the CCTV footage. This is your right under GDPR. In early August on my way home from work, I was trav…","container-title":"IrishCycle.com","language":"en-GB","title":"How to request CCTV from Dublin Bus using GDPR","URL":"https://irishcycle.com/2018/10/21/how-to-request-cctv-from-dublin-bus-using-gdpr/","author":[{"literal":"Keith Byrne"}],"accessed":{"date-parts":[["2024",1,30]]},"issued":{"date-parts":[["2018",10,21]]}}}],"schema":"https://github.com/citation-style-language/schema/raw/master/csl-citation.json"} </w:instrText>
      </w:r>
      <w:r>
        <w:fldChar w:fldCharType="separate"/>
      </w:r>
      <w:r w:rsidRPr="00FA7C11">
        <w:t>(Keith Byrne, 2018)</w:t>
      </w:r>
      <w:r>
        <w:fldChar w:fldCharType="end"/>
      </w:r>
      <w:r>
        <w:t xml:space="preserve"> </w:t>
      </w:r>
      <w:r>
        <w:fldChar w:fldCharType="begin"/>
      </w:r>
      <w:r>
        <w:instrText xml:space="preserve"> ADDIN ZOTERO_ITEM CSL_CITATION {"citationID":"bEmOVXE3","properties":{"formattedCitation":"(Fiona Gartland, 2011)","plainCitation":"(Fiona Gartland, 2011)","noteIndex":0},"citationItems":[{"id":2215,"uris":["http://zotero.org/users/local/w9K4cmpW/items/X48MQPFI"],"itemData":{"id":2215,"type":"webpage","abstract":"Dublin Bus -v- Data Protection Commissioner","container-title":"The Irish Times","language":"en","title":"Dublin Bus must hand over CCTV footage","URL":"https://www.irishtimes.com/news/crime-and-law/dublin-bus-must-hand-over-cctv-footage-1.614754","author":[{"literal":"Fiona Gartland"}],"accessed":{"date-parts":[["2024",1,30]]},"issued":{"date-parts":[["2011",10,10]]}}}],"schema":"https://github.com/citation-style-language/schema/raw/master/csl-citation.json"} </w:instrText>
      </w:r>
      <w:r>
        <w:fldChar w:fldCharType="separate"/>
      </w:r>
      <w:r w:rsidRPr="00E60EC4">
        <w:t>(Fiona Gartland, 2011)</w:t>
      </w:r>
      <w:r>
        <w:fldChar w:fldCharType="end"/>
      </w:r>
      <w:r>
        <w:t xml:space="preserve"> for bus monitoring, reflecting the extreme concern of expose the data to external users. </w:t>
      </w:r>
    </w:p>
    <w:p w14:paraId="3595C254" w14:textId="77777777" w:rsidR="00F50E98" w:rsidRDefault="00F50E98" w:rsidP="00F50E98">
      <w:r>
        <w:t>Despite these challenges and concerns, the application of AI technologies has become an inevitable trend since 2023 especially in a environment where countries are competing for leadership in this direction.</w:t>
      </w:r>
    </w:p>
    <w:p w14:paraId="4D4CD885" w14:textId="77777777" w:rsidR="00F50E98" w:rsidRPr="00E60EC4" w:rsidRDefault="00F50E98" w:rsidP="00F50E98"/>
    <w:p w14:paraId="181B5583" w14:textId="77777777" w:rsidR="00F50E98" w:rsidRDefault="00F50E98" w:rsidP="00F50E98"/>
    <w:p w14:paraId="6BAC4B58" w14:textId="77777777" w:rsidR="00F50E98" w:rsidRPr="00926911" w:rsidRDefault="00F50E98" w:rsidP="00F50E98">
      <w:pPr>
        <w:pStyle w:val="Heading1"/>
      </w:pPr>
      <w:r w:rsidRPr="00926911">
        <w:t>Recommendations for AI and ML Integration</w:t>
      </w:r>
    </w:p>
    <w:p w14:paraId="4BD3571E" w14:textId="77777777" w:rsidR="00F50E98" w:rsidRDefault="00F50E98" w:rsidP="00F50E98">
      <w:r>
        <w:t>Integrating AI and ML into Dublin Bus's ITS services have vast potential, but successful implementation will depend on careful planning, taking into account the cooperative requirements with external stakeholders identified in this case study. With the pre-assumption of merging into the C-ITS framework, a recommendation is given to integrate the AI and ML into its current ITS system:</w:t>
      </w:r>
    </w:p>
    <w:p w14:paraId="05C20653" w14:textId="77777777" w:rsidR="00F50E98" w:rsidRDefault="00F50E98" w:rsidP="00F50E98">
      <w:pPr>
        <w:pStyle w:val="ListParagraph"/>
        <w:numPr>
          <w:ilvl w:val="0"/>
          <w:numId w:val="11"/>
        </w:numPr>
      </w:pPr>
      <w:r>
        <w:t xml:space="preserve">Enhanced predictive techniques </w:t>
      </w:r>
    </w:p>
    <w:p w14:paraId="7F794B41" w14:textId="77777777" w:rsidR="00F50E98" w:rsidRDefault="00F50E98" w:rsidP="00F50E98">
      <w:r>
        <w:t xml:space="preserve">AI and ML can significantly improve the accuracy of traffic prediction models, helping to anticipate congestion and delays. </w:t>
      </w:r>
    </w:p>
    <w:p w14:paraId="6B490A27" w14:textId="77777777" w:rsidR="00F50E98" w:rsidRDefault="00F50E98" w:rsidP="00F50E98">
      <w:pPr>
        <w:pStyle w:val="ListParagraph"/>
        <w:numPr>
          <w:ilvl w:val="0"/>
          <w:numId w:val="11"/>
        </w:numPr>
      </w:pPr>
      <w:r>
        <w:t xml:space="preserve">Real-time decision-making </w:t>
      </w:r>
    </w:p>
    <w:p w14:paraId="6C1758A6" w14:textId="77777777" w:rsidR="00F50E98" w:rsidRDefault="00F50E98" w:rsidP="00F50E98">
      <w:r>
        <w:t>AI can enable real-time decisions based on an analysis of traffic data and commuter travel patterns, reducing travel times, and enhancing passenger satisfaction.</w:t>
      </w:r>
      <w:r w:rsidRPr="00436E20">
        <w:t xml:space="preserve"> </w:t>
      </w:r>
      <w:r>
        <w:t>It shall also be an effective method by optimizing the individual route without increasing the total number of operated routes.</w:t>
      </w:r>
    </w:p>
    <w:p w14:paraId="56B0DA74" w14:textId="77777777" w:rsidR="00F50E98" w:rsidRDefault="00F50E98" w:rsidP="00F50E98">
      <w:pPr>
        <w:pStyle w:val="ListParagraph"/>
        <w:numPr>
          <w:ilvl w:val="0"/>
          <w:numId w:val="11"/>
        </w:numPr>
      </w:pPr>
      <w:r>
        <w:t xml:space="preserve">Personalised services </w:t>
      </w:r>
    </w:p>
    <w:p w14:paraId="59B9819C" w14:textId="77777777" w:rsidR="00F50E98" w:rsidRDefault="00F50E98" w:rsidP="00F50E98">
      <w:r>
        <w:lastRenderedPageBreak/>
        <w:t>Machine learning algorithms can analyse passenger data to provide personalised travel recommendations, acting as a powerful tool to enhance the passenger experience, increase the use of public transport, and promote sustainable urban mobility.</w:t>
      </w:r>
    </w:p>
    <w:p w14:paraId="3CAE25F9" w14:textId="77777777" w:rsidR="00F50E98" w:rsidRDefault="00F50E98" w:rsidP="00F50E98">
      <w:pPr>
        <w:pStyle w:val="ListParagraph"/>
        <w:numPr>
          <w:ilvl w:val="0"/>
          <w:numId w:val="11"/>
        </w:numPr>
      </w:pPr>
      <w:r>
        <w:t>Advanced safety measures</w:t>
      </w:r>
    </w:p>
    <w:p w14:paraId="7FF3954C" w14:textId="77777777" w:rsidR="00F50E98" w:rsidRDefault="00F50E98" w:rsidP="00F50E98">
      <w:r>
        <w:t>AI and ML can help implement advanced safety measures such as collision-avoidance systems, real-time vehicle diagnostics, and proactive maintenance scheduling.</w:t>
      </w:r>
    </w:p>
    <w:p w14:paraId="3EB38EA1" w14:textId="77777777" w:rsidR="00F50E98" w:rsidRDefault="00F50E98" w:rsidP="00F50E98">
      <w:pPr>
        <w:pStyle w:val="ListParagraph"/>
        <w:numPr>
          <w:ilvl w:val="0"/>
          <w:numId w:val="11"/>
        </w:numPr>
      </w:pPr>
      <w:r>
        <w:t>Intelligent driver assistants</w:t>
      </w:r>
    </w:p>
    <w:p w14:paraId="09738072" w14:textId="77777777" w:rsidR="00F50E98" w:rsidRDefault="00F50E98" w:rsidP="00F50E98">
      <w:r>
        <w:t>Using AI based driving assistants has potential to improve the efficiency of human driver, while alleviating the pressure of being continuously monitored.</w:t>
      </w:r>
    </w:p>
    <w:p w14:paraId="2F13539B" w14:textId="77777777" w:rsidR="00F50E98" w:rsidRDefault="00F50E98" w:rsidP="00F50E98">
      <w:pPr>
        <w:pStyle w:val="ListParagraph"/>
        <w:numPr>
          <w:ilvl w:val="0"/>
          <w:numId w:val="11"/>
        </w:numPr>
      </w:pPr>
      <w:r>
        <w:t>Experiments for unmanned driving</w:t>
      </w:r>
    </w:p>
    <w:p w14:paraId="137B3202" w14:textId="77777777" w:rsidR="00F50E98" w:rsidRDefault="00F50E98" w:rsidP="00F50E98">
      <w:r>
        <w:t>In certain area with conditions enable potential unmanned bus driving, it is suggested experiments shall be undertaken to prepare future autonomous bus operation.</w:t>
      </w:r>
    </w:p>
    <w:p w14:paraId="783A4240" w14:textId="77777777" w:rsidR="00F50E98" w:rsidRDefault="00F50E98" w:rsidP="00F50E98"/>
    <w:p w14:paraId="6E0C950C" w14:textId="77777777" w:rsidR="00F50E98" w:rsidRDefault="00F50E98" w:rsidP="00F50E98"/>
    <w:p w14:paraId="73BEDAAD" w14:textId="77777777" w:rsidR="00F50E98" w:rsidRDefault="00F50E98" w:rsidP="00F50E98"/>
    <w:p w14:paraId="7BD81FA5" w14:textId="77777777" w:rsidR="00F50E98" w:rsidRPr="00926911" w:rsidRDefault="00F50E98" w:rsidP="00F50E98">
      <w:pPr>
        <w:pStyle w:val="Heading1"/>
      </w:pPr>
      <w:r w:rsidRPr="00926911">
        <w:t>Conclusion</w:t>
      </w:r>
    </w:p>
    <w:p w14:paraId="2D430670" w14:textId="77777777" w:rsidR="00F50E98" w:rsidRDefault="00F50E98" w:rsidP="00F50E98">
      <w:r>
        <w:t>The case study on the Intelligent Transportation System (ITS) for Dublin Bus provides vital insights into the potential for technology to revolutionize transportation networks. Advancements such as real-time information, telematics, and machine learning have been shown to significantly improve operational efficiency, passenger satisfaction, and safety measures.</w:t>
      </w:r>
    </w:p>
    <w:p w14:paraId="7F5AB626" w14:textId="77777777" w:rsidR="00F50E98" w:rsidRDefault="00F50E98" w:rsidP="00F50E98">
      <w:r>
        <w:t>A critical finding was the potential of Artificial Intelligence (AI) and Machine Learning (ML) when integrated into ITS. By utilizing these technologies, Dublin Bus can improve tracking functionality, enable real-time decision-making based on traffic data, provide personalized services to passengers, and advance safety measures. However, the implementation of these advanced technologies also comes with challenges, such as concerns for data privacy and significant initial investment.</w:t>
      </w:r>
    </w:p>
    <w:p w14:paraId="560ACA3D" w14:textId="77777777" w:rsidR="00F50E98" w:rsidRDefault="00F50E98" w:rsidP="00F50E98">
      <w:r>
        <w:lastRenderedPageBreak/>
        <w:t>The success of Dublin Bus's ITS underscores the vital role that data and technology can play in advancing public transportation services. The system's ability to predict and respond to traffic conditions, breakdowns, and other challenges greatly enhances passenger experience and facilitates more effective and sustainable resource management. Moreover, it exemplifies how urban areas can employ technology to improve public services and promote sustainable lifestyles.</w:t>
      </w:r>
    </w:p>
    <w:p w14:paraId="76FD5881" w14:textId="77777777" w:rsidR="00F50E98" w:rsidRDefault="00F50E98" w:rsidP="00F50E98">
      <w:r>
        <w:t>The application of AI and ML into ITS is not just an opportunity for Dublin Bus—it offers an exciting avenue for future research and development in the sector at large. By persistently exploring, adopting, and integrating advanced technologies, public transport systems globally can significantly minimize operational inefficiencies and maximize service delivery, leading to greener, smarter, and more connected cities.</w:t>
      </w:r>
    </w:p>
    <w:p w14:paraId="70393E9A" w14:textId="77777777" w:rsidR="00F50E98" w:rsidRDefault="00F50E98" w:rsidP="00F50E98">
      <w:pPr>
        <w:spacing w:before="0" w:after="160" w:line="259" w:lineRule="auto"/>
      </w:pPr>
      <w:r>
        <w:br w:type="page"/>
      </w:r>
    </w:p>
    <w:p w14:paraId="5F238FF5" w14:textId="77777777" w:rsidR="00F50E98" w:rsidRDefault="00F50E98" w:rsidP="00F50E98"/>
    <w:p w14:paraId="72568723" w14:textId="77777777" w:rsidR="00F50E98" w:rsidRPr="00926911" w:rsidRDefault="00F50E98" w:rsidP="00F50E98">
      <w:pPr>
        <w:pStyle w:val="Heading1"/>
      </w:pPr>
      <w:r w:rsidRPr="00926911">
        <w:t>References</w:t>
      </w:r>
    </w:p>
    <w:p w14:paraId="7C8B4172" w14:textId="77777777" w:rsidR="00F50E98" w:rsidRPr="00B82E75" w:rsidRDefault="00F50E98" w:rsidP="00F50E98">
      <w:pPr>
        <w:pStyle w:val="Bibliography"/>
      </w:pPr>
      <w:r>
        <w:fldChar w:fldCharType="begin"/>
      </w:r>
      <w:r>
        <w:instrText xml:space="preserve"> ADDIN ZOTERO_BIBL {"uncited":[],"omitted":[],"custom":[]} CSL_BIBLIOGRAPHY </w:instrText>
      </w:r>
      <w:r>
        <w:fldChar w:fldCharType="separate"/>
      </w:r>
      <w:r w:rsidRPr="00B82E75">
        <w:t xml:space="preserve">Abduljabbar, R., Dia, H., Liyanage, S., &amp; Bagloee, S. A. (2019). Applications of Artificial Intelligence in Transport: An Overview. </w:t>
      </w:r>
      <w:r w:rsidRPr="00B82E75">
        <w:rPr>
          <w:i/>
          <w:iCs/>
        </w:rPr>
        <w:t>Sustainability</w:t>
      </w:r>
      <w:r w:rsidRPr="00B82E75">
        <w:t xml:space="preserve">, </w:t>
      </w:r>
      <w:r w:rsidRPr="00B82E75">
        <w:rPr>
          <w:i/>
          <w:iCs/>
        </w:rPr>
        <w:t>11</w:t>
      </w:r>
      <w:r w:rsidRPr="00B82E75">
        <w:t>(1), Article 1. https://doi.org/10.3390/su11010189</w:t>
      </w:r>
    </w:p>
    <w:p w14:paraId="055ABCCF" w14:textId="77777777" w:rsidR="00F50E98" w:rsidRPr="00B82E75" w:rsidRDefault="00F50E98" w:rsidP="00F50E98">
      <w:pPr>
        <w:pStyle w:val="Bibliography"/>
      </w:pPr>
      <w:r w:rsidRPr="00B82E75">
        <w:t xml:space="preserve">Agarwal, et. al. (2015). Application of Artificial Intelligence for Development of Intelligent Transport System in Smart Cities. </w:t>
      </w:r>
      <w:r w:rsidRPr="00B82E75">
        <w:rPr>
          <w:i/>
          <w:iCs/>
        </w:rPr>
        <w:t>INTERNATIONAL JOURNAL OF TRANSPORTATION ENGINEERING AND TRAFFIC SYSTEM</w:t>
      </w:r>
      <w:r w:rsidRPr="00B82E75">
        <w:t xml:space="preserve">, </w:t>
      </w:r>
      <w:r w:rsidRPr="00B82E75">
        <w:rPr>
          <w:i/>
          <w:iCs/>
        </w:rPr>
        <w:t>1</w:t>
      </w:r>
      <w:r w:rsidRPr="00B82E75">
        <w:t>(1), 20–30.</w:t>
      </w:r>
    </w:p>
    <w:p w14:paraId="050A1790" w14:textId="77777777" w:rsidR="00F50E98" w:rsidRPr="00B82E75" w:rsidRDefault="00F50E98" w:rsidP="00F50E98">
      <w:pPr>
        <w:pStyle w:val="Bibliography"/>
      </w:pPr>
      <w:r w:rsidRPr="00B82E75">
        <w:t xml:space="preserve">Ahmed, F., &amp; Hawas, Y. E. (2015). An integrated real-time traffic signal system for transit signal priority, incident detection and congestion management. </w:t>
      </w:r>
      <w:r w:rsidRPr="00B82E75">
        <w:rPr>
          <w:i/>
          <w:iCs/>
        </w:rPr>
        <w:t>Transportation Research Part C: Emerging Technologies</w:t>
      </w:r>
      <w:r w:rsidRPr="00B82E75">
        <w:t xml:space="preserve">, </w:t>
      </w:r>
      <w:r w:rsidRPr="00B82E75">
        <w:rPr>
          <w:i/>
          <w:iCs/>
        </w:rPr>
        <w:t>60</w:t>
      </w:r>
      <w:r w:rsidRPr="00B82E75">
        <w:t>, 52–76. https://doi.org/10.1016/j.trc.2015.08.004</w:t>
      </w:r>
    </w:p>
    <w:p w14:paraId="6F3691ED" w14:textId="77777777" w:rsidR="00F50E98" w:rsidRPr="00B82E75" w:rsidRDefault="00F50E98" w:rsidP="00F50E98">
      <w:pPr>
        <w:pStyle w:val="Bibliography"/>
      </w:pPr>
      <w:r w:rsidRPr="00B82E75">
        <w:t xml:space="preserve">Andersen, J., &amp; Sutcliffe, S. (2000). Intelligent Transport Systems (ITS)—An Overview. </w:t>
      </w:r>
      <w:r w:rsidRPr="00B82E75">
        <w:rPr>
          <w:i/>
          <w:iCs/>
        </w:rPr>
        <w:t>IFAC Proceedings Volumes</w:t>
      </w:r>
      <w:r w:rsidRPr="00B82E75">
        <w:t xml:space="preserve">, </w:t>
      </w:r>
      <w:r w:rsidRPr="00B82E75">
        <w:rPr>
          <w:i/>
          <w:iCs/>
        </w:rPr>
        <w:t>33</w:t>
      </w:r>
      <w:r w:rsidRPr="00B82E75">
        <w:t>(18), 99–106. https://doi.org/10.1016/S1474-6670(17)37129-X</w:t>
      </w:r>
    </w:p>
    <w:p w14:paraId="1B892E28" w14:textId="77777777" w:rsidR="00F50E98" w:rsidRPr="00B82E75" w:rsidRDefault="00F50E98" w:rsidP="00F50E98">
      <w:pPr>
        <w:pStyle w:val="Bibliography"/>
      </w:pPr>
      <w:r w:rsidRPr="00B82E75">
        <w:t xml:space="preserve">BusConnects. (2018, November). </w:t>
      </w:r>
      <w:r w:rsidRPr="00B82E75">
        <w:rPr>
          <w:i/>
          <w:iCs/>
        </w:rPr>
        <w:t>Bus Connects—Swords to City Centre Project Ireland 2040—Building Irelands Future</w:t>
      </w:r>
      <w:r w:rsidRPr="00B82E75">
        <w:t>. Bus Connects - Transforming City Bus Services. https://busconnects.ie/wp-content/uploads/2022/02/busconnects-cbc2-swords-to-city-centre_finalfixed-2.html</w:t>
      </w:r>
    </w:p>
    <w:p w14:paraId="78BC6E26" w14:textId="77777777" w:rsidR="00F50E98" w:rsidRPr="00B82E75" w:rsidRDefault="00F50E98" w:rsidP="00F50E98">
      <w:pPr>
        <w:pStyle w:val="Bibliography"/>
      </w:pPr>
      <w:r w:rsidRPr="00B82E75">
        <w:t xml:space="preserve">Caulfield, B., &amp; O’Mahony, M. (2004). </w:t>
      </w:r>
      <w:r w:rsidRPr="00B82E75">
        <w:rPr>
          <w:i/>
          <w:iCs/>
        </w:rPr>
        <w:t>The Application of the Transit Capacity and Quality of Service Manual on a Bus Corridor in Dublin</w:t>
      </w:r>
      <w:r w:rsidRPr="00B82E75">
        <w:t>.</w:t>
      </w:r>
    </w:p>
    <w:p w14:paraId="6FDA9BCB" w14:textId="77777777" w:rsidR="00F50E98" w:rsidRPr="00B82E75" w:rsidRDefault="00F50E98" w:rsidP="00F50E98">
      <w:pPr>
        <w:pStyle w:val="Bibliography"/>
      </w:pPr>
      <w:r w:rsidRPr="00B82E75">
        <w:t xml:space="preserve">China Daily. (2022, April 29). </w:t>
      </w:r>
      <w:r w:rsidRPr="00B82E75">
        <w:rPr>
          <w:i/>
          <w:iCs/>
        </w:rPr>
        <w:t>Beijing approves nation’s 1st driverless robotaxi permits—China.org.cn</w:t>
      </w:r>
      <w:r w:rsidRPr="00B82E75">
        <w:t>. http://www.china.org.cn/business/2022-04/29/content_78193779.htm</w:t>
      </w:r>
    </w:p>
    <w:p w14:paraId="30979B7B" w14:textId="77777777" w:rsidR="00F50E98" w:rsidRPr="00B82E75" w:rsidRDefault="00F50E98" w:rsidP="00F50E98">
      <w:pPr>
        <w:pStyle w:val="Bibliography"/>
      </w:pPr>
      <w:r w:rsidRPr="00B82E75">
        <w:t xml:space="preserve">Department of Transport. (2022, March 8). </w:t>
      </w:r>
      <w:r w:rsidRPr="00B82E75">
        <w:rPr>
          <w:i/>
          <w:iCs/>
        </w:rPr>
        <w:t>Government Gives Green Light to Dublin’s BusConnects</w:t>
      </w:r>
      <w:r w:rsidRPr="00B82E75">
        <w:t>. https://www.gov.ie/en/press-release/ec324-government-gives-green-light-to-dublins-busconnects/</w:t>
      </w:r>
    </w:p>
    <w:p w14:paraId="43348457" w14:textId="77777777" w:rsidR="00F50E98" w:rsidRPr="00B82E75" w:rsidRDefault="00F50E98" w:rsidP="00F50E98">
      <w:pPr>
        <w:pStyle w:val="Bibliography"/>
      </w:pPr>
      <w:r w:rsidRPr="00B82E75">
        <w:lastRenderedPageBreak/>
        <w:t xml:space="preserve">Dong, Z., Shi, W., Tong, G., &amp; Yang, K. (2020). Collaborative Autonomous Driving: Vision and Challenges. </w:t>
      </w:r>
      <w:r w:rsidRPr="00B82E75">
        <w:rPr>
          <w:i/>
          <w:iCs/>
        </w:rPr>
        <w:t>2020 International Conference on Connected and Autonomous Driving (MetroCAD)</w:t>
      </w:r>
      <w:r w:rsidRPr="00B82E75">
        <w:t>, 17–26. https://doi.org/10.1109/MetroCAD48866.2020.00010</w:t>
      </w:r>
    </w:p>
    <w:p w14:paraId="50C5E275" w14:textId="77777777" w:rsidR="00F50E98" w:rsidRPr="00B82E75" w:rsidRDefault="00F50E98" w:rsidP="00F50E98">
      <w:pPr>
        <w:pStyle w:val="Bibliography"/>
      </w:pPr>
      <w:r w:rsidRPr="00B82E75">
        <w:t xml:space="preserve">Dublin Bus. (2024, January). </w:t>
      </w:r>
      <w:r w:rsidRPr="00B82E75">
        <w:rPr>
          <w:i/>
          <w:iCs/>
        </w:rPr>
        <w:t>Dublin Bus</w:t>
      </w:r>
      <w:r w:rsidRPr="00B82E75">
        <w:t>. https://www.dublinbus.ie/journey-information/customer-information/commute-with-confidence</w:t>
      </w:r>
    </w:p>
    <w:p w14:paraId="528D8F13" w14:textId="77777777" w:rsidR="00F50E98" w:rsidRPr="00B82E75" w:rsidRDefault="00F50E98" w:rsidP="00F50E98">
      <w:pPr>
        <w:pStyle w:val="Bibliography"/>
      </w:pPr>
      <w:r w:rsidRPr="00B82E75">
        <w:t xml:space="preserve">Emma Nevin. (2022, September 26). </w:t>
      </w:r>
      <w:r w:rsidRPr="00B82E75">
        <w:rPr>
          <w:i/>
          <w:iCs/>
        </w:rPr>
        <w:t>Dublin Bus, Luas and Go-Ahead fined collective €5m over delays and cancellations</w:t>
      </w:r>
      <w:r w:rsidRPr="00B82E75">
        <w:t>. Dublin Live. https://www.dublinlive.ie/news/dublin-news/dublin-bus-luas-go-ahead-25109125</w:t>
      </w:r>
    </w:p>
    <w:p w14:paraId="1BB6AD50" w14:textId="77777777" w:rsidR="00F50E98" w:rsidRPr="00B82E75" w:rsidRDefault="00F50E98" w:rsidP="00F50E98">
      <w:pPr>
        <w:pStyle w:val="Bibliography"/>
      </w:pPr>
      <w:r w:rsidRPr="00B82E75">
        <w:t xml:space="preserve">Ferghal Blaney. (2022, November 8). Dublin Bus and Go Ahead fined €2.4m for failings on route and timetable targets. </w:t>
      </w:r>
      <w:r w:rsidRPr="00B82E75">
        <w:rPr>
          <w:i/>
          <w:iCs/>
        </w:rPr>
        <w:t>Irish Mirror</w:t>
      </w:r>
      <w:r w:rsidRPr="00B82E75">
        <w:t>. https://www.irishmirror.ie/news/irish-news/dublin-bus-go-ahead-fined-28443115</w:t>
      </w:r>
    </w:p>
    <w:p w14:paraId="4A238EA2" w14:textId="77777777" w:rsidR="00F50E98" w:rsidRPr="00B82E75" w:rsidRDefault="00F50E98" w:rsidP="00F50E98">
      <w:pPr>
        <w:pStyle w:val="Bibliography"/>
      </w:pPr>
      <w:r w:rsidRPr="00B82E75">
        <w:t xml:space="preserve">Fiona Gartland. (2011, October 10). </w:t>
      </w:r>
      <w:r w:rsidRPr="00B82E75">
        <w:rPr>
          <w:i/>
          <w:iCs/>
        </w:rPr>
        <w:t>Dublin Bus must hand over CCTV footage</w:t>
      </w:r>
      <w:r w:rsidRPr="00B82E75">
        <w:t>. The Irish Times. https://www.irishtimes.com/news/crime-and-law/dublin-bus-must-hand-over-cctv-footage-1.614754</w:t>
      </w:r>
    </w:p>
    <w:p w14:paraId="5123BC03" w14:textId="77777777" w:rsidR="00F50E98" w:rsidRPr="00B82E75" w:rsidRDefault="00F50E98" w:rsidP="00F50E98">
      <w:pPr>
        <w:pStyle w:val="Bibliography"/>
      </w:pPr>
      <w:r w:rsidRPr="00B82E75">
        <w:t xml:space="preserve">Gareth Robins. (2022, October 31). </w:t>
      </w:r>
      <w:r w:rsidRPr="00B82E75">
        <w:rPr>
          <w:i/>
          <w:iCs/>
        </w:rPr>
        <w:t>Driving Modellers Around the Bend</w:t>
      </w:r>
      <w:r w:rsidRPr="00B82E75">
        <w:t xml:space="preserve"> [Forum Presentation]. T-TECH 2022, Auckland, New Zealand. https://itsnz.org/files-reports/t-tech-2022-presentations</w:t>
      </w:r>
    </w:p>
    <w:p w14:paraId="62F08CCA" w14:textId="77777777" w:rsidR="00F50E98" w:rsidRPr="00B82E75" w:rsidRDefault="00F50E98" w:rsidP="00F50E98">
      <w:pPr>
        <w:pStyle w:val="Bibliography"/>
      </w:pPr>
      <w:r w:rsidRPr="00B82E75">
        <w:t xml:space="preserve">Garg, T., &amp; Kaur, G. (2023). A Systematic Review on Intelligent Transport Systems. </w:t>
      </w:r>
      <w:r w:rsidRPr="00B82E75">
        <w:rPr>
          <w:i/>
          <w:iCs/>
        </w:rPr>
        <w:t>Journal of Computational and Cognitive Engineering</w:t>
      </w:r>
      <w:r w:rsidRPr="00B82E75">
        <w:t xml:space="preserve">, </w:t>
      </w:r>
      <w:r w:rsidRPr="00B82E75">
        <w:rPr>
          <w:i/>
          <w:iCs/>
        </w:rPr>
        <w:t>2</w:t>
      </w:r>
      <w:r w:rsidRPr="00B82E75">
        <w:t>(3), Article 3. https://doi.org/10.47852/bonviewJCCE2202245</w:t>
      </w:r>
    </w:p>
    <w:p w14:paraId="41560915" w14:textId="77777777" w:rsidR="00F50E98" w:rsidRPr="00B82E75" w:rsidRDefault="00F50E98" w:rsidP="00F50E98">
      <w:pPr>
        <w:pStyle w:val="Bibliography"/>
      </w:pPr>
      <w:r w:rsidRPr="00B82E75">
        <w:t xml:space="preserve">Gillani, M., &amp; Niaz, H. A. (2023). Machine learning based data collection protocol for intelligent transport systems: A real-time implementation on Dublin M50, Ireland. </w:t>
      </w:r>
      <w:r w:rsidRPr="00B82E75">
        <w:rPr>
          <w:i/>
          <w:iCs/>
        </w:rPr>
        <w:t>Complex &amp; Intelligent Systems</w:t>
      </w:r>
      <w:r w:rsidRPr="00B82E75">
        <w:t>. https://doi.org/10.1007/s40747-023-01241-x</w:t>
      </w:r>
    </w:p>
    <w:p w14:paraId="1CA75375" w14:textId="77777777" w:rsidR="00F50E98" w:rsidRPr="00B82E75" w:rsidRDefault="00F50E98" w:rsidP="00F50E98">
      <w:pPr>
        <w:pStyle w:val="Bibliography"/>
      </w:pPr>
      <w:r w:rsidRPr="00B82E75">
        <w:lastRenderedPageBreak/>
        <w:t xml:space="preserve">Hernández, J. Z., Ossowski, S., &amp; Garcı́a-Serrano, A. (2002). Multiagent architectures for intelligent traffic management systems. </w:t>
      </w:r>
      <w:r w:rsidRPr="00B82E75">
        <w:rPr>
          <w:i/>
          <w:iCs/>
        </w:rPr>
        <w:t>Transportation Research Part C: Emerging Technologies</w:t>
      </w:r>
      <w:r w:rsidRPr="00B82E75">
        <w:t xml:space="preserve">, </w:t>
      </w:r>
      <w:r w:rsidRPr="00B82E75">
        <w:rPr>
          <w:i/>
          <w:iCs/>
        </w:rPr>
        <w:t>10</w:t>
      </w:r>
      <w:r w:rsidRPr="00B82E75">
        <w:t>(5), 473–506. https://doi.org/10.1016/S0968-090X(02)00032-3</w:t>
      </w:r>
    </w:p>
    <w:p w14:paraId="5A396766" w14:textId="77777777" w:rsidR="00F50E98" w:rsidRPr="00B82E75" w:rsidRDefault="00F50E98" w:rsidP="00F50E98">
      <w:pPr>
        <w:pStyle w:val="Bibliography"/>
      </w:pPr>
      <w:r w:rsidRPr="00B82E75">
        <w:t xml:space="preserve">itsstandards.eu. (2024, January). </w:t>
      </w:r>
      <w:r w:rsidRPr="00B82E75">
        <w:rPr>
          <w:i/>
          <w:iCs/>
        </w:rPr>
        <w:t>Cooperative intelligent transport systems (C-ITS) Guidelines on the usage of standards</w:t>
      </w:r>
      <w:r w:rsidRPr="00B82E75">
        <w:t xml:space="preserve"> [Standards org]. ITS Standards, EU. https://www.itsstandards.eu/brochures/</w:t>
      </w:r>
    </w:p>
    <w:p w14:paraId="6740A139" w14:textId="77777777" w:rsidR="00F50E98" w:rsidRPr="00B82E75" w:rsidRDefault="00F50E98" w:rsidP="00F50E98">
      <w:pPr>
        <w:pStyle w:val="Bibliography"/>
      </w:pPr>
      <w:r w:rsidRPr="00B82E75">
        <w:t xml:space="preserve">Keith Byrne. (2018, October 21). How to request CCTV from Dublin Bus using GDPR. </w:t>
      </w:r>
      <w:r w:rsidRPr="00B82E75">
        <w:rPr>
          <w:i/>
          <w:iCs/>
        </w:rPr>
        <w:t>IrishCycle.Com</w:t>
      </w:r>
      <w:r w:rsidRPr="00B82E75">
        <w:t>. https://irishcycle.com/2018/10/21/how-to-request-cctv-from-dublin-bus-using-gdpr/</w:t>
      </w:r>
    </w:p>
    <w:p w14:paraId="3575FA80" w14:textId="77777777" w:rsidR="00F50E98" w:rsidRPr="00B82E75" w:rsidRDefault="00F50E98" w:rsidP="00F50E98">
      <w:pPr>
        <w:pStyle w:val="Bibliography"/>
      </w:pPr>
      <w:r w:rsidRPr="00B82E75">
        <w:t xml:space="preserve">Lu, M., Turetken, O., Adali, O. E., Castells, J., Blokpoel, R., &amp; Grefen, P. (2018, September 17). </w:t>
      </w:r>
      <w:r w:rsidRPr="00B82E75">
        <w:rPr>
          <w:i/>
          <w:iCs/>
        </w:rPr>
        <w:t>C-ITS (Cooperative Intelligent Transport Systems) deployment in Europe—Challenges and key findings</w:t>
      </w:r>
      <w:r w:rsidRPr="00B82E75">
        <w:t>. 25th ITS World Congress, Copenhagen, Denmark.</w:t>
      </w:r>
    </w:p>
    <w:p w14:paraId="0A17BE78" w14:textId="77777777" w:rsidR="00F50E98" w:rsidRPr="00B82E75" w:rsidRDefault="00F50E98" w:rsidP="00F50E98">
      <w:pPr>
        <w:pStyle w:val="Bibliography"/>
      </w:pPr>
      <w:r w:rsidRPr="00B82E75">
        <w:t xml:space="preserve">Mao, T., Mihăită, A.-S., Chen, F., &amp; Vu, H. L. (2022). Boosted Genetic Algorithm Using Machine Learning for Traffic Control Optimization. </w:t>
      </w:r>
      <w:r w:rsidRPr="00B82E75">
        <w:rPr>
          <w:i/>
          <w:iCs/>
        </w:rPr>
        <w:t>IEEE Transactions on Intelligent Transportation Systems</w:t>
      </w:r>
      <w:r w:rsidRPr="00B82E75">
        <w:t xml:space="preserve">, </w:t>
      </w:r>
      <w:r w:rsidRPr="00B82E75">
        <w:rPr>
          <w:i/>
          <w:iCs/>
        </w:rPr>
        <w:t>23</w:t>
      </w:r>
      <w:r w:rsidRPr="00B82E75">
        <w:t>(7), 7112–7141. https://doi.org/10.1109/TITS.2021.3066958</w:t>
      </w:r>
    </w:p>
    <w:p w14:paraId="4BF2BD63" w14:textId="77777777" w:rsidR="00F50E98" w:rsidRPr="00B82E75" w:rsidRDefault="00F50E98" w:rsidP="00F50E98">
      <w:pPr>
        <w:pStyle w:val="Bibliography"/>
      </w:pPr>
      <w:r w:rsidRPr="00B82E75">
        <w:t xml:space="preserve">McDonnell, S., Ferreira, S., &amp; Convery, F. (2006). Impact of Bus Priority Attributes on Catchment Area Residents in Dublin, Ireland. </w:t>
      </w:r>
      <w:r w:rsidRPr="00B82E75">
        <w:rPr>
          <w:i/>
          <w:iCs/>
        </w:rPr>
        <w:t>Journal of Public Transportation</w:t>
      </w:r>
      <w:r w:rsidRPr="00B82E75">
        <w:t xml:space="preserve">, </w:t>
      </w:r>
      <w:r w:rsidRPr="00B82E75">
        <w:rPr>
          <w:i/>
          <w:iCs/>
        </w:rPr>
        <w:t>9</w:t>
      </w:r>
      <w:r w:rsidRPr="00B82E75">
        <w:t>(3), 137–162. https://doi.org/10.5038/2375-0901.9.3.8</w:t>
      </w:r>
    </w:p>
    <w:p w14:paraId="3A5856DB" w14:textId="77777777" w:rsidR="00F50E98" w:rsidRPr="00B82E75" w:rsidRDefault="00F50E98" w:rsidP="00F50E98">
      <w:pPr>
        <w:pStyle w:val="Bibliography"/>
      </w:pPr>
      <w:r w:rsidRPr="00B82E75">
        <w:t xml:space="preserve">Neil Fetherstonhaugh. (202 C.E., October 14). </w:t>
      </w:r>
      <w:r w:rsidRPr="00B82E75">
        <w:rPr>
          <w:i/>
          <w:iCs/>
        </w:rPr>
        <w:t>Driver shortage forces delay in roll-out of new bus routes in Dublin</w:t>
      </w:r>
      <w:r w:rsidRPr="00B82E75">
        <w:t>. SundayWorld.Com. https://www.sundayworld.com/news/irish-news/driver-shortage-forces-delay-in-roll-out-of-new-bus-routes-in-dublin/773457575.html</w:t>
      </w:r>
    </w:p>
    <w:p w14:paraId="6A08EBDE" w14:textId="77777777" w:rsidR="00F50E98" w:rsidRPr="00B82E75" w:rsidRDefault="00F50E98" w:rsidP="00F50E98">
      <w:pPr>
        <w:pStyle w:val="Bibliography"/>
      </w:pPr>
      <w:r w:rsidRPr="00B82E75">
        <w:t xml:space="preserve">NTA, Ireland. (2015, February 2). </w:t>
      </w:r>
      <w:r w:rsidRPr="00B82E75">
        <w:rPr>
          <w:i/>
          <w:iCs/>
        </w:rPr>
        <w:t>Leap Card now offering €1 off for second journeys within 90 minutes – on Dublin Bus, Luas, DART/Commuter Rail</w:t>
      </w:r>
      <w:r w:rsidRPr="00B82E75">
        <w:t>. National Transport. https://www.nationaltransport.ie/news/leap-card-now-offering-e1-off-for-second-journeys-within-90-minutes-on-dublin-bus-luas-dartcommuter-rail/</w:t>
      </w:r>
    </w:p>
    <w:p w14:paraId="734D9B75" w14:textId="77777777" w:rsidR="00F50E98" w:rsidRPr="00B82E75" w:rsidRDefault="00F50E98" w:rsidP="00F50E98">
      <w:pPr>
        <w:pStyle w:val="Bibliography"/>
      </w:pPr>
      <w:r w:rsidRPr="00B82E75">
        <w:lastRenderedPageBreak/>
        <w:t xml:space="preserve">NTA, Ireland. (2016, March 2). </w:t>
      </w:r>
      <w:r w:rsidRPr="00B82E75">
        <w:rPr>
          <w:i/>
          <w:iCs/>
        </w:rPr>
        <w:t>€10 Leap Family Card offers outstanding value for family day-trips in Dublin</w:t>
      </w:r>
      <w:r w:rsidRPr="00B82E75">
        <w:t>. National Transport. https://www.nationaltransport.ie/news/e10-leap-family-card-offers-outstanding-value-for-family-day-trips-in-dublin/</w:t>
      </w:r>
    </w:p>
    <w:p w14:paraId="0351C25B" w14:textId="77777777" w:rsidR="00F50E98" w:rsidRPr="00B82E75" w:rsidRDefault="00F50E98" w:rsidP="00F50E98">
      <w:pPr>
        <w:pStyle w:val="Bibliography"/>
      </w:pPr>
      <w:r w:rsidRPr="00B82E75">
        <w:t xml:space="preserve">NTA, Ireland. (2018, July 2). </w:t>
      </w:r>
      <w:r w:rsidRPr="00B82E75">
        <w:rPr>
          <w:i/>
          <w:iCs/>
        </w:rPr>
        <w:t>Kids go free with Child Leap Card from 2nd -15th July</w:t>
      </w:r>
      <w:r w:rsidRPr="00B82E75">
        <w:t>. National Transport. https://www.nationaltransport.ie/news/kids-go-free-with-child-leap-card-from-2nd-15th-july/</w:t>
      </w:r>
    </w:p>
    <w:p w14:paraId="7299D16E" w14:textId="77777777" w:rsidR="00F50E98" w:rsidRPr="00B82E75" w:rsidRDefault="00F50E98" w:rsidP="00F50E98">
      <w:pPr>
        <w:pStyle w:val="Bibliography"/>
      </w:pPr>
      <w:r w:rsidRPr="00B82E75">
        <w:t xml:space="preserve">NTA, Ireland. (2024a). </w:t>
      </w:r>
      <w:r w:rsidRPr="00B82E75">
        <w:rPr>
          <w:i/>
          <w:iCs/>
        </w:rPr>
        <w:t>PSO Bus &amp; Rail Statistics</w:t>
      </w:r>
      <w:r w:rsidRPr="00B82E75">
        <w:t xml:space="preserve"> [Governmental Authority]. National Transport Authority, Ireland. https://www.nationaltransport.ie/publications/pso-bus-rail-statistics-bulletins-2012-2022/</w:t>
      </w:r>
    </w:p>
    <w:p w14:paraId="120467E5" w14:textId="77777777" w:rsidR="00F50E98" w:rsidRPr="00B82E75" w:rsidRDefault="00F50E98" w:rsidP="00F50E98">
      <w:pPr>
        <w:pStyle w:val="Bibliography"/>
      </w:pPr>
      <w:r w:rsidRPr="00B82E75">
        <w:t xml:space="preserve">NTA, Ireland. (2024b). </w:t>
      </w:r>
      <w:r w:rsidRPr="00B82E75">
        <w:rPr>
          <w:i/>
          <w:iCs/>
        </w:rPr>
        <w:t>Ticketing</w:t>
      </w:r>
      <w:r w:rsidRPr="00B82E75">
        <w:t>. Ticketing - National Transport. https://www.nationaltransport.ie/transport-technology/transport-technology-ticketing/</w:t>
      </w:r>
    </w:p>
    <w:p w14:paraId="4E127B35" w14:textId="77777777" w:rsidR="00F50E98" w:rsidRPr="00B82E75" w:rsidRDefault="00F50E98" w:rsidP="00F50E98">
      <w:pPr>
        <w:pStyle w:val="Bibliography"/>
      </w:pPr>
      <w:r w:rsidRPr="00B82E75">
        <w:t xml:space="preserve">NTA, Ireland. (2024c). </w:t>
      </w:r>
      <w:r w:rsidRPr="00B82E75">
        <w:rPr>
          <w:i/>
          <w:iCs/>
        </w:rPr>
        <w:t>What is BusConnects</w:t>
      </w:r>
      <w:r w:rsidRPr="00B82E75">
        <w:t>. Busconnects. https://busconnects.ie/about/</w:t>
      </w:r>
    </w:p>
    <w:p w14:paraId="360D70E1" w14:textId="77777777" w:rsidR="00F50E98" w:rsidRPr="00B82E75" w:rsidRDefault="00F50E98" w:rsidP="00F50E98">
      <w:pPr>
        <w:pStyle w:val="Bibliography"/>
      </w:pPr>
      <w:r w:rsidRPr="00B82E75">
        <w:t xml:space="preserve">NTA, Ireland. (2024d, January). </w:t>
      </w:r>
      <w:r w:rsidRPr="00B82E75">
        <w:rPr>
          <w:i/>
          <w:iCs/>
        </w:rPr>
        <w:t>Public Transport Services Planning</w:t>
      </w:r>
      <w:r w:rsidRPr="00B82E75">
        <w:t>. National Transport. https://www.nationaltransport.ie/public-transport-services/public-transport-services-planning/</w:t>
      </w:r>
    </w:p>
    <w:p w14:paraId="3CB02C4C" w14:textId="77777777" w:rsidR="00F50E98" w:rsidRPr="00B82E75" w:rsidRDefault="00F50E98" w:rsidP="00F50E98">
      <w:pPr>
        <w:pStyle w:val="Bibliography"/>
      </w:pPr>
      <w:r w:rsidRPr="00B82E75">
        <w:t xml:space="preserve">NTA, Ireland. (2024e, January). </w:t>
      </w:r>
      <w:r w:rsidRPr="00B82E75">
        <w:rPr>
          <w:i/>
          <w:iCs/>
        </w:rPr>
        <w:t>Travel Information Systems and Services (TISS)</w:t>
      </w:r>
      <w:r w:rsidRPr="00B82E75">
        <w:t>. Travel Information Systems and Services (TISS). https://www.nationaltransport.ie/transport-technology/travel-information-systems-and-services-tiss/</w:t>
      </w:r>
    </w:p>
    <w:p w14:paraId="4DA0412A" w14:textId="77777777" w:rsidR="00F50E98" w:rsidRPr="00B82E75" w:rsidRDefault="00F50E98" w:rsidP="00F50E98">
      <w:pPr>
        <w:pStyle w:val="Bibliography"/>
      </w:pPr>
      <w:r w:rsidRPr="00B82E75">
        <w:t xml:space="preserve">Olivia Kelly. (2022, November 8). </w:t>
      </w:r>
      <w:r w:rsidRPr="00B82E75">
        <w:rPr>
          <w:i/>
          <w:iCs/>
        </w:rPr>
        <w:t>Dublin bus driver shortage to last until next March</w:t>
      </w:r>
      <w:r w:rsidRPr="00B82E75">
        <w:t>. The Irish Times. https://www.irishtimes.com/transport/2022/11/08/dublin-bus-driver-shortage-to-last-until-next-march/</w:t>
      </w:r>
    </w:p>
    <w:p w14:paraId="17F0D522" w14:textId="77777777" w:rsidR="00F50E98" w:rsidRPr="00B82E75" w:rsidRDefault="00F50E98" w:rsidP="00F50E98">
      <w:pPr>
        <w:pStyle w:val="Bibliography"/>
      </w:pPr>
      <w:r w:rsidRPr="00B82E75">
        <w:t xml:space="preserve">RSA, Ireland. (2024, January). </w:t>
      </w:r>
      <w:r w:rsidRPr="00B82E75">
        <w:rPr>
          <w:i/>
          <w:iCs/>
        </w:rPr>
        <w:t>Connected and autonomous vehicles in Ireland</w:t>
      </w:r>
      <w:r w:rsidRPr="00B82E75">
        <w:t>. RSA.Ie. https://www.rsa.ie/road-safety/road-users/assisted</w:t>
      </w:r>
    </w:p>
    <w:p w14:paraId="0D2D29E9" w14:textId="77777777" w:rsidR="00F50E98" w:rsidRPr="00B82E75" w:rsidRDefault="00F50E98" w:rsidP="00F50E98">
      <w:pPr>
        <w:pStyle w:val="Bibliography"/>
      </w:pPr>
      <w:r w:rsidRPr="00B82E75">
        <w:t xml:space="preserve">Sam Tranum. (2023a, March 28). </w:t>
      </w:r>
      <w:r w:rsidRPr="00B82E75">
        <w:rPr>
          <w:i/>
          <w:iCs/>
        </w:rPr>
        <w:t>Dublin Bus is still short of drivers, and its services – and passengers – continue to suffer as a result</w:t>
      </w:r>
      <w:r w:rsidRPr="00B82E75">
        <w:t xml:space="preserve">. Dublin Bus Is Still Short of Drivers, and Its Services. </w:t>
      </w:r>
      <w:r w:rsidRPr="00B82E75">
        <w:lastRenderedPageBreak/>
        <w:t>https://dublininquirer.com/2023/03/28/dublin-bus-is-still-short-of-drivers-and-its-services-and-passengers-continue-to-suffer-as-a-result/</w:t>
      </w:r>
    </w:p>
    <w:p w14:paraId="18AD77BC" w14:textId="77777777" w:rsidR="00F50E98" w:rsidRPr="00B82E75" w:rsidRDefault="00F50E98" w:rsidP="00F50E98">
      <w:pPr>
        <w:pStyle w:val="Bibliography"/>
      </w:pPr>
      <w:r w:rsidRPr="00B82E75">
        <w:t xml:space="preserve">Sam Tranum. (2023b, April 11). </w:t>
      </w:r>
      <w:r w:rsidRPr="00B82E75">
        <w:rPr>
          <w:i/>
          <w:iCs/>
        </w:rPr>
        <w:t>As Dublin Bus struggles with driver shortages, drivers say a voice in their ear makes them miserable</w:t>
      </w:r>
      <w:r w:rsidRPr="00B82E75">
        <w:t>. Dublin Inquirer. http://dublininquirer.com/2023/04/12/as-dublin-bus-struggles-with-driver-shortages-drivers-say-a-voice-in-their-ear-makes-them-miserable/</w:t>
      </w:r>
    </w:p>
    <w:p w14:paraId="51D72197" w14:textId="77777777" w:rsidR="00F50E98" w:rsidRPr="00B82E75" w:rsidRDefault="00F50E98" w:rsidP="00F50E98">
      <w:pPr>
        <w:pStyle w:val="Bibliography"/>
      </w:pPr>
      <w:r w:rsidRPr="00B82E75">
        <w:t xml:space="preserve">Taparia, A., &amp; Brady, M. (2021). Bus Journey and Arrival Time Prediction based on Archived AVL/GPS data using Machine Learning. </w:t>
      </w:r>
      <w:r w:rsidRPr="00B82E75">
        <w:rPr>
          <w:i/>
          <w:iCs/>
        </w:rPr>
        <w:t>2021 7th International Conference on Models and Technologies for Intelligent Transportation Systems (MT-ITS)</w:t>
      </w:r>
      <w:r w:rsidRPr="00B82E75">
        <w:t>, 1–6. https://doi.org/10.1109/MT-ITS49943.2021.9529328</w:t>
      </w:r>
    </w:p>
    <w:p w14:paraId="453083D5" w14:textId="77777777" w:rsidR="00F50E98" w:rsidRPr="00B82E75" w:rsidRDefault="00F50E98" w:rsidP="00F50E98">
      <w:pPr>
        <w:pStyle w:val="Bibliography"/>
      </w:pPr>
      <w:r w:rsidRPr="00B82E75">
        <w:t xml:space="preserve">TFI Transport for Ireland. (2024). </w:t>
      </w:r>
      <w:r w:rsidRPr="00B82E75">
        <w:rPr>
          <w:i/>
          <w:iCs/>
        </w:rPr>
        <w:t>Leap Card, Ireland</w:t>
      </w:r>
      <w:r w:rsidRPr="00B82E75">
        <w:t>. Leap Card, Ireland. https://leapcard.ie/Home/index.html</w:t>
      </w:r>
    </w:p>
    <w:p w14:paraId="713E6462" w14:textId="77777777" w:rsidR="00F50E98" w:rsidRPr="00B82E75" w:rsidRDefault="00F50E98" w:rsidP="00F50E98">
      <w:pPr>
        <w:pStyle w:val="Bibliography"/>
      </w:pPr>
      <w:r w:rsidRPr="00B82E75">
        <w:t xml:space="preserve">The World Bank Group. (2011). </w:t>
      </w:r>
      <w:r w:rsidRPr="00B82E75">
        <w:rPr>
          <w:i/>
          <w:iCs/>
        </w:rPr>
        <w:t>The World Bank | Intelligent Transport Systems—Dublin, Ireland</w:t>
      </w:r>
      <w:r w:rsidRPr="00B82E75">
        <w:t>. The World Bank | Intelligent Transport Systems - Dublin, Ireland. https://www.ssatp.org/sites/ssatp/files/publications/Toolkits/ITS%20Toolkit%20content/case-studies/dublin-ireland.html</w:t>
      </w:r>
    </w:p>
    <w:p w14:paraId="019DF3EC" w14:textId="77777777" w:rsidR="00F50E98" w:rsidRPr="00B82E75" w:rsidRDefault="00F50E98" w:rsidP="00F50E98">
      <w:pPr>
        <w:pStyle w:val="Bibliography"/>
      </w:pPr>
      <w:r w:rsidRPr="00B82E75">
        <w:t xml:space="preserve">Ullah, Z., Al-Turjman, F., Mostarda, L., &amp; Gagliardi, R. (2020). Applications of Artificial Intelligence and Machine learning in smart cities. </w:t>
      </w:r>
      <w:r w:rsidRPr="00B82E75">
        <w:rPr>
          <w:i/>
          <w:iCs/>
        </w:rPr>
        <w:t>Computer Communications</w:t>
      </w:r>
      <w:r w:rsidRPr="00B82E75">
        <w:t xml:space="preserve">, </w:t>
      </w:r>
      <w:r w:rsidRPr="00B82E75">
        <w:rPr>
          <w:i/>
          <w:iCs/>
        </w:rPr>
        <w:t>154</w:t>
      </w:r>
      <w:r w:rsidRPr="00B82E75">
        <w:t>, 313–323. https://doi.org/10.1016/j.comcom.2020.02.069</w:t>
      </w:r>
    </w:p>
    <w:p w14:paraId="23A36300" w14:textId="77777777" w:rsidR="00F50E98" w:rsidRPr="00B82E75" w:rsidRDefault="00F50E98" w:rsidP="00F50E98">
      <w:pPr>
        <w:pStyle w:val="Bibliography"/>
      </w:pPr>
      <w:r w:rsidRPr="00B82E75">
        <w:t xml:space="preserve">Visan, M., Negrea, S. L., &amp; Mone, F. (2022). Towards intelligent public transport systems in Smart Cities; Collaborative decisions to be made. </w:t>
      </w:r>
      <w:r w:rsidRPr="00B82E75">
        <w:rPr>
          <w:i/>
          <w:iCs/>
        </w:rPr>
        <w:t>Procedia Computer Science</w:t>
      </w:r>
      <w:r w:rsidRPr="00B82E75">
        <w:t xml:space="preserve">, </w:t>
      </w:r>
      <w:r w:rsidRPr="00B82E75">
        <w:rPr>
          <w:i/>
          <w:iCs/>
        </w:rPr>
        <w:t>199</w:t>
      </w:r>
      <w:r w:rsidRPr="00B82E75">
        <w:t>, 1221–1228. https://doi.org/10.1016/j.procs.2022.01.155</w:t>
      </w:r>
    </w:p>
    <w:p w14:paraId="4E19CEAB" w14:textId="77777777" w:rsidR="00F50E98" w:rsidRPr="00B82E75" w:rsidRDefault="00F50E98" w:rsidP="00F50E98">
      <w:pPr>
        <w:pStyle w:val="Bibliography"/>
      </w:pPr>
      <w:r w:rsidRPr="00B82E75">
        <w:t xml:space="preserve">Zhu, T., &amp; Liu, Z. (2015). </w:t>
      </w:r>
      <w:r w:rsidRPr="00B82E75">
        <w:rPr>
          <w:i/>
          <w:iCs/>
        </w:rPr>
        <w:t>Intelligent Transport Systems in China: Past, Present and Future</w:t>
      </w:r>
      <w:r w:rsidRPr="00B82E75">
        <w:t>. 581–584. https://doi.org/10.1109/ICMTMA.2015.146</w:t>
      </w:r>
    </w:p>
    <w:p w14:paraId="4F1A4907" w14:textId="77777777" w:rsidR="00F50E98" w:rsidRPr="00B82E75" w:rsidRDefault="00F50E98" w:rsidP="00F50E98">
      <w:pPr>
        <w:pStyle w:val="Bibliography"/>
      </w:pPr>
      <w:r w:rsidRPr="00B82E75">
        <w:lastRenderedPageBreak/>
        <w:t xml:space="preserve">Zulkarnain, &amp; Putri, T. D. (2021). Intelligent transportation systems (ITS): A systematic review using a Natural Language Processing (NLP) approach. </w:t>
      </w:r>
      <w:r w:rsidRPr="00B82E75">
        <w:rPr>
          <w:i/>
          <w:iCs/>
        </w:rPr>
        <w:t>Heliyon</w:t>
      </w:r>
      <w:r w:rsidRPr="00B82E75">
        <w:t xml:space="preserve">, </w:t>
      </w:r>
      <w:r w:rsidRPr="00B82E75">
        <w:rPr>
          <w:i/>
          <w:iCs/>
        </w:rPr>
        <w:t>7</w:t>
      </w:r>
      <w:r w:rsidRPr="00B82E75">
        <w:t>(12), e08615. https://doi.org/10.1016/j.heliyon.2021.e08615</w:t>
      </w:r>
    </w:p>
    <w:p w14:paraId="3E707E0A" w14:textId="77777777" w:rsidR="00F50E98" w:rsidRDefault="00F50E98" w:rsidP="00F50E98">
      <w:r>
        <w:fldChar w:fldCharType="end"/>
      </w:r>
    </w:p>
    <w:p w14:paraId="7CA02011" w14:textId="77777777" w:rsidR="00F50E98" w:rsidRDefault="00F50E98" w:rsidP="00F50E98">
      <w:pPr>
        <w:spacing w:before="0" w:after="160" w:line="259" w:lineRule="auto"/>
      </w:pPr>
      <w:r>
        <w:br w:type="page"/>
      </w:r>
    </w:p>
    <w:p w14:paraId="25FB3599" w14:textId="77777777" w:rsidR="00F50E98" w:rsidRDefault="00F50E98" w:rsidP="00F50E98"/>
    <w:p w14:paraId="3143E727" w14:textId="77777777" w:rsidR="00F50E98" w:rsidRDefault="00F50E98" w:rsidP="00F50E98">
      <w:pPr>
        <w:pStyle w:val="Heading1"/>
      </w:pPr>
      <w:r>
        <w:t>Chart 1. PRISMA chart of research resources</w:t>
      </w:r>
    </w:p>
    <w:p w14:paraId="1507A254" w14:textId="77777777" w:rsidR="00F50E98" w:rsidRPr="007C382B" w:rsidRDefault="00F50E98" w:rsidP="00F50E98">
      <w:r>
        <w:rPr>
          <w:noProof/>
        </w:rPr>
        <mc:AlternateContent>
          <mc:Choice Requires="wps">
            <w:drawing>
              <wp:anchor distT="0" distB="0" distL="114300" distR="114300" simplePos="0" relativeHeight="251944960" behindDoc="0" locked="0" layoutInCell="1" allowOverlap="1" wp14:anchorId="3BBEABAF" wp14:editId="1CCD1B0A">
                <wp:simplePos x="0" y="0"/>
                <wp:positionH relativeFrom="column">
                  <wp:posOffset>-681990</wp:posOffset>
                </wp:positionH>
                <wp:positionV relativeFrom="paragraph">
                  <wp:posOffset>3758994</wp:posOffset>
                </wp:positionV>
                <wp:extent cx="1371600" cy="339090"/>
                <wp:effectExtent l="1905" t="0" r="20955" b="20955"/>
                <wp:wrapNone/>
                <wp:docPr id="278188487" name="矩形: 圆角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5E44E797" w14:textId="77777777" w:rsidR="00F50E98" w:rsidRPr="00C27B22" w:rsidRDefault="00F50E98" w:rsidP="00F50E98">
                            <w:pPr>
                              <w:jc w:val="center"/>
                              <w:rPr>
                                <w:lang w:val="en"/>
                              </w:rPr>
                            </w:pPr>
                            <w:r w:rsidRPr="00C27B22">
                              <w:rPr>
                                <w:lang w:val="en"/>
                              </w:rPr>
                              <w:t>Eligibility</w:t>
                            </w:r>
                          </w:p>
                          <w:p w14:paraId="14756A1E" w14:textId="77777777" w:rsidR="00F50E98" w:rsidRPr="00C27B22" w:rsidRDefault="00F50E98" w:rsidP="00F50E98">
                            <w:pPr>
                              <w:rPr>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BBEABAF" id="_x0000_s1194" style="position:absolute;margin-left:-53.7pt;margin-top:296pt;width:108pt;height:26.7pt;rotation:-90;z-index:251944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" fillcolor="#ccecff">
                <v:textbox style="layout-flow:vertical;mso-layout-flow-alt:bottom-to-top" inset="3.6pt,,3.6pt">
                  <w:txbxContent>
                    <w:p w14:paraId="5E44E797" w14:textId="77777777" w:rsidR="00F50E98" w:rsidRPr="00C27B22" w:rsidRDefault="00F50E98" w:rsidP="00F50E98">
                      <w:pPr>
                        <w:jc w:val="center"/>
                        <w:rPr>
                          <w:lang w:val="en"/>
                        </w:rPr>
                      </w:pPr>
                      <w:r w:rsidRPr="00C27B22">
                        <w:rPr>
                          <w:lang w:val="en"/>
                        </w:rPr>
                        <w:t>Eligibility</w:t>
                      </w:r>
                    </w:p>
                    <w:p w14:paraId="14756A1E" w14:textId="77777777" w:rsidR="00F50E98" w:rsidRPr="00C27B22" w:rsidRDefault="00F50E98" w:rsidP="00F50E98">
                      <w:pPr>
                        <w:rPr>
                          <w:lang w:val="en"/>
                        </w:rPr>
                      </w:pPr>
                    </w:p>
                  </w:txbxContent>
                </v:textbox>
              </v:roundrect>
            </w:pict>
          </mc:Fallback>
        </mc:AlternateContent>
      </w:r>
      <w:r>
        <w:rPr>
          <w:noProof/>
        </w:rPr>
        <mc:AlternateContent>
          <mc:Choice Requires="wps">
            <w:drawing>
              <wp:anchor distT="0" distB="0" distL="114300" distR="114300" simplePos="0" relativeHeight="251938816" behindDoc="0" locked="0" layoutInCell="1" allowOverlap="1" wp14:anchorId="03930689" wp14:editId="3A6E5637">
                <wp:simplePos x="0" y="0"/>
                <wp:positionH relativeFrom="column">
                  <wp:posOffset>4228439</wp:posOffset>
                </wp:positionH>
                <wp:positionV relativeFrom="paragraph">
                  <wp:posOffset>2474954</wp:posOffset>
                </wp:positionV>
                <wp:extent cx="1714500" cy="739977"/>
                <wp:effectExtent l="0" t="0" r="19050" b="22225"/>
                <wp:wrapNone/>
                <wp:docPr id="1015837514" name="矩形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39977"/>
                        </a:xfrm>
                        <a:prstGeom prst="rect">
                          <a:avLst/>
                        </a:prstGeom>
                        <a:solidFill>
                          <a:srgbClr val="FFFFFF"/>
                        </a:solidFill>
                        <a:ln w="9525">
                          <a:solidFill>
                            <a:srgbClr val="000000"/>
                          </a:solidFill>
                          <a:miter lim="800000"/>
                          <a:headEnd/>
                          <a:tailEnd/>
                        </a:ln>
                      </wps:spPr>
                      <wps:txbx>
                        <w:txbxContent>
                          <w:p w14:paraId="561E372E"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6037C40A"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3930689" id="_x0000_s1195" style="position:absolute;margin-left:332.95pt;margin-top:194.9pt;width:135pt;height:58.25pt;z-index:251938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">
                <v:textbox inset=",7.2pt,,7.2pt">
                  <w:txbxContent>
                    <w:p w14:paraId="561E372E" w14:textId="77777777" w:rsidR="00F50E98" w:rsidRDefault="00F50E98" w:rsidP="00F50E98">
                      <w:pPr>
                        <w:spacing w:before="100" w:beforeAutospacing="1" w:after="0" w:line="240" w:lineRule="auto"/>
                        <w:jc w:val="center"/>
                        <w:rPr>
                          <w:rFonts w:ascii="Calibri" w:hAnsi="Calibri"/>
                          <w:lang w:val="en"/>
                        </w:rPr>
                      </w:pPr>
                      <w:r>
                        <w:rPr>
                          <w:rFonts w:ascii="Calibri" w:hAnsi="Calibri"/>
                        </w:rPr>
                        <w:t>Excluded due to no/low relevancy of creditability</w:t>
                      </w:r>
                      <w:r>
                        <w:rPr>
                          <w:rFonts w:ascii="Calibri" w:hAnsi="Calibri"/>
                        </w:rPr>
                        <w:br/>
                        <w:t>(n = 2  )</w:t>
                      </w:r>
                    </w:p>
                    <w:p w14:paraId="6037C40A"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940864" behindDoc="0" locked="0" layoutInCell="1" allowOverlap="1" wp14:anchorId="35EE4869" wp14:editId="115CA21D">
                <wp:simplePos x="0" y="0"/>
                <wp:positionH relativeFrom="column">
                  <wp:posOffset>4228439</wp:posOffset>
                </wp:positionH>
                <wp:positionV relativeFrom="paragraph">
                  <wp:posOffset>3389354</wp:posOffset>
                </wp:positionV>
                <wp:extent cx="1714500" cy="708263"/>
                <wp:effectExtent l="0" t="0" r="19050" b="15875"/>
                <wp:wrapNone/>
                <wp:docPr id="113381597" name="矩形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08263"/>
                        </a:xfrm>
                        <a:prstGeom prst="rect">
                          <a:avLst/>
                        </a:prstGeom>
                        <a:solidFill>
                          <a:srgbClr val="FFFFFF"/>
                        </a:solidFill>
                        <a:ln w="9525">
                          <a:solidFill>
                            <a:srgbClr val="000000"/>
                          </a:solidFill>
                          <a:miter lim="800000"/>
                          <a:headEnd/>
                          <a:tailEnd/>
                        </a:ln>
                      </wps:spPr>
                      <wps:txbx>
                        <w:txbxContent>
                          <w:p w14:paraId="05473E4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192CDFBE"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5EE4869" id="_x0000_s1196" style="position:absolute;margin-left:332.95pt;margin-top:266.9pt;width:135pt;height:55.75pt;z-index:251940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">
                <v:textbox inset=",7.2pt,,7.2pt">
                  <w:txbxContent>
                    <w:p w14:paraId="05473E47"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excluded, with reasons</w:t>
                      </w:r>
                      <w:r>
                        <w:rPr>
                          <w:rFonts w:ascii="Calibri" w:hAnsi="Calibri"/>
                        </w:rPr>
                        <w:br/>
                        <w:t>(n = 0  )</w:t>
                      </w:r>
                    </w:p>
                    <w:p w14:paraId="192CDFBE"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49056" behindDoc="0" locked="0" layoutInCell="1" allowOverlap="1" wp14:anchorId="29C3EE54" wp14:editId="5C9AE468">
                <wp:simplePos x="0" y="0"/>
                <wp:positionH relativeFrom="column">
                  <wp:posOffset>1432384</wp:posOffset>
                </wp:positionH>
                <wp:positionV relativeFrom="paragraph">
                  <wp:posOffset>4076476</wp:posOffset>
                </wp:positionV>
                <wp:extent cx="1284091" cy="272466"/>
                <wp:effectExtent l="0" t="0" r="68580" b="70485"/>
                <wp:wrapNone/>
                <wp:docPr id="1172592390"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284091" cy="272466"/>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6266DBB" id="直接箭头连接符 13" o:spid="_x0000_s1026" type="#_x0000_t32" style="position:absolute;margin-left:112.8pt;margin-top:321pt;width:101.1pt;height:21.45pt;z-index:251949056;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">
                <v:stroke endarrow="block"/>
              </v:shape>
            </w:pict>
          </mc:Fallback>
        </mc:AlternateContent>
      </w:r>
      <w:r>
        <w:rPr>
          <w:noProof/>
        </w:rPr>
        <mc:AlternateContent>
          <mc:Choice Requires="wps">
            <w:drawing>
              <wp:anchor distT="36576" distB="36576" distL="36575" distR="36575" simplePos="0" relativeHeight="251948032" behindDoc="0" locked="0" layoutInCell="1" allowOverlap="1" wp14:anchorId="3D394618" wp14:editId="5942D82A">
                <wp:simplePos x="0" y="0"/>
                <wp:positionH relativeFrom="column">
                  <wp:posOffset>1370058</wp:posOffset>
                </wp:positionH>
                <wp:positionV relativeFrom="paragraph">
                  <wp:posOffset>3066936</wp:posOffset>
                </wp:positionV>
                <wp:extent cx="1362571" cy="258709"/>
                <wp:effectExtent l="38100" t="0" r="28575" b="84455"/>
                <wp:wrapNone/>
                <wp:docPr id="1990305353" name="直接箭头连接符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362571" cy="258709"/>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2CAD148" id="直接箭头连接符 13" o:spid="_x0000_s1026" type="#_x0000_t32" style="position:absolute;margin-left:107.9pt;margin-top:241.5pt;width:107.3pt;height:20.35pt;flip:x;z-index:251948032;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">
                <v:stroke endarrow="block"/>
              </v:shape>
            </w:pict>
          </mc:Fallback>
        </mc:AlternateContent>
      </w:r>
      <w:r>
        <w:rPr>
          <w:noProof/>
        </w:rPr>
        <mc:AlternateContent>
          <mc:Choice Requires="wps">
            <w:drawing>
              <wp:anchor distT="0" distB="0" distL="114300" distR="114300" simplePos="0" relativeHeight="251947008" behindDoc="0" locked="0" layoutInCell="1" allowOverlap="1" wp14:anchorId="746BAE1A" wp14:editId="62031C65">
                <wp:simplePos x="0" y="0"/>
                <wp:positionH relativeFrom="column">
                  <wp:posOffset>205516</wp:posOffset>
                </wp:positionH>
                <wp:positionV relativeFrom="paragraph">
                  <wp:posOffset>3330594</wp:posOffset>
                </wp:positionV>
                <wp:extent cx="1617378" cy="727075"/>
                <wp:effectExtent l="0" t="0" r="20955" b="15875"/>
                <wp:wrapNone/>
                <wp:docPr id="1255217205"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17378" cy="727075"/>
                        </a:xfrm>
                        <a:prstGeom prst="rect">
                          <a:avLst/>
                        </a:prstGeom>
                        <a:solidFill>
                          <a:srgbClr val="FFFFFF"/>
                        </a:solidFill>
                        <a:ln w="9525">
                          <a:solidFill>
                            <a:srgbClr val="000000"/>
                          </a:solidFill>
                          <a:miter lim="800000"/>
                          <a:headEnd/>
                          <a:tailEnd/>
                        </a:ln>
                      </wps:spPr>
                      <wps:txbx>
                        <w:txbxContent>
                          <w:p w14:paraId="5FF8DF71"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69A0CCA3"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46BAE1A" id="_x0000_s1197" style="position:absolute;margin-left:16.2pt;margin-top:262.25pt;width:127.35pt;height:57.25pt;z-index:251947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">
                <v:textbox inset=",7.2pt,,7.2pt">
                  <w:txbxContent>
                    <w:p w14:paraId="5FF8DF71" w14:textId="77777777" w:rsidR="00F50E98" w:rsidRDefault="00F50E98" w:rsidP="00F50E98">
                      <w:pPr>
                        <w:spacing w:before="100" w:beforeAutospacing="1" w:after="0" w:line="240" w:lineRule="auto"/>
                        <w:jc w:val="center"/>
                        <w:rPr>
                          <w:rFonts w:ascii="Calibri" w:hAnsi="Calibri"/>
                          <w:lang w:val="en"/>
                        </w:rPr>
                      </w:pPr>
                      <w:r>
                        <w:rPr>
                          <w:rFonts w:ascii="Calibri" w:hAnsi="Calibri"/>
                        </w:rPr>
                        <w:t>Partial assessed for eligibility</w:t>
                      </w:r>
                      <w:r>
                        <w:rPr>
                          <w:rFonts w:ascii="Calibri" w:hAnsi="Calibri"/>
                        </w:rPr>
                        <w:br/>
                        <w:t>(n = 42  )</w:t>
                      </w:r>
                    </w:p>
                    <w:p w14:paraId="69A0CCA3"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939840" behindDoc="0" locked="0" layoutInCell="1" allowOverlap="1" wp14:anchorId="2C653FC2" wp14:editId="434BD2FD">
                <wp:simplePos x="0" y="0"/>
                <wp:positionH relativeFrom="column">
                  <wp:posOffset>1885315</wp:posOffset>
                </wp:positionH>
                <wp:positionV relativeFrom="paragraph">
                  <wp:posOffset>3326130</wp:posOffset>
                </wp:positionV>
                <wp:extent cx="1714500" cy="727075"/>
                <wp:effectExtent l="0" t="0" r="0" b="0"/>
                <wp:wrapNone/>
                <wp:docPr id="1257043449" name="矩形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5D7819CB"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63827914"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C653FC2" id="_x0000_s1198" style="position:absolute;margin-left:148.45pt;margin-top:261.9pt;width:135pt;height:57.25pt;z-index:251939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">
                <v:textbox inset=",7.2pt,,7.2pt">
                  <w:txbxContent>
                    <w:p w14:paraId="5D7819CB" w14:textId="77777777" w:rsidR="00F50E98" w:rsidRDefault="00F50E98" w:rsidP="00F50E98">
                      <w:pPr>
                        <w:spacing w:before="100" w:beforeAutospacing="1" w:after="0" w:line="240" w:lineRule="auto"/>
                        <w:jc w:val="center"/>
                        <w:rPr>
                          <w:rFonts w:ascii="Calibri" w:hAnsi="Calibri"/>
                          <w:lang w:val="en"/>
                        </w:rPr>
                      </w:pPr>
                      <w:r>
                        <w:rPr>
                          <w:rFonts w:ascii="Calibri" w:hAnsi="Calibri"/>
                        </w:rPr>
                        <w:t>Full-text articles assessed for eligibility</w:t>
                      </w:r>
                      <w:r>
                        <w:rPr>
                          <w:rFonts w:ascii="Calibri" w:hAnsi="Calibri"/>
                        </w:rPr>
                        <w:br/>
                        <w:t>(n = 0   )</w:t>
                      </w:r>
                    </w:p>
                    <w:p w14:paraId="63827914"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937792" behindDoc="0" locked="0" layoutInCell="1" allowOverlap="1" wp14:anchorId="4EEA01C3" wp14:editId="0252651E">
                <wp:simplePos x="0" y="0"/>
                <wp:positionH relativeFrom="column">
                  <wp:posOffset>2916555</wp:posOffset>
                </wp:positionH>
                <wp:positionV relativeFrom="paragraph">
                  <wp:posOffset>243205</wp:posOffset>
                </wp:positionV>
                <wp:extent cx="2228850" cy="715010"/>
                <wp:effectExtent l="0" t="0" r="0" b="8890"/>
                <wp:wrapNone/>
                <wp:docPr id="1685881739" name="矩形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010"/>
                        </a:xfrm>
                        <a:prstGeom prst="rect">
                          <a:avLst/>
                        </a:prstGeom>
                        <a:solidFill>
                          <a:srgbClr val="FFFFFF"/>
                        </a:solidFill>
                        <a:ln w="9525">
                          <a:solidFill>
                            <a:srgbClr val="000000"/>
                          </a:solidFill>
                          <a:miter lim="800000"/>
                          <a:headEnd/>
                          <a:tailEnd/>
                        </a:ln>
                      </wps:spPr>
                      <wps:txbx>
                        <w:txbxContent>
                          <w:p w14:paraId="09EAC427"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0E73B30F"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EEA01C3" id="_x0000_s1199" style="position:absolute;margin-left:229.65pt;margin-top:19.15pt;width:175.5pt;height:56.3pt;z-index:251937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">
                <v:textbox inset=",7.2pt,,7.2pt">
                  <w:txbxContent>
                    <w:p w14:paraId="09EAC427" w14:textId="77777777" w:rsidR="00F50E98" w:rsidRDefault="00F50E98" w:rsidP="00F50E98">
                      <w:pPr>
                        <w:spacing w:before="100" w:beforeAutospacing="1" w:after="0" w:line="240" w:lineRule="auto"/>
                        <w:jc w:val="center"/>
                        <w:rPr>
                          <w:rFonts w:ascii="Calibri" w:hAnsi="Calibri"/>
                          <w:lang w:val="en"/>
                        </w:rPr>
                      </w:pPr>
                      <w:r>
                        <w:rPr>
                          <w:rFonts w:ascii="Calibri" w:hAnsi="Calibri"/>
                        </w:rPr>
                        <w:t>Additional records identified through other sources</w:t>
                      </w:r>
                      <w:r>
                        <w:rPr>
                          <w:rFonts w:ascii="Calibri" w:hAnsi="Calibri"/>
                        </w:rPr>
                        <w:br/>
                        <w:t>(n = 0  )</w:t>
                      </w:r>
                    </w:p>
                    <w:p w14:paraId="0E73B30F"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0" distB="0" distL="114300" distR="114300" simplePos="0" relativeHeight="251936768" behindDoc="0" locked="0" layoutInCell="1" allowOverlap="1" wp14:anchorId="2DFDEA1F" wp14:editId="010B5FEA">
                <wp:simplePos x="0" y="0"/>
                <wp:positionH relativeFrom="column">
                  <wp:posOffset>343535</wp:posOffset>
                </wp:positionH>
                <wp:positionV relativeFrom="paragraph">
                  <wp:posOffset>243205</wp:posOffset>
                </wp:positionV>
                <wp:extent cx="2228850" cy="715645"/>
                <wp:effectExtent l="0" t="0" r="0" b="8255"/>
                <wp:wrapNone/>
                <wp:docPr id="1116986654" name="矩形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715645"/>
                        </a:xfrm>
                        <a:prstGeom prst="rect">
                          <a:avLst/>
                        </a:prstGeom>
                        <a:solidFill>
                          <a:srgbClr val="FFFFFF"/>
                        </a:solidFill>
                        <a:ln w="9525">
                          <a:solidFill>
                            <a:srgbClr val="000000"/>
                          </a:solidFill>
                          <a:miter lim="800000"/>
                          <a:headEnd/>
                          <a:tailEnd/>
                        </a:ln>
                      </wps:spPr>
                      <wps:txbx>
                        <w:txbxContent>
                          <w:p w14:paraId="7A1858CA"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DFDEA1F" id="_x0000_s1200" style="position:absolute;margin-left:27.05pt;margin-top:19.15pt;width:175.5pt;height:56.35pt;z-index:251936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">
                <v:textbox inset=",7.2pt,,7.2pt">
                  <w:txbxContent>
                    <w:p w14:paraId="7A1858CA"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identified through database searching</w:t>
                      </w:r>
                      <w:r>
                        <w:rPr>
                          <w:rFonts w:ascii="Calibri" w:hAnsi="Calibri"/>
                        </w:rPr>
                        <w:br/>
                        <w:t>(n = 103  )</w:t>
                      </w:r>
                    </w:p>
                  </w:txbxContent>
                </v:textbox>
              </v:rect>
            </w:pict>
          </mc:Fallback>
        </mc:AlternateContent>
      </w:r>
      <w:r>
        <w:rPr>
          <w:noProof/>
        </w:rPr>
        <mc:AlternateContent>
          <mc:Choice Requires="wps">
            <w:drawing>
              <wp:anchor distT="0" distB="0" distL="114300" distR="114300" simplePos="0" relativeHeight="251942912" behindDoc="0" locked="0" layoutInCell="1" allowOverlap="1" wp14:anchorId="2C6B446A" wp14:editId="2A2C5706">
                <wp:simplePos x="0" y="0"/>
                <wp:positionH relativeFrom="column">
                  <wp:posOffset>-681990</wp:posOffset>
                </wp:positionH>
                <wp:positionV relativeFrom="paragraph">
                  <wp:posOffset>5502910</wp:posOffset>
                </wp:positionV>
                <wp:extent cx="1371600" cy="339090"/>
                <wp:effectExtent l="0" t="514350" r="0" b="518160"/>
                <wp:wrapNone/>
                <wp:docPr id="1278595016" name="矩形: 圆角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6481D169" w14:textId="77777777" w:rsidR="00F50E98" w:rsidRPr="00C27B22" w:rsidRDefault="00F50E98" w:rsidP="00F50E98">
                            <w:pPr>
                              <w:jc w:val="center"/>
                              <w:rPr>
                                <w:lang w:val="en"/>
                              </w:rPr>
                            </w:pPr>
                            <w:r w:rsidRPr="00C27B22">
                              <w:rPr>
                                <w:lang w:val="en"/>
                              </w:rPr>
                              <w:t>Included</w:t>
                            </w:r>
                          </w:p>
                          <w:p w14:paraId="634BA47A"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2C6B446A" id="_x0000_s1201" style="position:absolute;margin-left:-53.7pt;margin-top:433.3pt;width:108pt;height:26.7pt;rotation:-90;z-index:251942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" fillcolor="#ccecff">
                <v:textbox style="layout-flow:vertical;mso-layout-flow-alt:bottom-to-top" inset="3.6pt,,3.6pt">
                  <w:txbxContent>
                    <w:p w14:paraId="6481D169" w14:textId="77777777" w:rsidR="00F50E98" w:rsidRPr="00C27B22" w:rsidRDefault="00F50E98" w:rsidP="00F50E98">
                      <w:pPr>
                        <w:jc w:val="center"/>
                        <w:rPr>
                          <w:lang w:val="en"/>
                        </w:rPr>
                      </w:pPr>
                      <w:r w:rsidRPr="00C27B22">
                        <w:rPr>
                          <w:lang w:val="en"/>
                        </w:rPr>
                        <w:t>Included</w:t>
                      </w:r>
                    </w:p>
                    <w:p w14:paraId="634BA47A"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943936" behindDoc="0" locked="0" layoutInCell="1" allowOverlap="1" wp14:anchorId="02134F39" wp14:editId="39D2E4DC">
                <wp:simplePos x="0" y="0"/>
                <wp:positionH relativeFrom="column">
                  <wp:posOffset>-681990</wp:posOffset>
                </wp:positionH>
                <wp:positionV relativeFrom="paragraph">
                  <wp:posOffset>702310</wp:posOffset>
                </wp:positionV>
                <wp:extent cx="1371600" cy="339090"/>
                <wp:effectExtent l="0" t="514350" r="0" b="518160"/>
                <wp:wrapNone/>
                <wp:docPr id="1160988182" name="矩形: 圆角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3EC955DC" w14:textId="77777777" w:rsidR="00F50E98" w:rsidRPr="00C27B22" w:rsidRDefault="00F50E98" w:rsidP="00F50E98">
                            <w:pPr>
                              <w:jc w:val="center"/>
                              <w:rPr>
                                <w:lang w:val="en"/>
                              </w:rPr>
                            </w:pPr>
                            <w:r w:rsidRPr="00C27B22">
                              <w:rPr>
                                <w:lang w:val="en"/>
                              </w:rPr>
                              <w:t>Identification</w:t>
                            </w:r>
                          </w:p>
                          <w:p w14:paraId="4CEFB528" w14:textId="77777777" w:rsidR="00F50E98" w:rsidRPr="00C27B22" w:rsidRDefault="00F50E98" w:rsidP="00F50E98">
                            <w:pPr>
                              <w:rPr>
                                <w:sz w:val="24"/>
                                <w:szCs w:val="24"/>
                                <w:lang w:val="en"/>
                              </w:rPr>
                            </w:pP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2134F39" id="_x0000_s1202" style="position:absolute;margin-left:-53.7pt;margin-top:55.3pt;width:108pt;height:26.7pt;rotation:-90;z-index:251943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" fillcolor="#ccecff">
                <v:textbox style="layout-flow:vertical;mso-layout-flow-alt:bottom-to-top" inset="3.6pt,,3.6pt">
                  <w:txbxContent>
                    <w:p w14:paraId="3EC955DC" w14:textId="77777777" w:rsidR="00F50E98" w:rsidRPr="00C27B22" w:rsidRDefault="00F50E98" w:rsidP="00F50E98">
                      <w:pPr>
                        <w:jc w:val="center"/>
                        <w:rPr>
                          <w:lang w:val="en"/>
                        </w:rPr>
                      </w:pPr>
                      <w:r w:rsidRPr="00C27B22">
                        <w:rPr>
                          <w:lang w:val="en"/>
                        </w:rPr>
                        <w:t>Identification</w:t>
                      </w:r>
                    </w:p>
                    <w:p w14:paraId="4CEFB528" w14:textId="77777777" w:rsidR="00F50E98" w:rsidRPr="00C27B22" w:rsidRDefault="00F50E98" w:rsidP="00F50E98">
                      <w:pPr>
                        <w:rPr>
                          <w:sz w:val="24"/>
                          <w:szCs w:val="24"/>
                          <w:lang w:val="en"/>
                        </w:rPr>
                      </w:pPr>
                    </w:p>
                  </w:txbxContent>
                </v:textbox>
              </v:roundrect>
            </w:pict>
          </mc:Fallback>
        </mc:AlternateContent>
      </w:r>
      <w:r>
        <w:rPr>
          <w:noProof/>
        </w:rPr>
        <mc:AlternateContent>
          <mc:Choice Requires="wps">
            <w:drawing>
              <wp:anchor distT="0" distB="0" distL="114300" distR="114300" simplePos="0" relativeHeight="251945984" behindDoc="0" locked="0" layoutInCell="1" allowOverlap="1" wp14:anchorId="6AA28F05" wp14:editId="7955A9B9">
                <wp:simplePos x="0" y="0"/>
                <wp:positionH relativeFrom="column">
                  <wp:posOffset>-681355</wp:posOffset>
                </wp:positionH>
                <wp:positionV relativeFrom="paragraph">
                  <wp:posOffset>2302510</wp:posOffset>
                </wp:positionV>
                <wp:extent cx="1371600" cy="339090"/>
                <wp:effectExtent l="0" t="514350" r="0" b="518160"/>
                <wp:wrapNone/>
                <wp:docPr id="1461241569" name="矩形: 圆角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39090"/>
                        </a:xfrm>
                        <a:prstGeom prst="roundRect">
                          <a:avLst>
                            <a:gd name="adj" fmla="val 16667"/>
                          </a:avLst>
                        </a:prstGeom>
                        <a:solidFill>
                          <a:srgbClr val="CCECFF"/>
                        </a:solidFill>
                        <a:ln w="9525">
                          <a:solidFill>
                            <a:srgbClr val="000000"/>
                          </a:solidFill>
                          <a:round/>
                          <a:headEnd/>
                          <a:tailEnd/>
                        </a:ln>
                      </wps:spPr>
                      <wps:txbx>
                        <w:txbxContent>
                          <w:p w14:paraId="2C4C1B7B" w14:textId="77777777" w:rsidR="00F50E98" w:rsidRPr="00C27B22" w:rsidRDefault="00F50E98" w:rsidP="00F50E98">
                            <w:pPr>
                              <w:jc w:val="center"/>
                              <w:rPr>
                                <w:lang w:val="en"/>
                              </w:rPr>
                            </w:pPr>
                            <w:r w:rsidRPr="00C27B22">
                              <w:rPr>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6AA28F05" id="_x0000_s1203" style="position:absolute;margin-left:-53.65pt;margin-top:181.3pt;width:108pt;height:26.7pt;rotation:-90;z-index:251945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" fillcolor="#ccecff">
                <v:textbox style="layout-flow:vertical;mso-layout-flow-alt:bottom-to-top" inset="3.6pt,,3.6pt">
                  <w:txbxContent>
                    <w:p w14:paraId="2C4C1B7B" w14:textId="77777777" w:rsidR="00F50E98" w:rsidRPr="00C27B22" w:rsidRDefault="00F50E98" w:rsidP="00F50E98">
                      <w:pPr>
                        <w:jc w:val="center"/>
                        <w:rPr>
                          <w:lang w:val="en"/>
                        </w:rPr>
                      </w:pPr>
                      <w:r w:rsidRPr="00C27B22">
                        <w:rPr>
                          <w:lang w:val="en"/>
                        </w:rPr>
                        <w:t>Screening</w:t>
                      </w:r>
                    </w:p>
                  </w:txbxContent>
                </v:textbox>
              </v:roundrect>
            </w:pict>
          </mc:Fallback>
        </mc:AlternateContent>
      </w:r>
    </w:p>
    <w:p w14:paraId="60EB3E37" w14:textId="77777777" w:rsidR="00F50E98" w:rsidRPr="00926911" w:rsidRDefault="00F50E98" w:rsidP="00F50E98">
      <w:r>
        <w:rPr>
          <w:noProof/>
        </w:rPr>
        <mc:AlternateContent>
          <mc:Choice Requires="wps">
            <w:drawing>
              <wp:anchor distT="0" distB="0" distL="114300" distR="114300" simplePos="0" relativeHeight="251931648" behindDoc="0" locked="0" layoutInCell="1" allowOverlap="1" wp14:anchorId="665D2886" wp14:editId="1EE88282">
                <wp:simplePos x="0" y="0"/>
                <wp:positionH relativeFrom="column">
                  <wp:posOffset>1419225</wp:posOffset>
                </wp:positionH>
                <wp:positionV relativeFrom="paragraph">
                  <wp:posOffset>994410</wp:posOffset>
                </wp:positionV>
                <wp:extent cx="2771775" cy="666750"/>
                <wp:effectExtent l="0" t="0" r="28575" b="19050"/>
                <wp:wrapNone/>
                <wp:docPr id="658864770" name="矩形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666750"/>
                        </a:xfrm>
                        <a:prstGeom prst="rect">
                          <a:avLst/>
                        </a:prstGeom>
                        <a:solidFill>
                          <a:srgbClr val="FFFFFF"/>
                        </a:solidFill>
                        <a:ln w="9525">
                          <a:solidFill>
                            <a:srgbClr val="000000"/>
                          </a:solidFill>
                          <a:miter lim="800000"/>
                          <a:headEnd/>
                          <a:tailEnd/>
                        </a:ln>
                      </wps:spPr>
                      <wps:txbx>
                        <w:txbxContent>
                          <w:p w14:paraId="36ECA0B5"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2EDE049D"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65D2886" id="_x0000_s1204" style="position:absolute;margin-left:111.75pt;margin-top:78.3pt;width:218.25pt;height:52.5pt;z-index:251931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">
                <v:textbox inset=",7.2pt,,7.2pt">
                  <w:txbxContent>
                    <w:p w14:paraId="36ECA0B5"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after duplicates removed</w:t>
                      </w:r>
                      <w:r>
                        <w:rPr>
                          <w:rFonts w:ascii="Calibri" w:hAnsi="Calibri"/>
                        </w:rPr>
                        <w:br/>
                        <w:t>(n =  102 )</w:t>
                      </w:r>
                    </w:p>
                    <w:p w14:paraId="2EDE049D"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50080" behindDoc="0" locked="0" layoutInCell="1" allowOverlap="1" wp14:anchorId="58E3894B" wp14:editId="2C16FACF">
                <wp:simplePos x="0" y="0"/>
                <wp:positionH relativeFrom="column">
                  <wp:posOffset>2686050</wp:posOffset>
                </wp:positionH>
                <wp:positionV relativeFrom="paragraph">
                  <wp:posOffset>3604260</wp:posOffset>
                </wp:positionV>
                <wp:extent cx="9525" cy="257175"/>
                <wp:effectExtent l="76200" t="0" r="66675" b="47625"/>
                <wp:wrapNone/>
                <wp:docPr id="1767701809" name="直接箭头连接符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9525" cy="257175"/>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64AD4D0E" id="直接箭头连接符 12" o:spid="_x0000_s1026" type="#_x0000_t32" style="position:absolute;margin-left:211.5pt;margin-top:283.8pt;width:.75pt;height:20.25pt;flip:x;z-index:25195008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">
                <v:stroke endarrow="block"/>
              </v:shape>
            </w:pict>
          </mc:Fallback>
        </mc:AlternateContent>
      </w:r>
      <w:r>
        <w:rPr>
          <w:noProof/>
        </w:rPr>
        <mc:AlternateContent>
          <mc:Choice Requires="wps">
            <w:drawing>
              <wp:anchor distT="0" distB="0" distL="114300" distR="114300" simplePos="0" relativeHeight="251941888" behindDoc="0" locked="0" layoutInCell="1" allowOverlap="1" wp14:anchorId="08A094A5" wp14:editId="13732F52">
                <wp:simplePos x="0" y="0"/>
                <wp:positionH relativeFrom="column">
                  <wp:posOffset>1894840</wp:posOffset>
                </wp:positionH>
                <wp:positionV relativeFrom="paragraph">
                  <wp:posOffset>3830955</wp:posOffset>
                </wp:positionV>
                <wp:extent cx="1714500" cy="727075"/>
                <wp:effectExtent l="0" t="0" r="0" b="0"/>
                <wp:wrapNone/>
                <wp:docPr id="1087381254" name="矩形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727075"/>
                        </a:xfrm>
                        <a:prstGeom prst="rect">
                          <a:avLst/>
                        </a:prstGeom>
                        <a:solidFill>
                          <a:srgbClr val="FFFFFF"/>
                        </a:solidFill>
                        <a:ln w="9525">
                          <a:solidFill>
                            <a:srgbClr val="000000"/>
                          </a:solidFill>
                          <a:miter lim="800000"/>
                          <a:headEnd/>
                          <a:tailEnd/>
                        </a:ln>
                      </wps:spPr>
                      <wps:txbx>
                        <w:txbxContent>
                          <w:p w14:paraId="0E800BD6"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6152C2CB"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8A094A5" id="_x0000_s1205" style="position:absolute;margin-left:149.2pt;margin-top:301.65pt;width:135pt;height:57.25pt;z-index:251941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">
                <v:textbox inset=",7.2pt,,7.2pt">
                  <w:txbxContent>
                    <w:p w14:paraId="0E800BD6"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litative synthesis</w:t>
                      </w:r>
                      <w:r>
                        <w:rPr>
                          <w:rFonts w:ascii="Calibri" w:hAnsi="Calibri"/>
                        </w:rPr>
                        <w:br/>
                        <w:t>(n = 42  )</w:t>
                      </w:r>
                    </w:p>
                    <w:p w14:paraId="6152C2CB"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35744" behindDoc="0" locked="0" layoutInCell="1" allowOverlap="1" wp14:anchorId="44EB2B2A" wp14:editId="0CE3C3F3">
                <wp:simplePos x="0" y="0"/>
                <wp:positionH relativeFrom="column">
                  <wp:posOffset>2742565</wp:posOffset>
                </wp:positionH>
                <wp:positionV relativeFrom="paragraph">
                  <wp:posOffset>4453890</wp:posOffset>
                </wp:positionV>
                <wp:extent cx="0" cy="342900"/>
                <wp:effectExtent l="76200" t="0" r="57150" b="38100"/>
                <wp:wrapNone/>
                <wp:docPr id="338430949" name="直接箭头连接符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06599D8" id="直接箭头连接符 11" o:spid="_x0000_s1026" type="#_x0000_t32" style="position:absolute;margin-left:215.95pt;margin-top:350.7pt;width:0;height:27pt;z-index:25193574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">
                <v:stroke endarrow="block"/>
              </v:shape>
            </w:pict>
          </mc:Fallback>
        </mc:AlternateContent>
      </w:r>
      <w:r>
        <w:rPr>
          <w:noProof/>
        </w:rPr>
        <mc:AlternateContent>
          <mc:Choice Requires="wps">
            <w:drawing>
              <wp:anchor distT="0" distB="0" distL="114300" distR="114300" simplePos="0" relativeHeight="251933696" behindDoc="0" locked="0" layoutInCell="1" allowOverlap="1" wp14:anchorId="18E10504" wp14:editId="0B8A25BA">
                <wp:simplePos x="0" y="0"/>
                <wp:positionH relativeFrom="column">
                  <wp:posOffset>1866900</wp:posOffset>
                </wp:positionH>
                <wp:positionV relativeFrom="paragraph">
                  <wp:posOffset>4806315</wp:posOffset>
                </wp:positionV>
                <wp:extent cx="1714500" cy="914400"/>
                <wp:effectExtent l="0" t="0" r="0" b="0"/>
                <wp:wrapNone/>
                <wp:docPr id="68291427" name="矩形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914400"/>
                        </a:xfrm>
                        <a:prstGeom prst="rect">
                          <a:avLst/>
                        </a:prstGeom>
                        <a:solidFill>
                          <a:srgbClr val="FFFFFF"/>
                        </a:solidFill>
                        <a:ln w="9525">
                          <a:solidFill>
                            <a:srgbClr val="000000"/>
                          </a:solidFill>
                          <a:miter lim="800000"/>
                          <a:headEnd/>
                          <a:tailEnd/>
                        </a:ln>
                      </wps:spPr>
                      <wps:txbx>
                        <w:txbxContent>
                          <w:p w14:paraId="293C18EC"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0194DCD8"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8E10504" id="_x0000_s1206" style="position:absolute;margin-left:147pt;margin-top:378.45pt;width:135pt;height:1in;z-index:251933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">
                <v:textbox inset=",7.2pt,,7.2pt">
                  <w:txbxContent>
                    <w:p w14:paraId="293C18EC" w14:textId="77777777" w:rsidR="00F50E98" w:rsidRDefault="00F50E98" w:rsidP="00F50E98">
                      <w:pPr>
                        <w:spacing w:before="100" w:beforeAutospacing="1" w:after="0" w:line="240" w:lineRule="auto"/>
                        <w:jc w:val="center"/>
                        <w:rPr>
                          <w:rFonts w:ascii="Calibri" w:hAnsi="Calibri"/>
                          <w:lang w:val="en"/>
                        </w:rPr>
                      </w:pPr>
                      <w:r>
                        <w:rPr>
                          <w:rFonts w:ascii="Calibri" w:hAnsi="Calibri"/>
                        </w:rPr>
                        <w:t>Studies included in quantitative synthesis (meta-analysis)</w:t>
                      </w:r>
                      <w:r>
                        <w:rPr>
                          <w:rFonts w:ascii="Calibri" w:hAnsi="Calibri"/>
                        </w:rPr>
                        <w:br/>
                        <w:t>(n =0   )</w:t>
                      </w:r>
                    </w:p>
                    <w:p w14:paraId="0194DCD8"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30624" behindDoc="0" locked="0" layoutInCell="1" allowOverlap="1" wp14:anchorId="4DD5F7AF" wp14:editId="248BC75F">
                <wp:simplePos x="0" y="0"/>
                <wp:positionH relativeFrom="column">
                  <wp:posOffset>3333115</wp:posOffset>
                </wp:positionH>
                <wp:positionV relativeFrom="paragraph">
                  <wp:posOffset>486410</wp:posOffset>
                </wp:positionV>
                <wp:extent cx="0" cy="457200"/>
                <wp:effectExtent l="76200" t="0" r="38100" b="38100"/>
                <wp:wrapNone/>
                <wp:docPr id="470544068" name="直接箭头连接符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14098A5B" id="直接箭头连接符 20" o:spid="_x0000_s1026" type="#_x0000_t32" style="position:absolute;margin-left:262.45pt;margin-top:38.3pt;width:0;height:36pt;z-index:251930624;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">
                <v:stroke endarrow="block"/>
              </v:shape>
            </w:pict>
          </mc:Fallback>
        </mc:AlternateContent>
      </w:r>
      <w:r>
        <w:rPr>
          <w:noProof/>
        </w:rPr>
        <mc:AlternateContent>
          <mc:Choice Requires="wps">
            <w:drawing>
              <wp:anchor distT="36576" distB="36576" distL="36575" distR="36575" simplePos="0" relativeHeight="251929600" behindDoc="0" locked="0" layoutInCell="1" allowOverlap="1" wp14:anchorId="216C5657" wp14:editId="5438FE61">
                <wp:simplePos x="0" y="0"/>
                <wp:positionH relativeFrom="column">
                  <wp:posOffset>1961515</wp:posOffset>
                </wp:positionH>
                <wp:positionV relativeFrom="paragraph">
                  <wp:posOffset>492760</wp:posOffset>
                </wp:positionV>
                <wp:extent cx="0" cy="457200"/>
                <wp:effectExtent l="76200" t="0" r="38100" b="38100"/>
                <wp:wrapNone/>
                <wp:docPr id="2027629574" name="直接箭头连接符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467BFFF1" id="直接箭头连接符 21" o:spid="_x0000_s1026" type="#_x0000_t32" style="position:absolute;margin-left:154.45pt;margin-top:38.8pt;width:0;height:36pt;z-index:25192960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">
                <v:stroke endarrow="block"/>
              </v:shape>
            </w:pict>
          </mc:Fallback>
        </mc:AlternateContent>
      </w:r>
      <w:r>
        <w:rPr>
          <w:noProof/>
        </w:rPr>
        <mc:AlternateContent>
          <mc:Choice Requires="wps">
            <w:drawing>
              <wp:anchor distT="0" distB="0" distL="114300" distR="114300" simplePos="0" relativeHeight="251932672" behindDoc="0" locked="0" layoutInCell="1" allowOverlap="1" wp14:anchorId="2983A09D" wp14:editId="39B5648D">
                <wp:simplePos x="0" y="0"/>
                <wp:positionH relativeFrom="column">
                  <wp:posOffset>1860550</wp:posOffset>
                </wp:positionH>
                <wp:positionV relativeFrom="paragraph">
                  <wp:posOffset>1795780</wp:posOffset>
                </wp:positionV>
                <wp:extent cx="1670050" cy="571500"/>
                <wp:effectExtent l="0" t="0" r="6350" b="0"/>
                <wp:wrapNone/>
                <wp:docPr id="342321331" name="矩形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758DC5A0"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AE37A3E" w14:textId="77777777" w:rsidR="00F50E98" w:rsidRDefault="00F50E98" w:rsidP="00F50E98">
                            <w:pPr>
                              <w:spacing w:before="100" w:beforeAutospacing="1" w:after="0" w:line="240" w:lineRule="auto"/>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983A09D" id="_x0000_s1207" style="position:absolute;margin-left:146.5pt;margin-top:141.4pt;width:131.5pt;height:45pt;z-index:251932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">
                <v:textbox inset=",7.2pt,,7.2pt">
                  <w:txbxContent>
                    <w:p w14:paraId="758DC5A0" w14:textId="77777777" w:rsidR="00F50E98" w:rsidRDefault="00F50E98" w:rsidP="00F50E98">
                      <w:pPr>
                        <w:spacing w:before="100" w:beforeAutospacing="1" w:after="0" w:line="240" w:lineRule="auto"/>
                        <w:jc w:val="center"/>
                        <w:rPr>
                          <w:rFonts w:ascii="Calibri" w:hAnsi="Calibri"/>
                          <w:lang w:val="en"/>
                        </w:rPr>
                      </w:pPr>
                      <w:r>
                        <w:rPr>
                          <w:rFonts w:ascii="Calibri" w:hAnsi="Calibri"/>
                        </w:rPr>
                        <w:t>Records screened</w:t>
                      </w:r>
                      <w:r>
                        <w:rPr>
                          <w:rFonts w:ascii="Calibri" w:hAnsi="Calibri"/>
                        </w:rPr>
                        <w:br/>
                        <w:t>(n =  100 )</w:t>
                      </w:r>
                    </w:p>
                    <w:p w14:paraId="5AE37A3E" w14:textId="77777777" w:rsidR="00F50E98" w:rsidRDefault="00F50E98" w:rsidP="00F50E98">
                      <w:pPr>
                        <w:spacing w:before="100" w:beforeAutospacing="1" w:after="0" w:line="240" w:lineRule="auto"/>
                        <w:rPr>
                          <w:rFonts w:ascii="Calibri" w:hAnsi="Calibri"/>
                          <w:lang w:val="en"/>
                        </w:rPr>
                      </w:pPr>
                    </w:p>
                  </w:txbxContent>
                </v:textbox>
              </v:rect>
            </w:pict>
          </mc:Fallback>
        </mc:AlternateContent>
      </w:r>
      <w:r>
        <w:rPr>
          <w:noProof/>
        </w:rPr>
        <mc:AlternateContent>
          <mc:Choice Requires="wps">
            <w:drawing>
              <wp:anchor distT="36576" distB="36576" distL="36575" distR="36575" simplePos="0" relativeHeight="251934720" behindDoc="0" locked="0" layoutInCell="1" allowOverlap="1" wp14:anchorId="7EDF53EE" wp14:editId="58A3C214">
                <wp:simplePos x="0" y="0"/>
                <wp:positionH relativeFrom="column">
                  <wp:posOffset>2713990</wp:posOffset>
                </wp:positionH>
                <wp:positionV relativeFrom="paragraph">
                  <wp:posOffset>2372995</wp:posOffset>
                </wp:positionV>
                <wp:extent cx="0" cy="457200"/>
                <wp:effectExtent l="76200" t="0" r="38100" b="38100"/>
                <wp:wrapNone/>
                <wp:docPr id="445297862" name="直接箭头连接符 1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wps:spPr>
                      <wps:bodyPr/>
                    </wps:wsp>
                  </a:graphicData>
                </a:graphic>
                <wp14:sizeRelH relativeFrom="page">
                  <wp14:pctWidth>0</wp14:pctWidth>
                </wp14:sizeRelH>
                <wp14:sizeRelV relativeFrom="page">
                  <wp14:pctHeight>0</wp14:pctHeight>
                </wp14:sizeRelV>
              </wp:anchor>
            </w:drawing>
          </mc:Choice>
          <mc:Fallback>
            <w:pict>
              <v:shape w14:anchorId="2ADAFD56" id="直接箭头连接符 14" o:spid="_x0000_s1026" type="#_x0000_t32" style="position:absolute;margin-left:213.7pt;margin-top:186.85pt;width:0;height:36pt;z-index:251934720;visibility:visible;mso-wrap-style:square;mso-width-percent:0;mso-height-percent:0;mso-wrap-distance-left:1.016mm;mso-wrap-distance-top:2.88pt;mso-wrap-distance-right:1.016mm;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">
                <v:stroke endarrow="block"/>
              </v:shape>
            </w:pict>
          </mc:Fallback>
        </mc:AlternateContent>
      </w:r>
    </w:p>
    <w:p w14:paraId="073DCCEA" w14:textId="77777777" w:rsidR="00A52DC1" w:rsidRPr="00F50E98" w:rsidRDefault="00A52DC1" w:rsidP="00F50E98"/>
    <w:sectPr w:rsidR="00A52DC1" w:rsidRPr="00F50E98" w:rsidSect="000448D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Helvetica">
    <w:panose1 w:val="020B0604020202020204"/>
    <w:charset w:val="00"/>
    <w:family w:val="swiss"/>
    <w:pitch w:val="variable"/>
    <w:sig w:usb0="E0002EFF" w:usb1="C000785B" w:usb2="00000009" w:usb3="00000000" w:csb0="000001FF" w:csb1="00000000"/>
  </w:font>
  <w:font w:name="SymbolMT">
    <w:altName w:val="Cambria"/>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65606"/>
    <w:multiLevelType w:val="hybridMultilevel"/>
    <w:tmpl w:val="D98A39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E715CE"/>
    <w:multiLevelType w:val="hybridMultilevel"/>
    <w:tmpl w:val="F510F1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B7C4E80"/>
    <w:multiLevelType w:val="multilevel"/>
    <w:tmpl w:val="704C915C"/>
    <w:lvl w:ilvl="0">
      <w:start w:val="1"/>
      <w:numFmt w:val="decimal"/>
      <w:pStyle w:val="Heading1"/>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D449AC"/>
    <w:multiLevelType w:val="hybridMultilevel"/>
    <w:tmpl w:val="085272E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01A0442"/>
    <w:multiLevelType w:val="hybridMultilevel"/>
    <w:tmpl w:val="7562B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AD12972"/>
    <w:multiLevelType w:val="hybridMultilevel"/>
    <w:tmpl w:val="586472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0F25532"/>
    <w:multiLevelType w:val="hybridMultilevel"/>
    <w:tmpl w:val="73C236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734643C"/>
    <w:multiLevelType w:val="multilevel"/>
    <w:tmpl w:val="6A26C44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1C2614"/>
    <w:multiLevelType w:val="hybridMultilevel"/>
    <w:tmpl w:val="C674FB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D9E67BF"/>
    <w:multiLevelType w:val="hybridMultilevel"/>
    <w:tmpl w:val="81B2F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0742ED"/>
    <w:multiLevelType w:val="hybridMultilevel"/>
    <w:tmpl w:val="7D8A9F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92471399">
    <w:abstractNumId w:val="2"/>
  </w:num>
  <w:num w:numId="2" w16cid:durableId="722170367">
    <w:abstractNumId w:val="0"/>
  </w:num>
  <w:num w:numId="3" w16cid:durableId="1992519158">
    <w:abstractNumId w:val="7"/>
  </w:num>
  <w:num w:numId="4" w16cid:durableId="482086690">
    <w:abstractNumId w:val="6"/>
  </w:num>
  <w:num w:numId="5" w16cid:durableId="1737582338">
    <w:abstractNumId w:val="1"/>
  </w:num>
  <w:num w:numId="6" w16cid:durableId="1636376992">
    <w:abstractNumId w:val="3"/>
  </w:num>
  <w:num w:numId="7" w16cid:durableId="934485882">
    <w:abstractNumId w:val="5"/>
  </w:num>
  <w:num w:numId="8" w16cid:durableId="353847359">
    <w:abstractNumId w:val="9"/>
  </w:num>
  <w:num w:numId="9" w16cid:durableId="931428912">
    <w:abstractNumId w:val="8"/>
  </w:num>
  <w:num w:numId="10" w16cid:durableId="1291940594">
    <w:abstractNumId w:val="10"/>
  </w:num>
  <w:num w:numId="11" w16cid:durableId="104491517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EF3"/>
    <w:rsid w:val="00022672"/>
    <w:rsid w:val="000448DE"/>
    <w:rsid w:val="0005153C"/>
    <w:rsid w:val="00085E16"/>
    <w:rsid w:val="003F2C22"/>
    <w:rsid w:val="00A14E4A"/>
    <w:rsid w:val="00A52DC1"/>
    <w:rsid w:val="00AE7EF3"/>
    <w:rsid w:val="00E25B9C"/>
    <w:rsid w:val="00F50E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F4ADED"/>
  <w15:chartTrackingRefBased/>
  <w15:docId w15:val="{587E62C4-88B4-48FE-AED1-7110C2018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50E98"/>
    <w:pPr>
      <w:spacing w:before="120" w:after="240" w:line="360" w:lineRule="auto"/>
    </w:pPr>
    <w:rPr>
      <w:rFonts w:ascii="Times New Roman" w:eastAsia="SimSun" w:hAnsi="Times New Roman" w:cs="Times New Roman"/>
      <w:kern w:val="0"/>
      <w:sz w:val="22"/>
      <w:szCs w:val="22"/>
      <w:lang w:val="en-NZ" w:eastAsia="en-US"/>
      <w14:ligatures w14:val="none"/>
    </w:rPr>
  </w:style>
  <w:style w:type="paragraph" w:styleId="Heading1">
    <w:name w:val="heading 1"/>
    <w:basedOn w:val="Normal"/>
    <w:next w:val="Normal"/>
    <w:link w:val="Heading1Char"/>
    <w:uiPriority w:val="9"/>
    <w:qFormat/>
    <w:rsid w:val="00F50E98"/>
    <w:pPr>
      <w:keepNext/>
      <w:keepLines/>
      <w:numPr>
        <w:numId w:val="1"/>
      </w:numPr>
      <w:spacing w:before="240" w:after="0"/>
      <w:outlineLvl w:val="0"/>
    </w:pPr>
    <w:rPr>
      <w:rFonts w:eastAsiaTheme="majorEastAsia"/>
      <w:color w:val="0F4761" w:themeColor="accent1" w:themeShade="BF"/>
      <w:sz w:val="40"/>
      <w:szCs w:val="40"/>
    </w:rPr>
  </w:style>
  <w:style w:type="paragraph" w:styleId="Heading2">
    <w:name w:val="heading 2"/>
    <w:basedOn w:val="Normal"/>
    <w:next w:val="Normal"/>
    <w:link w:val="Heading2Char"/>
    <w:uiPriority w:val="9"/>
    <w:unhideWhenUsed/>
    <w:qFormat/>
    <w:rsid w:val="00F50E98"/>
    <w:pPr>
      <w:keepNext/>
      <w:keepLines/>
      <w:numPr>
        <w:ilvl w:val="1"/>
        <w:numId w:val="3"/>
      </w:numPr>
      <w:spacing w:before="40" w:after="0"/>
      <w:outlineLvl w:val="1"/>
    </w:pPr>
    <w:rPr>
      <w:rFonts w:eastAsiaTheme="majorEastAsia"/>
      <w:color w:val="0F4761" w:themeColor="accent1" w:themeShade="BF"/>
      <w:sz w:val="28"/>
      <w:szCs w:val="28"/>
    </w:rPr>
  </w:style>
  <w:style w:type="paragraph" w:styleId="Heading3">
    <w:name w:val="heading 3"/>
    <w:basedOn w:val="Normal"/>
    <w:next w:val="Normal"/>
    <w:link w:val="Heading3Char"/>
    <w:uiPriority w:val="9"/>
    <w:unhideWhenUsed/>
    <w:qFormat/>
    <w:rsid w:val="00AE7E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AE7E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AE7E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E7E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E7E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E7E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E7E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0E98"/>
    <w:rPr>
      <w:rFonts w:ascii="Times New Roman" w:eastAsiaTheme="majorEastAsia" w:hAnsi="Times New Roman" w:cs="Times New Roman"/>
      <w:color w:val="0F4761" w:themeColor="accent1" w:themeShade="BF"/>
      <w:kern w:val="0"/>
      <w:sz w:val="40"/>
      <w:szCs w:val="40"/>
      <w:lang w:val="en-NZ" w:eastAsia="en-US"/>
      <w14:ligatures w14:val="none"/>
    </w:rPr>
  </w:style>
  <w:style w:type="character" w:customStyle="1" w:styleId="Heading2Char">
    <w:name w:val="Heading 2 Char"/>
    <w:basedOn w:val="DefaultParagraphFont"/>
    <w:link w:val="Heading2"/>
    <w:uiPriority w:val="9"/>
    <w:rsid w:val="00F50E98"/>
    <w:rPr>
      <w:rFonts w:ascii="Times New Roman" w:eastAsiaTheme="majorEastAsia" w:hAnsi="Times New Roman" w:cs="Times New Roman"/>
      <w:color w:val="0F4761" w:themeColor="accent1" w:themeShade="BF"/>
      <w:kern w:val="0"/>
      <w:sz w:val="28"/>
      <w:szCs w:val="28"/>
      <w:lang w:val="en-NZ" w:eastAsia="en-US"/>
      <w14:ligatures w14:val="none"/>
    </w:rPr>
  </w:style>
  <w:style w:type="character" w:customStyle="1" w:styleId="Heading3Char">
    <w:name w:val="Heading 3 Char"/>
    <w:basedOn w:val="DefaultParagraphFont"/>
    <w:link w:val="Heading3"/>
    <w:uiPriority w:val="9"/>
    <w:rsid w:val="00AE7E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AE7E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AE7E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E7E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E7E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E7E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E7EF3"/>
    <w:rPr>
      <w:rFonts w:eastAsiaTheme="majorEastAsia" w:cstheme="majorBidi"/>
      <w:color w:val="272727" w:themeColor="text1" w:themeTint="D8"/>
    </w:rPr>
  </w:style>
  <w:style w:type="paragraph" w:styleId="Title">
    <w:name w:val="Title"/>
    <w:basedOn w:val="Normal"/>
    <w:next w:val="Normal"/>
    <w:link w:val="TitleChar"/>
    <w:uiPriority w:val="10"/>
    <w:qFormat/>
    <w:rsid w:val="00AE7E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E7E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E7E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E7E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E7EF3"/>
    <w:pPr>
      <w:spacing w:before="160"/>
      <w:jc w:val="center"/>
    </w:pPr>
    <w:rPr>
      <w:i/>
      <w:iCs/>
      <w:color w:val="404040" w:themeColor="text1" w:themeTint="BF"/>
    </w:rPr>
  </w:style>
  <w:style w:type="character" w:customStyle="1" w:styleId="QuoteChar">
    <w:name w:val="Quote Char"/>
    <w:basedOn w:val="DefaultParagraphFont"/>
    <w:link w:val="Quote"/>
    <w:uiPriority w:val="29"/>
    <w:rsid w:val="00AE7EF3"/>
    <w:rPr>
      <w:i/>
      <w:iCs/>
      <w:color w:val="404040" w:themeColor="text1" w:themeTint="BF"/>
    </w:rPr>
  </w:style>
  <w:style w:type="paragraph" w:styleId="ListParagraph">
    <w:name w:val="List Paragraph"/>
    <w:basedOn w:val="Normal"/>
    <w:uiPriority w:val="34"/>
    <w:qFormat/>
    <w:rsid w:val="00AE7EF3"/>
    <w:pPr>
      <w:ind w:left="720"/>
      <w:contextualSpacing/>
    </w:pPr>
  </w:style>
  <w:style w:type="character" w:styleId="IntenseEmphasis">
    <w:name w:val="Intense Emphasis"/>
    <w:basedOn w:val="DefaultParagraphFont"/>
    <w:uiPriority w:val="21"/>
    <w:qFormat/>
    <w:rsid w:val="00AE7EF3"/>
    <w:rPr>
      <w:i/>
      <w:iCs/>
      <w:color w:val="0F4761" w:themeColor="accent1" w:themeShade="BF"/>
    </w:rPr>
  </w:style>
  <w:style w:type="paragraph" w:styleId="IntenseQuote">
    <w:name w:val="Intense Quote"/>
    <w:basedOn w:val="Normal"/>
    <w:next w:val="Normal"/>
    <w:link w:val="IntenseQuoteChar"/>
    <w:uiPriority w:val="30"/>
    <w:qFormat/>
    <w:rsid w:val="00AE7E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E7EF3"/>
    <w:rPr>
      <w:i/>
      <w:iCs/>
      <w:color w:val="0F4761" w:themeColor="accent1" w:themeShade="BF"/>
    </w:rPr>
  </w:style>
  <w:style w:type="character" w:styleId="IntenseReference">
    <w:name w:val="Intense Reference"/>
    <w:basedOn w:val="DefaultParagraphFont"/>
    <w:uiPriority w:val="32"/>
    <w:qFormat/>
    <w:rsid w:val="00AE7EF3"/>
    <w:rPr>
      <w:b/>
      <w:bCs/>
      <w:smallCaps/>
      <w:color w:val="0F4761" w:themeColor="accent1" w:themeShade="BF"/>
      <w:spacing w:val="5"/>
    </w:rPr>
  </w:style>
  <w:style w:type="paragraph" w:styleId="TOCHeading">
    <w:name w:val="TOC Heading"/>
    <w:basedOn w:val="Heading1"/>
    <w:next w:val="Normal"/>
    <w:uiPriority w:val="39"/>
    <w:unhideWhenUsed/>
    <w:qFormat/>
    <w:rsid w:val="00F50E98"/>
    <w:pPr>
      <w:ind w:left="432" w:hanging="432"/>
      <w:outlineLvl w:val="9"/>
    </w:pPr>
    <w:rPr>
      <w:sz w:val="32"/>
      <w:szCs w:val="32"/>
    </w:rPr>
  </w:style>
  <w:style w:type="paragraph" w:styleId="TOC1">
    <w:name w:val="toc 1"/>
    <w:basedOn w:val="Normal"/>
    <w:next w:val="Normal"/>
    <w:autoRedefine/>
    <w:uiPriority w:val="39"/>
    <w:unhideWhenUsed/>
    <w:rsid w:val="00F50E98"/>
    <w:pPr>
      <w:spacing w:after="100"/>
    </w:pPr>
  </w:style>
  <w:style w:type="paragraph" w:styleId="TOC2">
    <w:name w:val="toc 2"/>
    <w:basedOn w:val="Normal"/>
    <w:next w:val="Normal"/>
    <w:autoRedefine/>
    <w:uiPriority w:val="39"/>
    <w:unhideWhenUsed/>
    <w:rsid w:val="00F50E98"/>
    <w:pPr>
      <w:spacing w:after="100"/>
      <w:ind w:left="220"/>
    </w:pPr>
  </w:style>
  <w:style w:type="character" w:styleId="Hyperlink">
    <w:name w:val="Hyperlink"/>
    <w:basedOn w:val="DefaultParagraphFont"/>
    <w:uiPriority w:val="99"/>
    <w:unhideWhenUsed/>
    <w:rsid w:val="00F50E98"/>
    <w:rPr>
      <w:color w:val="467886" w:themeColor="hyperlink"/>
      <w:u w:val="single"/>
    </w:rPr>
  </w:style>
  <w:style w:type="paragraph" w:styleId="NoSpacing">
    <w:name w:val="No Spacing"/>
    <w:uiPriority w:val="1"/>
    <w:qFormat/>
    <w:rsid w:val="00F50E98"/>
    <w:pPr>
      <w:spacing w:after="0" w:line="240" w:lineRule="auto"/>
    </w:pPr>
    <w:rPr>
      <w:rFonts w:ascii="Times New Roman" w:eastAsia="SimSun" w:hAnsi="Times New Roman" w:cs="Times New Roman"/>
      <w:kern w:val="0"/>
      <w:sz w:val="22"/>
      <w:szCs w:val="22"/>
      <w:lang w:val="en-NZ" w:eastAsia="en-US"/>
      <w14:ligatures w14:val="none"/>
    </w:rPr>
  </w:style>
  <w:style w:type="character" w:styleId="SubtleEmphasis">
    <w:name w:val="Subtle Emphasis"/>
    <w:basedOn w:val="DefaultParagraphFont"/>
    <w:uiPriority w:val="19"/>
    <w:qFormat/>
    <w:rsid w:val="00F50E98"/>
    <w:rPr>
      <w:i/>
      <w:iCs/>
      <w:color w:val="404040" w:themeColor="text1" w:themeTint="BF"/>
    </w:rPr>
  </w:style>
  <w:style w:type="paragraph" w:styleId="Header">
    <w:name w:val="header"/>
    <w:basedOn w:val="Normal"/>
    <w:link w:val="HeaderChar"/>
    <w:uiPriority w:val="99"/>
    <w:unhideWhenUsed/>
    <w:rsid w:val="00F50E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E98"/>
    <w:rPr>
      <w:rFonts w:ascii="Times New Roman" w:eastAsia="SimSun" w:hAnsi="Times New Roman" w:cs="Times New Roman"/>
      <w:kern w:val="0"/>
      <w:sz w:val="22"/>
      <w:szCs w:val="22"/>
      <w:lang w:val="en-NZ" w:eastAsia="en-US"/>
      <w14:ligatures w14:val="none"/>
    </w:rPr>
  </w:style>
  <w:style w:type="paragraph" w:styleId="Footer">
    <w:name w:val="footer"/>
    <w:basedOn w:val="Normal"/>
    <w:link w:val="FooterChar"/>
    <w:uiPriority w:val="99"/>
    <w:unhideWhenUsed/>
    <w:rsid w:val="00F50E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E98"/>
    <w:rPr>
      <w:rFonts w:ascii="Times New Roman" w:eastAsia="SimSun" w:hAnsi="Times New Roman" w:cs="Times New Roman"/>
      <w:kern w:val="0"/>
      <w:sz w:val="22"/>
      <w:szCs w:val="22"/>
      <w:lang w:val="en-NZ" w:eastAsia="en-US"/>
      <w14:ligatures w14:val="none"/>
    </w:rPr>
  </w:style>
  <w:style w:type="paragraph" w:styleId="Bibliography">
    <w:name w:val="Bibliography"/>
    <w:basedOn w:val="Normal"/>
    <w:next w:val="Normal"/>
    <w:uiPriority w:val="37"/>
    <w:unhideWhenUsed/>
    <w:rsid w:val="00F50E98"/>
    <w:pPr>
      <w:spacing w:after="0" w:line="480" w:lineRule="auto"/>
      <w:ind w:left="720" w:hanging="720"/>
    </w:pPr>
  </w:style>
  <w:style w:type="character" w:styleId="CommentReference">
    <w:name w:val="annotation reference"/>
    <w:basedOn w:val="DefaultParagraphFont"/>
    <w:uiPriority w:val="99"/>
    <w:semiHidden/>
    <w:unhideWhenUsed/>
    <w:rsid w:val="00F50E98"/>
    <w:rPr>
      <w:sz w:val="16"/>
      <w:szCs w:val="16"/>
    </w:rPr>
  </w:style>
  <w:style w:type="paragraph" w:styleId="CommentText">
    <w:name w:val="annotation text"/>
    <w:basedOn w:val="Normal"/>
    <w:link w:val="CommentTextChar"/>
    <w:uiPriority w:val="99"/>
    <w:unhideWhenUsed/>
    <w:rsid w:val="00F50E98"/>
    <w:pPr>
      <w:spacing w:line="240" w:lineRule="auto"/>
    </w:pPr>
    <w:rPr>
      <w:sz w:val="20"/>
      <w:szCs w:val="20"/>
    </w:rPr>
  </w:style>
  <w:style w:type="character" w:customStyle="1" w:styleId="CommentTextChar">
    <w:name w:val="Comment Text Char"/>
    <w:basedOn w:val="DefaultParagraphFont"/>
    <w:link w:val="CommentText"/>
    <w:uiPriority w:val="99"/>
    <w:rsid w:val="00F50E98"/>
    <w:rPr>
      <w:rFonts w:ascii="Times New Roman" w:eastAsia="SimSun" w:hAnsi="Times New Roman" w:cs="Times New Roman"/>
      <w:kern w:val="0"/>
      <w:sz w:val="20"/>
      <w:szCs w:val="20"/>
      <w:lang w:val="en-NZ" w:eastAsia="en-US"/>
      <w14:ligatures w14:val="none"/>
    </w:rPr>
  </w:style>
  <w:style w:type="paragraph" w:styleId="CommentSubject">
    <w:name w:val="annotation subject"/>
    <w:basedOn w:val="CommentText"/>
    <w:next w:val="CommentText"/>
    <w:link w:val="CommentSubjectChar"/>
    <w:uiPriority w:val="99"/>
    <w:semiHidden/>
    <w:unhideWhenUsed/>
    <w:rsid w:val="00F50E98"/>
    <w:rPr>
      <w:b/>
      <w:bCs/>
    </w:rPr>
  </w:style>
  <w:style w:type="character" w:customStyle="1" w:styleId="CommentSubjectChar">
    <w:name w:val="Comment Subject Char"/>
    <w:basedOn w:val="CommentTextChar"/>
    <w:link w:val="CommentSubject"/>
    <w:uiPriority w:val="99"/>
    <w:semiHidden/>
    <w:rsid w:val="00F50E98"/>
    <w:rPr>
      <w:rFonts w:ascii="Times New Roman" w:eastAsia="SimSun" w:hAnsi="Times New Roman" w:cs="Times New Roman"/>
      <w:b/>
      <w:bCs/>
      <w:kern w:val="0"/>
      <w:sz w:val="20"/>
      <w:szCs w:val="20"/>
      <w:lang w:val="en-NZ" w:eastAsia="en-US"/>
      <w14:ligatures w14:val="none"/>
    </w:rPr>
  </w:style>
  <w:style w:type="character" w:styleId="UnresolvedMention">
    <w:name w:val="Unresolved Mention"/>
    <w:basedOn w:val="DefaultParagraphFont"/>
    <w:uiPriority w:val="99"/>
    <w:semiHidden/>
    <w:unhideWhenUsed/>
    <w:rsid w:val="00F50E98"/>
    <w:rPr>
      <w:color w:val="605E5C"/>
      <w:shd w:val="clear" w:color="auto" w:fill="E1DFDD"/>
    </w:rPr>
  </w:style>
  <w:style w:type="paragraph" w:styleId="HTMLPreformatted">
    <w:name w:val="HTML Preformatted"/>
    <w:basedOn w:val="Normal"/>
    <w:link w:val="HTMLPreformattedChar"/>
    <w:uiPriority w:val="99"/>
    <w:semiHidden/>
    <w:unhideWhenUsed/>
    <w:rsid w:val="00F50E9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F50E98"/>
    <w:rPr>
      <w:rFonts w:ascii="Courier New" w:eastAsia="Times New Roman" w:hAnsi="Courier New" w:cs="Courier New"/>
      <w:kern w:val="0"/>
      <w:sz w:val="20"/>
      <w:szCs w:val="20"/>
      <w:lang w:val="en-NZ" w:eastAsia="en-US"/>
      <w14:ligatures w14:val="none"/>
    </w:rPr>
  </w:style>
  <w:style w:type="character" w:customStyle="1" w:styleId="fontstyle01">
    <w:name w:val="fontstyle01"/>
    <w:basedOn w:val="DefaultParagraphFont"/>
    <w:rsid w:val="00F50E98"/>
    <w:rPr>
      <w:rFonts w:ascii="Helvetica" w:hAnsi="Helvetica" w:cs="Helvetica" w:hint="default"/>
      <w:b/>
      <w:bCs/>
      <w:i w:val="0"/>
      <w:iCs w:val="0"/>
      <w:color w:val="000000"/>
      <w:sz w:val="18"/>
      <w:szCs w:val="18"/>
    </w:rPr>
  </w:style>
  <w:style w:type="character" w:customStyle="1" w:styleId="fontstyle21">
    <w:name w:val="fontstyle21"/>
    <w:basedOn w:val="DefaultParagraphFont"/>
    <w:rsid w:val="00F50E98"/>
    <w:rPr>
      <w:rFonts w:ascii="SymbolMT" w:hAnsi="SymbolMT" w:hint="default"/>
      <w:b w:val="0"/>
      <w:bCs w:val="0"/>
      <w:i w:val="0"/>
      <w:iCs w:val="0"/>
      <w:color w:val="000000"/>
      <w:sz w:val="18"/>
      <w:szCs w:val="18"/>
    </w:rPr>
  </w:style>
  <w:style w:type="character" w:customStyle="1" w:styleId="fontstyle31">
    <w:name w:val="fontstyle31"/>
    <w:basedOn w:val="DefaultParagraphFont"/>
    <w:rsid w:val="00F50E98"/>
    <w:rPr>
      <w:rFonts w:ascii="Helvetica" w:hAnsi="Helvetica" w:cs="Helvetica" w:hint="default"/>
      <w:b w:val="0"/>
      <w:bCs w:val="0"/>
      <w:i w:val="0"/>
      <w:iCs w:val="0"/>
      <w:color w:val="000000"/>
      <w:sz w:val="18"/>
      <w:szCs w:val="18"/>
    </w:rPr>
  </w:style>
  <w:style w:type="paragraph" w:styleId="TOC3">
    <w:name w:val="toc 3"/>
    <w:basedOn w:val="Normal"/>
    <w:next w:val="Normal"/>
    <w:autoRedefine/>
    <w:uiPriority w:val="39"/>
    <w:unhideWhenUsed/>
    <w:rsid w:val="00F50E98"/>
    <w:pPr>
      <w:spacing w:before="0" w:after="100" w:line="259" w:lineRule="auto"/>
      <w:ind w:left="440"/>
    </w:pPr>
    <w:rPr>
      <w:rFonts w:asciiTheme="minorHAnsi" w:eastAsiaTheme="minorEastAsia" w:hAnsiTheme="minorHAnsi"/>
      <w:lang w:val="en-US"/>
    </w:rPr>
  </w:style>
  <w:style w:type="character" w:styleId="FollowedHyperlink">
    <w:name w:val="FollowedHyperlink"/>
    <w:basedOn w:val="DefaultParagraphFont"/>
    <w:uiPriority w:val="99"/>
    <w:semiHidden/>
    <w:unhideWhenUsed/>
    <w:rsid w:val="00F50E98"/>
    <w:rPr>
      <w:color w:val="96607D" w:themeColor="followedHyperlink"/>
      <w:u w:val="single"/>
    </w:rPr>
  </w:style>
  <w:style w:type="paragraph" w:styleId="NormalWeb">
    <w:name w:val="Normal (Web)"/>
    <w:basedOn w:val="Normal"/>
    <w:uiPriority w:val="99"/>
    <w:semiHidden/>
    <w:unhideWhenUsed/>
    <w:rsid w:val="00F50E98"/>
    <w:pPr>
      <w:spacing w:before="100" w:beforeAutospacing="1" w:after="100" w:afterAutospacing="1" w:line="240" w:lineRule="auto"/>
    </w:pPr>
    <w:rPr>
      <w:rFonts w:eastAsia="Times New Roman"/>
      <w:sz w:val="24"/>
      <w:szCs w:val="24"/>
      <w:lang w:val="en-US" w:eastAsia="zh-CN"/>
    </w:rPr>
  </w:style>
  <w:style w:type="table" w:styleId="TableGrid">
    <w:name w:val="Table Grid"/>
    <w:basedOn w:val="TableNormal"/>
    <w:uiPriority w:val="39"/>
    <w:rsid w:val="00F50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1556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270328700@yoobeestudent.ac.nz" TargetMode="External"/><Relationship Id="rId13" Type="http://schemas.openxmlformats.org/officeDocument/2006/relationships/hyperlink" Target="mailto:fs@imady.com" TargetMode="External"/><Relationship Id="rId18" Type="http://schemas.openxmlformats.org/officeDocument/2006/relationships/hyperlink" Target="mailto:270328700@yoobeestudent.ac.nz" TargetMode="External"/><Relationship Id="rId26" Type="http://schemas.openxmlformats.org/officeDocument/2006/relationships/hyperlink" Target="mailto:270328700@yoobeestudent.ac.nz" TargetMode="External"/><Relationship Id="rId3" Type="http://schemas.openxmlformats.org/officeDocument/2006/relationships/settings" Target="settings.xml"/><Relationship Id="rId21" Type="http://schemas.openxmlformats.org/officeDocument/2006/relationships/hyperlink" Target="mailto:fs@imady.com" TargetMode="External"/><Relationship Id="rId7" Type="http://schemas.openxmlformats.org/officeDocument/2006/relationships/hyperlink" Target="mailto:fs@imady.com" TargetMode="External"/><Relationship Id="rId12" Type="http://schemas.openxmlformats.org/officeDocument/2006/relationships/hyperlink" Target="mailto:270328700@yoobeestudent.ac.nz" TargetMode="External"/><Relationship Id="rId17" Type="http://schemas.openxmlformats.org/officeDocument/2006/relationships/hyperlink" Target="mailto:fs@imady.com" TargetMode="External"/><Relationship Id="rId25" Type="http://schemas.openxmlformats.org/officeDocument/2006/relationships/hyperlink" Target="mailto:fs@imady.com" TargetMode="External"/><Relationship Id="rId2" Type="http://schemas.openxmlformats.org/officeDocument/2006/relationships/styles" Target="styles.xml"/><Relationship Id="rId16" Type="http://schemas.openxmlformats.org/officeDocument/2006/relationships/hyperlink" Target="mailto:270328700@yoobeestudent.ac.nz" TargetMode="External"/><Relationship Id="rId20" Type="http://schemas.openxmlformats.org/officeDocument/2006/relationships/hyperlink" Target="mailto:270328700@yoobeestudent.ac.nz" TargetMode="External"/><Relationship Id="rId29" Type="http://schemas.openxmlformats.org/officeDocument/2006/relationships/hyperlink" Target="mailto:fs@imady.com" TargetMode="External"/><Relationship Id="rId1" Type="http://schemas.openxmlformats.org/officeDocument/2006/relationships/numbering" Target="numbering.xml"/><Relationship Id="rId6" Type="http://schemas.openxmlformats.org/officeDocument/2006/relationships/hyperlink" Target="mailto:270328700@yoobeestudent.ac.nz" TargetMode="External"/><Relationship Id="rId11" Type="http://schemas.openxmlformats.org/officeDocument/2006/relationships/hyperlink" Target="mailto:fs@imady.com" TargetMode="External"/><Relationship Id="rId24" Type="http://schemas.openxmlformats.org/officeDocument/2006/relationships/hyperlink" Target="mailto:270328700@yoobeestudent.ac.nz" TargetMode="External"/><Relationship Id="rId5" Type="http://schemas.openxmlformats.org/officeDocument/2006/relationships/hyperlink" Target="mailto:270328700@yoobeestudent.ac.nz" TargetMode="External"/><Relationship Id="rId15" Type="http://schemas.openxmlformats.org/officeDocument/2006/relationships/hyperlink" Target="mailto:fs@imady.com" TargetMode="External"/><Relationship Id="rId23" Type="http://schemas.openxmlformats.org/officeDocument/2006/relationships/hyperlink" Target="mailto:fs@imady.com" TargetMode="External"/><Relationship Id="rId28" Type="http://schemas.openxmlformats.org/officeDocument/2006/relationships/hyperlink" Target="mailto:270328700@yoobeestudent.ac.nz" TargetMode="External"/><Relationship Id="rId10" Type="http://schemas.openxmlformats.org/officeDocument/2006/relationships/hyperlink" Target="mailto:270328700@yoobeestudent.ac.nz" TargetMode="External"/><Relationship Id="rId19" Type="http://schemas.openxmlformats.org/officeDocument/2006/relationships/hyperlink" Target="mailto:fs@imady.com"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mailto:fs@imady.com" TargetMode="External"/><Relationship Id="rId14" Type="http://schemas.openxmlformats.org/officeDocument/2006/relationships/hyperlink" Target="mailto:270328700@yoobeestudent.ac.nz" TargetMode="External"/><Relationship Id="rId22" Type="http://schemas.openxmlformats.org/officeDocument/2006/relationships/hyperlink" Target="mailto:270328700@yoobeestudent.ac.nz" TargetMode="External"/><Relationship Id="rId27" Type="http://schemas.openxmlformats.org/officeDocument/2006/relationships/hyperlink" Target="mailto:fs@imady.com"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9</TotalTime>
  <Pages>313</Pages>
  <Words>238390</Words>
  <Characters>1358826</Characters>
  <Application>Microsoft Office Word</Application>
  <DocSecurity>0</DocSecurity>
  <Lines>11323</Lines>
  <Paragraphs>3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4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k Shen</dc:creator>
  <cp:keywords/>
  <dc:description/>
  <cp:lastModifiedBy>Frank Shen</cp:lastModifiedBy>
  <cp:revision>5</cp:revision>
  <dcterms:created xsi:type="dcterms:W3CDTF">2024-02-29T20:12:00Z</dcterms:created>
  <dcterms:modified xsi:type="dcterms:W3CDTF">2024-03-11T09:02:00Z</dcterms:modified>
</cp:coreProperties>
</file>